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49CD5" w14:textId="77777777" w:rsidR="00385D03" w:rsidRPr="0007329F" w:rsidRDefault="00385D03" w:rsidP="00385D03">
      <w:pPr>
        <w:pStyle w:val="Subttol"/>
      </w:pPr>
      <w:r w:rsidRPr="0007329F">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07329F" w:rsidRDefault="00385D03" w:rsidP="00385D03">
      <w:pPr>
        <w:pStyle w:val="Subttol"/>
      </w:pPr>
    </w:p>
    <w:p w14:paraId="63AE73B2" w14:textId="77777777" w:rsidR="00385D03" w:rsidRPr="0007329F" w:rsidRDefault="00385D03" w:rsidP="00385D03">
      <w:pPr>
        <w:pStyle w:val="Subttol"/>
      </w:pPr>
    </w:p>
    <w:p w14:paraId="36996DF3" w14:textId="77777777" w:rsidR="00385D03" w:rsidRPr="0007329F" w:rsidRDefault="00385D03" w:rsidP="00385D03">
      <w:pPr>
        <w:pStyle w:val="Subttol"/>
      </w:pPr>
    </w:p>
    <w:p w14:paraId="371BC78A" w14:textId="77777777" w:rsidR="00385D03" w:rsidRPr="0007329F" w:rsidRDefault="00385D03" w:rsidP="00385D03">
      <w:pPr>
        <w:pStyle w:val="Subttol"/>
      </w:pPr>
    </w:p>
    <w:p w14:paraId="3FC2BED1" w14:textId="77777777" w:rsidR="00385D03" w:rsidRPr="0007329F" w:rsidRDefault="00385D03" w:rsidP="00385D03">
      <w:pPr>
        <w:pStyle w:val="Subttol"/>
      </w:pPr>
    </w:p>
    <w:p w14:paraId="2D1F2EEB" w14:textId="77777777" w:rsidR="00385D03" w:rsidRPr="0007329F" w:rsidRDefault="00385D03" w:rsidP="00385D03">
      <w:pPr>
        <w:pStyle w:val="Subttol"/>
      </w:pPr>
      <w:r w:rsidRPr="0007329F">
        <w:t>Grau en Enginyeria Informàtica de Gestió i Sistemes d’Informació</w:t>
      </w:r>
    </w:p>
    <w:p w14:paraId="2057C2CB" w14:textId="77777777" w:rsidR="00385D03" w:rsidRPr="0007329F" w:rsidRDefault="00385D03" w:rsidP="00385D03">
      <w:pPr>
        <w:pStyle w:val="Subttol"/>
      </w:pPr>
    </w:p>
    <w:p w14:paraId="61D89BEB" w14:textId="77777777" w:rsidR="00385D03" w:rsidRPr="0007329F" w:rsidRDefault="00385D03" w:rsidP="00385D03">
      <w:pPr>
        <w:pStyle w:val="Subttol"/>
      </w:pPr>
    </w:p>
    <w:p w14:paraId="4DE26CB9" w14:textId="77777777" w:rsidR="00385D03" w:rsidRPr="0007329F" w:rsidRDefault="00385D03" w:rsidP="00385D03">
      <w:pPr>
        <w:pStyle w:val="Subttol"/>
      </w:pPr>
    </w:p>
    <w:p w14:paraId="0271D3B2" w14:textId="77777777" w:rsidR="00385D03" w:rsidRPr="0007329F" w:rsidRDefault="00385D03" w:rsidP="00385D03">
      <w:pPr>
        <w:pStyle w:val="Subttol"/>
      </w:pPr>
    </w:p>
    <w:p w14:paraId="63D30903" w14:textId="77777777" w:rsidR="00385D03" w:rsidRPr="0007329F" w:rsidRDefault="00385D03" w:rsidP="00385D03">
      <w:pPr>
        <w:pStyle w:val="Subttol"/>
      </w:pPr>
    </w:p>
    <w:p w14:paraId="320D9E85" w14:textId="77777777" w:rsidR="00385D03" w:rsidRPr="0007329F" w:rsidRDefault="00385D03" w:rsidP="00385D03">
      <w:pPr>
        <w:pStyle w:val="Subttol"/>
      </w:pPr>
    </w:p>
    <w:p w14:paraId="4F872A69" w14:textId="77777777" w:rsidR="00385D03" w:rsidRPr="0007329F" w:rsidRDefault="00385D03" w:rsidP="00385D03">
      <w:pPr>
        <w:pStyle w:val="Subttol"/>
      </w:pPr>
    </w:p>
    <w:p w14:paraId="0F72CCAC" w14:textId="77777777" w:rsidR="00385D03" w:rsidRPr="0007329F" w:rsidRDefault="00385D03" w:rsidP="00385D03">
      <w:pPr>
        <w:pStyle w:val="Subttol"/>
      </w:pPr>
      <w:r w:rsidRPr="0007329F">
        <w:t>PLATAFORMA DE VISUALITZACIÓ D’ALERTES</w:t>
      </w:r>
    </w:p>
    <w:p w14:paraId="4222A3BF" w14:textId="77777777" w:rsidR="00385D03" w:rsidRPr="0007329F" w:rsidRDefault="00385D03" w:rsidP="00385D03">
      <w:pPr>
        <w:pStyle w:val="Subttol"/>
      </w:pPr>
      <w:r w:rsidRPr="0007329F">
        <w:t>SANITÀRIES</w:t>
      </w:r>
    </w:p>
    <w:p w14:paraId="45F0B83E" w14:textId="77777777" w:rsidR="00385D03" w:rsidRPr="0007329F" w:rsidRDefault="00385D03" w:rsidP="00385D03">
      <w:pPr>
        <w:pStyle w:val="Subttol"/>
      </w:pPr>
    </w:p>
    <w:p w14:paraId="3ED904E8" w14:textId="6CB7BE00" w:rsidR="00385D03" w:rsidRPr="0007329F" w:rsidRDefault="00385D03" w:rsidP="00385D03">
      <w:pPr>
        <w:pStyle w:val="Subttol"/>
      </w:pPr>
      <w:r w:rsidRPr="0007329F">
        <w:t>Avantprojecte</w:t>
      </w:r>
    </w:p>
    <w:p w14:paraId="269DFEB7" w14:textId="77777777" w:rsidR="00385D03" w:rsidRPr="0007329F" w:rsidRDefault="00385D03" w:rsidP="00385D03">
      <w:pPr>
        <w:pStyle w:val="Subttol"/>
      </w:pPr>
    </w:p>
    <w:p w14:paraId="1641826F" w14:textId="77777777" w:rsidR="00385D03" w:rsidRPr="0007329F" w:rsidRDefault="00385D03" w:rsidP="00385D03">
      <w:pPr>
        <w:pStyle w:val="Subttol"/>
      </w:pPr>
    </w:p>
    <w:p w14:paraId="6A358888" w14:textId="77777777" w:rsidR="00385D03" w:rsidRPr="0007329F" w:rsidRDefault="00385D03" w:rsidP="00385D03">
      <w:pPr>
        <w:pStyle w:val="Subttol"/>
      </w:pPr>
    </w:p>
    <w:p w14:paraId="22C3A9B1" w14:textId="77777777" w:rsidR="00385D03" w:rsidRPr="0007329F" w:rsidRDefault="00385D03" w:rsidP="00385D03">
      <w:pPr>
        <w:pStyle w:val="Subttol"/>
      </w:pPr>
    </w:p>
    <w:p w14:paraId="4751AE70" w14:textId="77777777" w:rsidR="00385D03" w:rsidRPr="0007329F" w:rsidRDefault="00385D03" w:rsidP="00385D03">
      <w:pPr>
        <w:pStyle w:val="Subttol"/>
      </w:pPr>
    </w:p>
    <w:p w14:paraId="239DCEF0" w14:textId="77777777" w:rsidR="00385D03" w:rsidRPr="0007329F" w:rsidRDefault="00385D03" w:rsidP="00385D03">
      <w:pPr>
        <w:pStyle w:val="Subttol"/>
      </w:pPr>
    </w:p>
    <w:p w14:paraId="78189544" w14:textId="77777777" w:rsidR="00385D03" w:rsidRPr="0007329F" w:rsidRDefault="00385D03" w:rsidP="00385D03">
      <w:pPr>
        <w:pStyle w:val="Subttol"/>
      </w:pPr>
    </w:p>
    <w:p w14:paraId="622347DD" w14:textId="77777777" w:rsidR="00385D03" w:rsidRPr="0007329F" w:rsidRDefault="00385D03" w:rsidP="00385D03">
      <w:pPr>
        <w:pStyle w:val="Subttol"/>
        <w:jc w:val="right"/>
      </w:pPr>
      <w:r w:rsidRPr="0007329F">
        <w:t>ERIK ESPUÑES JUBERÓ</w:t>
      </w:r>
    </w:p>
    <w:p w14:paraId="7E88D45B" w14:textId="77777777" w:rsidR="00385D03" w:rsidRPr="0007329F" w:rsidRDefault="00385D03" w:rsidP="00385D03">
      <w:pPr>
        <w:pStyle w:val="Subttol"/>
        <w:jc w:val="right"/>
      </w:pPr>
      <w:r w:rsidRPr="0007329F">
        <w:t>TUTOR: EUGENI FERNÁNDEZ GONZÁLEZ</w:t>
      </w:r>
      <w:r w:rsidRPr="0007329F">
        <w:cr/>
      </w:r>
    </w:p>
    <w:p w14:paraId="6247968D" w14:textId="77777777" w:rsidR="00385D03" w:rsidRPr="0007329F" w:rsidRDefault="00385D03" w:rsidP="00385D03">
      <w:pPr>
        <w:pStyle w:val="Subttol"/>
        <w:jc w:val="right"/>
      </w:pPr>
      <w:r w:rsidRPr="0007329F">
        <w:t>CURS 2020-2021</w:t>
      </w:r>
    </w:p>
    <w:p w14:paraId="6F6783D9" w14:textId="77777777" w:rsidR="00385D03" w:rsidRPr="0007329F" w:rsidRDefault="00385D03" w:rsidP="00385D03">
      <w:pPr>
        <w:pStyle w:val="Subttol"/>
      </w:pPr>
    </w:p>
    <w:p w14:paraId="713A19DC" w14:textId="77777777" w:rsidR="00385D03" w:rsidRPr="0007329F" w:rsidRDefault="00385D03" w:rsidP="00385D03">
      <w:pPr>
        <w:pStyle w:val="Subttol"/>
      </w:pPr>
      <w:r w:rsidRPr="0007329F">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07329F" w:rsidRDefault="00EC1059" w:rsidP="00B60BB1"/>
    <w:p w14:paraId="19491E3C" w14:textId="6D3BB9D4" w:rsidR="00500C12" w:rsidRPr="0007329F" w:rsidRDefault="00500C12" w:rsidP="00A60F2C">
      <w:pPr>
        <w:jc w:val="center"/>
      </w:pPr>
    </w:p>
    <w:p w14:paraId="195EF4FC" w14:textId="6AE92C8E" w:rsidR="00500C12" w:rsidRPr="0007329F" w:rsidRDefault="00500C12" w:rsidP="00A60F2C">
      <w:pPr>
        <w:sectPr w:rsidR="00500C12" w:rsidRPr="0007329F" w:rsidSect="00062697">
          <w:pgSz w:w="11906" w:h="16838" w:code="9"/>
          <w:pgMar w:top="1701" w:right="1440" w:bottom="1440" w:left="1440" w:header="709" w:footer="709" w:gutter="284"/>
          <w:pgNumType w:fmt="upperRoman" w:start="1"/>
          <w:cols w:space="708"/>
          <w:docGrid w:linePitch="360"/>
        </w:sectPr>
      </w:pPr>
    </w:p>
    <w:p w14:paraId="644083B8" w14:textId="560AAC43" w:rsidR="00500C12" w:rsidRPr="0007329F" w:rsidRDefault="006A4BEC" w:rsidP="006A4BEC">
      <w:pPr>
        <w:pStyle w:val="Ttol"/>
        <w:spacing w:before="0"/>
        <w:rPr>
          <w:lang w:val="en-GB"/>
        </w:rPr>
      </w:pPr>
      <w:r w:rsidRPr="0007329F">
        <w:rPr>
          <w:lang w:val="en-GB"/>
        </w:rPr>
        <w:lastRenderedPageBreak/>
        <w:t>ABSTRACT</w:t>
      </w:r>
    </w:p>
    <w:p w14:paraId="2DC7BDA2" w14:textId="77777777" w:rsidR="00341EF7" w:rsidRPr="0007329F" w:rsidRDefault="00282038" w:rsidP="00A60F2C">
      <w:pPr>
        <w:rPr>
          <w:lang w:val="en-GB"/>
        </w:rPr>
      </w:pPr>
      <w:r w:rsidRPr="0007329F">
        <w:rPr>
          <w:lang w:val="en-GB"/>
        </w:rPr>
        <w:t>This project is focused on the development of a mobile application that warns the hospital staff when an event of their responsibility occurs.</w:t>
      </w:r>
      <w:r w:rsidR="00341EF7" w:rsidRPr="0007329F">
        <w:rPr>
          <w:lang w:val="en-GB"/>
        </w:rPr>
        <w:t xml:space="preserve"> The product will be focused on two parts.</w:t>
      </w:r>
    </w:p>
    <w:p w14:paraId="79077E7A" w14:textId="13548D91" w:rsidR="00341EF7" w:rsidRPr="0007329F" w:rsidRDefault="00341EF7" w:rsidP="00A60F2C">
      <w:pPr>
        <w:rPr>
          <w:lang w:val="en-GB"/>
        </w:rPr>
      </w:pPr>
      <w:r w:rsidRPr="0007329F">
        <w:rPr>
          <w:lang w:val="en-GB"/>
        </w:rPr>
        <w:t xml:space="preserve">The first one will be a web server that will configure the users and the type of alert that they will receive. </w:t>
      </w:r>
    </w:p>
    <w:p w14:paraId="1A0A1392" w14:textId="429959E9" w:rsidR="00500C12" w:rsidRPr="0007329F" w:rsidRDefault="00341EF7" w:rsidP="00A60F2C">
      <w:pPr>
        <w:rPr>
          <w:lang w:val="en-GB"/>
        </w:rPr>
      </w:pPr>
      <w:r w:rsidRPr="0007329F">
        <w:rPr>
          <w:lang w:val="en-GB"/>
        </w:rPr>
        <w:t>The second one will be a mobile app that will be responsible for configuring and warning the user.</w:t>
      </w:r>
    </w:p>
    <w:p w14:paraId="0F9D924C" w14:textId="1C9F3615" w:rsidR="00500C12" w:rsidRPr="0007329F" w:rsidRDefault="006A4BEC" w:rsidP="00EC1059">
      <w:pPr>
        <w:pStyle w:val="Ttol"/>
      </w:pPr>
      <w:r w:rsidRPr="0007329F">
        <w:t>RESUM</w:t>
      </w:r>
    </w:p>
    <w:p w14:paraId="5A09AB47" w14:textId="77777777" w:rsidR="00341EF7" w:rsidRPr="0007329F" w:rsidRDefault="00282038" w:rsidP="00A60F2C">
      <w:r w:rsidRPr="0007329F">
        <w:t>Aquest treball se centra en el desenvolupament d’una aplicació de mòbil que avisi al personal d’un hospital quan succeeixi algun esdeveniment que sigui de la seva responsabilitat.</w:t>
      </w:r>
      <w:r w:rsidR="00341EF7" w:rsidRPr="0007329F">
        <w:t xml:space="preserve"> El producte se centrarà en dues parts. </w:t>
      </w:r>
    </w:p>
    <w:p w14:paraId="29B46C43" w14:textId="09AA0189" w:rsidR="00341EF7" w:rsidRPr="0007329F" w:rsidRDefault="00341EF7" w:rsidP="00A60F2C">
      <w:r w:rsidRPr="0007329F">
        <w:t xml:space="preserve">La primera, un servidor web que serà el que configuri els usuaris i el tipus d’alertes que puguin rebre. </w:t>
      </w:r>
    </w:p>
    <w:p w14:paraId="2B022150" w14:textId="2F8C054F" w:rsidR="00500C12" w:rsidRPr="0007329F" w:rsidRDefault="00341EF7" w:rsidP="00A60F2C">
      <w:r w:rsidRPr="0007329F">
        <w:t>La segona, una aplicació per a mòbils que serà l’encarregada de configurar l’alerta i avisar a l’usuari.</w:t>
      </w:r>
    </w:p>
    <w:p w14:paraId="152B02D2" w14:textId="17F397F7" w:rsidR="00500C12" w:rsidRPr="0007329F" w:rsidRDefault="006A4BEC" w:rsidP="00EC1059">
      <w:pPr>
        <w:pStyle w:val="Ttol"/>
        <w:rPr>
          <w:lang w:val="es-ES"/>
        </w:rPr>
      </w:pPr>
      <w:r w:rsidRPr="0007329F">
        <w:rPr>
          <w:lang w:val="es-ES"/>
        </w:rPr>
        <w:t>RESUMEN</w:t>
      </w:r>
    </w:p>
    <w:p w14:paraId="619BACB1" w14:textId="77777777" w:rsidR="00341EF7" w:rsidRPr="0007329F" w:rsidRDefault="00282038" w:rsidP="00A60F2C">
      <w:pPr>
        <w:rPr>
          <w:lang w:val="es-ES"/>
        </w:rPr>
      </w:pPr>
      <w:r w:rsidRPr="0007329F">
        <w:rPr>
          <w:lang w:val="es-ES"/>
        </w:rPr>
        <w:t>Este trabajo se centra en el desarrollo de una aplicación de móvil que avise al personal de un hospital cuando suceda algún evento que sea de su responsabilidad.</w:t>
      </w:r>
      <w:r w:rsidR="00341EF7" w:rsidRPr="0007329F">
        <w:rPr>
          <w:lang w:val="es-ES"/>
        </w:rPr>
        <w:t xml:space="preserve"> El producto se centrará en dos partes. </w:t>
      </w:r>
    </w:p>
    <w:p w14:paraId="3970D93D" w14:textId="77777777" w:rsidR="00341EF7" w:rsidRPr="0007329F" w:rsidRDefault="00341EF7" w:rsidP="00A60F2C">
      <w:pPr>
        <w:rPr>
          <w:lang w:val="es-ES"/>
        </w:rPr>
      </w:pPr>
      <w:r w:rsidRPr="0007329F">
        <w:rPr>
          <w:lang w:val="es-ES"/>
        </w:rPr>
        <w:t xml:space="preserve">La primera, un servidor web que será el que configure los usuarios i los tipos de alertas que pueda recibir. </w:t>
      </w:r>
    </w:p>
    <w:p w14:paraId="2B770522" w14:textId="2C3CF431" w:rsidR="00282038" w:rsidRPr="0007329F" w:rsidRDefault="00341EF7" w:rsidP="00A60F2C">
      <w:pPr>
        <w:rPr>
          <w:lang w:val="es-ES"/>
        </w:rPr>
      </w:pPr>
      <w:r w:rsidRPr="0007329F">
        <w:rPr>
          <w:lang w:val="es-ES"/>
        </w:rPr>
        <w:t>La segunda, una aplicación para móviles que será la encargada de configurar la alerta y avisar al usuario.</w:t>
      </w:r>
    </w:p>
    <w:p w14:paraId="3EEB7006" w14:textId="307D9BAD" w:rsidR="00500C12" w:rsidRPr="0007329F" w:rsidRDefault="00500C12" w:rsidP="00A60F2C">
      <w:pPr>
        <w:rPr>
          <w:lang w:val="es-ES"/>
        </w:rPr>
      </w:pPr>
    </w:p>
    <w:p w14:paraId="2519A0B7" w14:textId="2FD02E1A" w:rsidR="005C2EB6" w:rsidRPr="0007329F" w:rsidRDefault="005C2EB6" w:rsidP="00A60F2C">
      <w:pPr>
        <w:sectPr w:rsidR="005C2EB6" w:rsidRPr="0007329F" w:rsidSect="00500C12">
          <w:type w:val="oddPage"/>
          <w:pgSz w:w="11906" w:h="16838" w:code="9"/>
          <w:pgMar w:top="1701" w:right="1418" w:bottom="1418" w:left="1418" w:header="709" w:footer="709" w:gutter="284"/>
          <w:pgNumType w:fmt="upperRoman" w:start="1"/>
          <w:cols w:space="708"/>
          <w:docGrid w:linePitch="360"/>
        </w:sectPr>
      </w:pPr>
    </w:p>
    <w:bookmarkStart w:id="0" w:name="_Toc55765595" w:displacedByCustomXml="next"/>
    <w:sdt>
      <w:sdtPr>
        <w:rPr>
          <w:b w:val="0"/>
          <w:bCs w:val="0"/>
          <w:sz w:val="24"/>
          <w:szCs w:val="22"/>
        </w:rPr>
        <w:id w:val="1126429332"/>
        <w:docPartObj>
          <w:docPartGallery w:val="Table of Contents"/>
          <w:docPartUnique/>
        </w:docPartObj>
      </w:sdtPr>
      <w:sdtContent>
        <w:bookmarkStart w:id="1" w:name="Índex" w:displacedByCustomXml="prev"/>
        <w:p w14:paraId="2C5AF531" w14:textId="591F86EC" w:rsidR="00A60F2C" w:rsidRPr="0007329F" w:rsidRDefault="006A4BEC" w:rsidP="006A4BEC">
          <w:pPr>
            <w:pStyle w:val="Ttol"/>
            <w:spacing w:before="0"/>
            <w:rPr>
              <w:sz w:val="2"/>
              <w:szCs w:val="2"/>
            </w:rPr>
          </w:pPr>
          <w:r w:rsidRPr="00C06FAE">
            <w:t>ÍNDEX</w:t>
          </w:r>
        </w:p>
        <w:bookmarkEnd w:id="1"/>
        <w:p w14:paraId="14043AD7" w14:textId="21843139" w:rsidR="00580DA5"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63765623" w:history="1">
            <w:r w:rsidR="00580DA5" w:rsidRPr="00145F52">
              <w:rPr>
                <w:rStyle w:val="Enlla"/>
                <w:noProof/>
              </w:rPr>
              <w:t>ÍNDEX DE FIGURES</w:t>
            </w:r>
            <w:r w:rsidR="00580DA5">
              <w:rPr>
                <w:noProof/>
                <w:webHidden/>
              </w:rPr>
              <w:tab/>
            </w:r>
            <w:r w:rsidR="00580DA5">
              <w:rPr>
                <w:noProof/>
                <w:webHidden/>
              </w:rPr>
              <w:fldChar w:fldCharType="begin"/>
            </w:r>
            <w:r w:rsidR="00580DA5">
              <w:rPr>
                <w:noProof/>
                <w:webHidden/>
              </w:rPr>
              <w:instrText xml:space="preserve"> PAGEREF _Toc63765623 \h </w:instrText>
            </w:r>
            <w:r w:rsidR="00580DA5">
              <w:rPr>
                <w:noProof/>
                <w:webHidden/>
              </w:rPr>
            </w:r>
            <w:r w:rsidR="00580DA5">
              <w:rPr>
                <w:noProof/>
                <w:webHidden/>
              </w:rPr>
              <w:fldChar w:fldCharType="separate"/>
            </w:r>
            <w:r w:rsidR="00580DA5">
              <w:rPr>
                <w:noProof/>
                <w:webHidden/>
              </w:rPr>
              <w:t>III</w:t>
            </w:r>
            <w:r w:rsidR="00580DA5">
              <w:rPr>
                <w:noProof/>
                <w:webHidden/>
              </w:rPr>
              <w:fldChar w:fldCharType="end"/>
            </w:r>
          </w:hyperlink>
        </w:p>
        <w:p w14:paraId="01520800" w14:textId="06026A04" w:rsidR="00580DA5" w:rsidRDefault="00580DA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765624" w:history="1">
            <w:r w:rsidRPr="00145F52">
              <w:rPr>
                <w:rStyle w:val="Enlla"/>
                <w:noProof/>
              </w:rPr>
              <w:t>ÍNDEX DE TAULES</w:t>
            </w:r>
            <w:r>
              <w:rPr>
                <w:noProof/>
                <w:webHidden/>
              </w:rPr>
              <w:tab/>
            </w:r>
            <w:r>
              <w:rPr>
                <w:noProof/>
                <w:webHidden/>
              </w:rPr>
              <w:fldChar w:fldCharType="begin"/>
            </w:r>
            <w:r>
              <w:rPr>
                <w:noProof/>
                <w:webHidden/>
              </w:rPr>
              <w:instrText xml:space="preserve"> PAGEREF _Toc63765624 \h </w:instrText>
            </w:r>
            <w:r>
              <w:rPr>
                <w:noProof/>
                <w:webHidden/>
              </w:rPr>
            </w:r>
            <w:r>
              <w:rPr>
                <w:noProof/>
                <w:webHidden/>
              </w:rPr>
              <w:fldChar w:fldCharType="separate"/>
            </w:r>
            <w:r>
              <w:rPr>
                <w:noProof/>
                <w:webHidden/>
              </w:rPr>
              <w:t>V</w:t>
            </w:r>
            <w:r>
              <w:rPr>
                <w:noProof/>
                <w:webHidden/>
              </w:rPr>
              <w:fldChar w:fldCharType="end"/>
            </w:r>
          </w:hyperlink>
        </w:p>
        <w:p w14:paraId="43099CD3" w14:textId="4386464C" w:rsidR="00580DA5" w:rsidRDefault="00580DA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765625" w:history="1">
            <w:r w:rsidRPr="00145F52">
              <w:rPr>
                <w:rStyle w:val="Enlla"/>
                <w:noProof/>
              </w:rPr>
              <w:t>GLOSSARI DE TERMES</w:t>
            </w:r>
            <w:r>
              <w:rPr>
                <w:noProof/>
                <w:webHidden/>
              </w:rPr>
              <w:tab/>
            </w:r>
            <w:r>
              <w:rPr>
                <w:noProof/>
                <w:webHidden/>
              </w:rPr>
              <w:fldChar w:fldCharType="begin"/>
            </w:r>
            <w:r>
              <w:rPr>
                <w:noProof/>
                <w:webHidden/>
              </w:rPr>
              <w:instrText xml:space="preserve"> PAGEREF _Toc63765625 \h </w:instrText>
            </w:r>
            <w:r>
              <w:rPr>
                <w:noProof/>
                <w:webHidden/>
              </w:rPr>
            </w:r>
            <w:r>
              <w:rPr>
                <w:noProof/>
                <w:webHidden/>
              </w:rPr>
              <w:fldChar w:fldCharType="separate"/>
            </w:r>
            <w:r>
              <w:rPr>
                <w:noProof/>
                <w:webHidden/>
              </w:rPr>
              <w:t>VII</w:t>
            </w:r>
            <w:r>
              <w:rPr>
                <w:noProof/>
                <w:webHidden/>
              </w:rPr>
              <w:fldChar w:fldCharType="end"/>
            </w:r>
          </w:hyperlink>
        </w:p>
        <w:p w14:paraId="62D226AA" w14:textId="68F2C825" w:rsidR="00580DA5" w:rsidRDefault="00580DA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765626" w:history="1">
            <w:r w:rsidRPr="00145F52">
              <w:rPr>
                <w:rStyle w:val="Enlla"/>
                <w:noProof/>
                <w:highlight w:val="magenta"/>
              </w:rPr>
              <w:t>CAPÍTOL 1. OBJECTE DEL PROJECTE</w:t>
            </w:r>
            <w:r>
              <w:rPr>
                <w:noProof/>
                <w:webHidden/>
              </w:rPr>
              <w:tab/>
            </w:r>
            <w:r>
              <w:rPr>
                <w:noProof/>
                <w:webHidden/>
              </w:rPr>
              <w:fldChar w:fldCharType="begin"/>
            </w:r>
            <w:r>
              <w:rPr>
                <w:noProof/>
                <w:webHidden/>
              </w:rPr>
              <w:instrText xml:space="preserve"> PAGEREF _Toc63765626 \h </w:instrText>
            </w:r>
            <w:r>
              <w:rPr>
                <w:noProof/>
                <w:webHidden/>
              </w:rPr>
            </w:r>
            <w:r>
              <w:rPr>
                <w:noProof/>
                <w:webHidden/>
              </w:rPr>
              <w:fldChar w:fldCharType="separate"/>
            </w:r>
            <w:r>
              <w:rPr>
                <w:noProof/>
                <w:webHidden/>
              </w:rPr>
              <w:t>1</w:t>
            </w:r>
            <w:r>
              <w:rPr>
                <w:noProof/>
                <w:webHidden/>
              </w:rPr>
              <w:fldChar w:fldCharType="end"/>
            </w:r>
          </w:hyperlink>
        </w:p>
        <w:p w14:paraId="33222F29" w14:textId="21A291C8" w:rsidR="00580DA5" w:rsidRDefault="00580DA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765627" w:history="1">
            <w:r w:rsidRPr="00145F52">
              <w:rPr>
                <w:rStyle w:val="Enlla"/>
                <w:noProof/>
                <w:highlight w:val="yellow"/>
              </w:rPr>
              <w:t>CAPÍTOL 2. ESTUDI PREVI</w:t>
            </w:r>
            <w:r>
              <w:rPr>
                <w:noProof/>
                <w:webHidden/>
              </w:rPr>
              <w:tab/>
            </w:r>
            <w:r>
              <w:rPr>
                <w:noProof/>
                <w:webHidden/>
              </w:rPr>
              <w:fldChar w:fldCharType="begin"/>
            </w:r>
            <w:r>
              <w:rPr>
                <w:noProof/>
                <w:webHidden/>
              </w:rPr>
              <w:instrText xml:space="preserve"> PAGEREF _Toc63765627 \h </w:instrText>
            </w:r>
            <w:r>
              <w:rPr>
                <w:noProof/>
                <w:webHidden/>
              </w:rPr>
            </w:r>
            <w:r>
              <w:rPr>
                <w:noProof/>
                <w:webHidden/>
              </w:rPr>
              <w:fldChar w:fldCharType="separate"/>
            </w:r>
            <w:r>
              <w:rPr>
                <w:noProof/>
                <w:webHidden/>
              </w:rPr>
              <w:t>3</w:t>
            </w:r>
            <w:r>
              <w:rPr>
                <w:noProof/>
                <w:webHidden/>
              </w:rPr>
              <w:fldChar w:fldCharType="end"/>
            </w:r>
          </w:hyperlink>
        </w:p>
        <w:p w14:paraId="417804D9" w14:textId="643F300F"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28" w:history="1">
            <w:r w:rsidRPr="00145F52">
              <w:rPr>
                <w:rStyle w:val="Enlla"/>
                <w:noProof/>
                <w:highlight w:val="magenta"/>
              </w:rPr>
              <w:t>2.1. CONTEXT</w:t>
            </w:r>
            <w:r>
              <w:rPr>
                <w:noProof/>
                <w:webHidden/>
              </w:rPr>
              <w:tab/>
            </w:r>
            <w:r>
              <w:rPr>
                <w:noProof/>
                <w:webHidden/>
              </w:rPr>
              <w:fldChar w:fldCharType="begin"/>
            </w:r>
            <w:r>
              <w:rPr>
                <w:noProof/>
                <w:webHidden/>
              </w:rPr>
              <w:instrText xml:space="preserve"> PAGEREF _Toc63765628 \h </w:instrText>
            </w:r>
            <w:r>
              <w:rPr>
                <w:noProof/>
                <w:webHidden/>
              </w:rPr>
            </w:r>
            <w:r>
              <w:rPr>
                <w:noProof/>
                <w:webHidden/>
              </w:rPr>
              <w:fldChar w:fldCharType="separate"/>
            </w:r>
            <w:r>
              <w:rPr>
                <w:noProof/>
                <w:webHidden/>
              </w:rPr>
              <w:t>3</w:t>
            </w:r>
            <w:r>
              <w:rPr>
                <w:noProof/>
                <w:webHidden/>
              </w:rPr>
              <w:fldChar w:fldCharType="end"/>
            </w:r>
          </w:hyperlink>
        </w:p>
        <w:p w14:paraId="345EC137" w14:textId="3C81883B" w:rsidR="00580DA5" w:rsidRDefault="00580DA5">
          <w:pPr>
            <w:pStyle w:val="IDC3"/>
            <w:tabs>
              <w:tab w:val="right" w:leader="dot" w:pos="8776"/>
            </w:tabs>
            <w:rPr>
              <w:rFonts w:asciiTheme="minorHAnsi" w:eastAsiaTheme="minorEastAsia" w:hAnsiTheme="minorHAnsi" w:cstheme="minorBidi"/>
              <w:noProof/>
              <w:sz w:val="22"/>
              <w:szCs w:val="22"/>
              <w:lang w:eastAsia="ca-ES"/>
            </w:rPr>
          </w:pPr>
          <w:hyperlink w:anchor="_Toc63765629" w:history="1">
            <w:r w:rsidRPr="00145F52">
              <w:rPr>
                <w:rStyle w:val="Enlla"/>
                <w:noProof/>
                <w:highlight w:val="magenta"/>
              </w:rPr>
              <w:t>2.1.1. L’ERA DEL PAPER</w:t>
            </w:r>
            <w:r>
              <w:rPr>
                <w:noProof/>
                <w:webHidden/>
              </w:rPr>
              <w:tab/>
            </w:r>
            <w:r>
              <w:rPr>
                <w:noProof/>
                <w:webHidden/>
              </w:rPr>
              <w:fldChar w:fldCharType="begin"/>
            </w:r>
            <w:r>
              <w:rPr>
                <w:noProof/>
                <w:webHidden/>
              </w:rPr>
              <w:instrText xml:space="preserve"> PAGEREF _Toc63765629 \h </w:instrText>
            </w:r>
            <w:r>
              <w:rPr>
                <w:noProof/>
                <w:webHidden/>
              </w:rPr>
            </w:r>
            <w:r>
              <w:rPr>
                <w:noProof/>
                <w:webHidden/>
              </w:rPr>
              <w:fldChar w:fldCharType="separate"/>
            </w:r>
            <w:r>
              <w:rPr>
                <w:noProof/>
                <w:webHidden/>
              </w:rPr>
              <w:t>3</w:t>
            </w:r>
            <w:r>
              <w:rPr>
                <w:noProof/>
                <w:webHidden/>
              </w:rPr>
              <w:fldChar w:fldCharType="end"/>
            </w:r>
          </w:hyperlink>
        </w:p>
        <w:p w14:paraId="3227204A" w14:textId="4214A980" w:rsidR="00580DA5" w:rsidRDefault="00580DA5">
          <w:pPr>
            <w:pStyle w:val="IDC3"/>
            <w:tabs>
              <w:tab w:val="right" w:leader="dot" w:pos="8776"/>
            </w:tabs>
            <w:rPr>
              <w:rFonts w:asciiTheme="minorHAnsi" w:eastAsiaTheme="minorEastAsia" w:hAnsiTheme="minorHAnsi" w:cstheme="minorBidi"/>
              <w:noProof/>
              <w:sz w:val="22"/>
              <w:szCs w:val="22"/>
              <w:lang w:eastAsia="ca-ES"/>
            </w:rPr>
          </w:pPr>
          <w:hyperlink w:anchor="_Toc63765630" w:history="1">
            <w:r w:rsidRPr="00145F52">
              <w:rPr>
                <w:rStyle w:val="Enlla"/>
                <w:noProof/>
                <w:highlight w:val="magenta"/>
              </w:rPr>
              <w:t>2.1.2. L’ERA DIGITAL</w:t>
            </w:r>
            <w:r>
              <w:rPr>
                <w:noProof/>
                <w:webHidden/>
              </w:rPr>
              <w:tab/>
            </w:r>
            <w:r>
              <w:rPr>
                <w:noProof/>
                <w:webHidden/>
              </w:rPr>
              <w:fldChar w:fldCharType="begin"/>
            </w:r>
            <w:r>
              <w:rPr>
                <w:noProof/>
                <w:webHidden/>
              </w:rPr>
              <w:instrText xml:space="preserve"> PAGEREF _Toc63765630 \h </w:instrText>
            </w:r>
            <w:r>
              <w:rPr>
                <w:noProof/>
                <w:webHidden/>
              </w:rPr>
            </w:r>
            <w:r>
              <w:rPr>
                <w:noProof/>
                <w:webHidden/>
              </w:rPr>
              <w:fldChar w:fldCharType="separate"/>
            </w:r>
            <w:r>
              <w:rPr>
                <w:noProof/>
                <w:webHidden/>
              </w:rPr>
              <w:t>4</w:t>
            </w:r>
            <w:r>
              <w:rPr>
                <w:noProof/>
                <w:webHidden/>
              </w:rPr>
              <w:fldChar w:fldCharType="end"/>
            </w:r>
          </w:hyperlink>
        </w:p>
        <w:p w14:paraId="220E9166" w14:textId="7E3A2E19"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31" w:history="1">
            <w:r w:rsidRPr="00145F52">
              <w:rPr>
                <w:rStyle w:val="Enlla"/>
                <w:noProof/>
                <w:highlight w:val="yellow"/>
              </w:rPr>
              <w:t>2.2. ANTECEDENTS</w:t>
            </w:r>
            <w:r>
              <w:rPr>
                <w:noProof/>
                <w:webHidden/>
              </w:rPr>
              <w:tab/>
            </w:r>
            <w:r>
              <w:rPr>
                <w:noProof/>
                <w:webHidden/>
              </w:rPr>
              <w:fldChar w:fldCharType="begin"/>
            </w:r>
            <w:r>
              <w:rPr>
                <w:noProof/>
                <w:webHidden/>
              </w:rPr>
              <w:instrText xml:space="preserve"> PAGEREF _Toc63765631 \h </w:instrText>
            </w:r>
            <w:r>
              <w:rPr>
                <w:noProof/>
                <w:webHidden/>
              </w:rPr>
            </w:r>
            <w:r>
              <w:rPr>
                <w:noProof/>
                <w:webHidden/>
              </w:rPr>
              <w:fldChar w:fldCharType="separate"/>
            </w:r>
            <w:r>
              <w:rPr>
                <w:noProof/>
                <w:webHidden/>
              </w:rPr>
              <w:t>5</w:t>
            </w:r>
            <w:r>
              <w:rPr>
                <w:noProof/>
                <w:webHidden/>
              </w:rPr>
              <w:fldChar w:fldCharType="end"/>
            </w:r>
          </w:hyperlink>
        </w:p>
        <w:p w14:paraId="23ECB9B8" w14:textId="3BB019AF"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32" w:history="1">
            <w:r w:rsidRPr="00145F52">
              <w:rPr>
                <w:rStyle w:val="Enlla"/>
                <w:noProof/>
                <w:highlight w:val="magenta"/>
              </w:rPr>
              <w:t>2.3. NECESSITATS DE LA INFORMACIÓ</w:t>
            </w:r>
            <w:r>
              <w:rPr>
                <w:noProof/>
                <w:webHidden/>
              </w:rPr>
              <w:tab/>
            </w:r>
            <w:r>
              <w:rPr>
                <w:noProof/>
                <w:webHidden/>
              </w:rPr>
              <w:fldChar w:fldCharType="begin"/>
            </w:r>
            <w:r>
              <w:rPr>
                <w:noProof/>
                <w:webHidden/>
              </w:rPr>
              <w:instrText xml:space="preserve"> PAGEREF _Toc63765632 \h </w:instrText>
            </w:r>
            <w:r>
              <w:rPr>
                <w:noProof/>
                <w:webHidden/>
              </w:rPr>
            </w:r>
            <w:r>
              <w:rPr>
                <w:noProof/>
                <w:webHidden/>
              </w:rPr>
              <w:fldChar w:fldCharType="separate"/>
            </w:r>
            <w:r>
              <w:rPr>
                <w:noProof/>
                <w:webHidden/>
              </w:rPr>
              <w:t>6</w:t>
            </w:r>
            <w:r>
              <w:rPr>
                <w:noProof/>
                <w:webHidden/>
              </w:rPr>
              <w:fldChar w:fldCharType="end"/>
            </w:r>
          </w:hyperlink>
        </w:p>
        <w:p w14:paraId="4B9D7C25" w14:textId="5B41C1CB" w:rsidR="00580DA5" w:rsidRDefault="00580DA5">
          <w:pPr>
            <w:pStyle w:val="IDC3"/>
            <w:tabs>
              <w:tab w:val="right" w:leader="dot" w:pos="8776"/>
            </w:tabs>
            <w:rPr>
              <w:rFonts w:asciiTheme="minorHAnsi" w:eastAsiaTheme="minorEastAsia" w:hAnsiTheme="minorHAnsi" w:cstheme="minorBidi"/>
              <w:noProof/>
              <w:sz w:val="22"/>
              <w:szCs w:val="22"/>
              <w:lang w:eastAsia="ca-ES"/>
            </w:rPr>
          </w:pPr>
          <w:hyperlink w:anchor="_Toc63765633" w:history="1">
            <w:r w:rsidRPr="00145F52">
              <w:rPr>
                <w:rStyle w:val="Enlla"/>
                <w:noProof/>
                <w:highlight w:val="magenta"/>
              </w:rPr>
              <w:t>2.3.1. HEALTHCARE INFORMATION SYSTEM (HIS)</w:t>
            </w:r>
            <w:r>
              <w:rPr>
                <w:noProof/>
                <w:webHidden/>
              </w:rPr>
              <w:tab/>
            </w:r>
            <w:r>
              <w:rPr>
                <w:noProof/>
                <w:webHidden/>
              </w:rPr>
              <w:fldChar w:fldCharType="begin"/>
            </w:r>
            <w:r>
              <w:rPr>
                <w:noProof/>
                <w:webHidden/>
              </w:rPr>
              <w:instrText xml:space="preserve"> PAGEREF _Toc63765633 \h </w:instrText>
            </w:r>
            <w:r>
              <w:rPr>
                <w:noProof/>
                <w:webHidden/>
              </w:rPr>
            </w:r>
            <w:r>
              <w:rPr>
                <w:noProof/>
                <w:webHidden/>
              </w:rPr>
              <w:fldChar w:fldCharType="separate"/>
            </w:r>
            <w:r>
              <w:rPr>
                <w:noProof/>
                <w:webHidden/>
              </w:rPr>
              <w:t>6</w:t>
            </w:r>
            <w:r>
              <w:rPr>
                <w:noProof/>
                <w:webHidden/>
              </w:rPr>
              <w:fldChar w:fldCharType="end"/>
            </w:r>
          </w:hyperlink>
        </w:p>
        <w:p w14:paraId="73B06909" w14:textId="3DB7ED8F" w:rsidR="00580DA5" w:rsidRDefault="00580DA5">
          <w:pPr>
            <w:pStyle w:val="IDC3"/>
            <w:tabs>
              <w:tab w:val="right" w:leader="dot" w:pos="8776"/>
            </w:tabs>
            <w:rPr>
              <w:rFonts w:asciiTheme="minorHAnsi" w:eastAsiaTheme="minorEastAsia" w:hAnsiTheme="minorHAnsi" w:cstheme="minorBidi"/>
              <w:noProof/>
              <w:sz w:val="22"/>
              <w:szCs w:val="22"/>
              <w:lang w:eastAsia="ca-ES"/>
            </w:rPr>
          </w:pPr>
          <w:hyperlink w:anchor="_Toc63765634" w:history="1">
            <w:r w:rsidRPr="00145F52">
              <w:rPr>
                <w:rStyle w:val="Enlla"/>
                <w:noProof/>
                <w:highlight w:val="magenta"/>
              </w:rPr>
              <w:t>2.3.2. MOTOR D’INTEROPERABILITAT</w:t>
            </w:r>
            <w:r>
              <w:rPr>
                <w:noProof/>
                <w:webHidden/>
              </w:rPr>
              <w:tab/>
            </w:r>
            <w:r>
              <w:rPr>
                <w:noProof/>
                <w:webHidden/>
              </w:rPr>
              <w:fldChar w:fldCharType="begin"/>
            </w:r>
            <w:r>
              <w:rPr>
                <w:noProof/>
                <w:webHidden/>
              </w:rPr>
              <w:instrText xml:space="preserve"> PAGEREF _Toc63765634 \h </w:instrText>
            </w:r>
            <w:r>
              <w:rPr>
                <w:noProof/>
                <w:webHidden/>
              </w:rPr>
            </w:r>
            <w:r>
              <w:rPr>
                <w:noProof/>
                <w:webHidden/>
              </w:rPr>
              <w:fldChar w:fldCharType="separate"/>
            </w:r>
            <w:r>
              <w:rPr>
                <w:noProof/>
                <w:webHidden/>
              </w:rPr>
              <w:t>7</w:t>
            </w:r>
            <w:r>
              <w:rPr>
                <w:noProof/>
                <w:webHidden/>
              </w:rPr>
              <w:fldChar w:fldCharType="end"/>
            </w:r>
          </w:hyperlink>
        </w:p>
        <w:p w14:paraId="51BA770E" w14:textId="3D275054" w:rsidR="00580DA5" w:rsidRDefault="00580DA5">
          <w:pPr>
            <w:pStyle w:val="IDC3"/>
            <w:tabs>
              <w:tab w:val="right" w:leader="dot" w:pos="8776"/>
            </w:tabs>
            <w:rPr>
              <w:rFonts w:asciiTheme="minorHAnsi" w:eastAsiaTheme="minorEastAsia" w:hAnsiTheme="minorHAnsi" w:cstheme="minorBidi"/>
              <w:noProof/>
              <w:sz w:val="22"/>
              <w:szCs w:val="22"/>
              <w:lang w:eastAsia="ca-ES"/>
            </w:rPr>
          </w:pPr>
          <w:hyperlink w:anchor="_Toc63765635" w:history="1">
            <w:r w:rsidRPr="00145F52">
              <w:rPr>
                <w:rStyle w:val="Enlla"/>
                <w:noProof/>
                <w:highlight w:val="magenta"/>
              </w:rPr>
              <w:t>2.3.3. PROTOCOLS ENTRE EL HIS I EL MOTOR D’INTEROPERABILITAT</w:t>
            </w:r>
            <w:r>
              <w:rPr>
                <w:noProof/>
                <w:webHidden/>
              </w:rPr>
              <w:tab/>
            </w:r>
            <w:r>
              <w:rPr>
                <w:noProof/>
                <w:webHidden/>
              </w:rPr>
              <w:fldChar w:fldCharType="begin"/>
            </w:r>
            <w:r>
              <w:rPr>
                <w:noProof/>
                <w:webHidden/>
              </w:rPr>
              <w:instrText xml:space="preserve"> PAGEREF _Toc63765635 \h </w:instrText>
            </w:r>
            <w:r>
              <w:rPr>
                <w:noProof/>
                <w:webHidden/>
              </w:rPr>
            </w:r>
            <w:r>
              <w:rPr>
                <w:noProof/>
                <w:webHidden/>
              </w:rPr>
              <w:fldChar w:fldCharType="separate"/>
            </w:r>
            <w:r>
              <w:rPr>
                <w:noProof/>
                <w:webHidden/>
              </w:rPr>
              <w:t>7</w:t>
            </w:r>
            <w:r>
              <w:rPr>
                <w:noProof/>
                <w:webHidden/>
              </w:rPr>
              <w:fldChar w:fldCharType="end"/>
            </w:r>
          </w:hyperlink>
        </w:p>
        <w:p w14:paraId="7976266E" w14:textId="4327C632" w:rsidR="00580DA5" w:rsidRDefault="00580DA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765636" w:history="1">
            <w:r w:rsidRPr="00145F52">
              <w:rPr>
                <w:rStyle w:val="Enlla"/>
                <w:noProof/>
                <w:highlight w:val="yellow"/>
              </w:rPr>
              <w:t>CAPÍTOL 3. OBJECTIUS I ABAST</w:t>
            </w:r>
            <w:r>
              <w:rPr>
                <w:noProof/>
                <w:webHidden/>
              </w:rPr>
              <w:tab/>
            </w:r>
            <w:r>
              <w:rPr>
                <w:noProof/>
                <w:webHidden/>
              </w:rPr>
              <w:fldChar w:fldCharType="begin"/>
            </w:r>
            <w:r>
              <w:rPr>
                <w:noProof/>
                <w:webHidden/>
              </w:rPr>
              <w:instrText xml:space="preserve"> PAGEREF _Toc63765636 \h </w:instrText>
            </w:r>
            <w:r>
              <w:rPr>
                <w:noProof/>
                <w:webHidden/>
              </w:rPr>
            </w:r>
            <w:r>
              <w:rPr>
                <w:noProof/>
                <w:webHidden/>
              </w:rPr>
              <w:fldChar w:fldCharType="separate"/>
            </w:r>
            <w:r>
              <w:rPr>
                <w:noProof/>
                <w:webHidden/>
              </w:rPr>
              <w:t>11</w:t>
            </w:r>
            <w:r>
              <w:rPr>
                <w:noProof/>
                <w:webHidden/>
              </w:rPr>
              <w:fldChar w:fldCharType="end"/>
            </w:r>
          </w:hyperlink>
        </w:p>
        <w:p w14:paraId="44AD3BB4" w14:textId="734FA6ED"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37" w:history="1">
            <w:r w:rsidRPr="00145F52">
              <w:rPr>
                <w:rStyle w:val="Enlla"/>
                <w:noProof/>
                <w:highlight w:val="yellow"/>
              </w:rPr>
              <w:t>3.1. OBJECTIUS DE</w:t>
            </w:r>
            <w:r w:rsidRPr="00145F52">
              <w:rPr>
                <w:rStyle w:val="Enlla"/>
                <w:noProof/>
                <w:highlight w:val="yellow"/>
              </w:rPr>
              <w:t>L</w:t>
            </w:r>
            <w:r w:rsidRPr="00145F52">
              <w:rPr>
                <w:rStyle w:val="Enlla"/>
                <w:noProof/>
                <w:highlight w:val="yellow"/>
              </w:rPr>
              <w:t xml:space="preserve"> CLIENT</w:t>
            </w:r>
            <w:r>
              <w:rPr>
                <w:noProof/>
                <w:webHidden/>
              </w:rPr>
              <w:tab/>
            </w:r>
            <w:r>
              <w:rPr>
                <w:noProof/>
                <w:webHidden/>
              </w:rPr>
              <w:fldChar w:fldCharType="begin"/>
            </w:r>
            <w:r>
              <w:rPr>
                <w:noProof/>
                <w:webHidden/>
              </w:rPr>
              <w:instrText xml:space="preserve"> PAGEREF _Toc63765637 \h </w:instrText>
            </w:r>
            <w:r>
              <w:rPr>
                <w:noProof/>
                <w:webHidden/>
              </w:rPr>
            </w:r>
            <w:r>
              <w:rPr>
                <w:noProof/>
                <w:webHidden/>
              </w:rPr>
              <w:fldChar w:fldCharType="separate"/>
            </w:r>
            <w:r>
              <w:rPr>
                <w:noProof/>
                <w:webHidden/>
              </w:rPr>
              <w:t>11</w:t>
            </w:r>
            <w:r>
              <w:rPr>
                <w:noProof/>
                <w:webHidden/>
              </w:rPr>
              <w:fldChar w:fldCharType="end"/>
            </w:r>
          </w:hyperlink>
        </w:p>
        <w:p w14:paraId="44D8380A" w14:textId="36B74E82"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38" w:history="1">
            <w:r w:rsidRPr="00145F52">
              <w:rPr>
                <w:rStyle w:val="Enlla"/>
                <w:noProof/>
                <w:highlight w:val="magenta"/>
              </w:rPr>
              <w:t>3.2. OBJECTIUS DEL PRODUCTE</w:t>
            </w:r>
            <w:r>
              <w:rPr>
                <w:noProof/>
                <w:webHidden/>
              </w:rPr>
              <w:tab/>
            </w:r>
            <w:r>
              <w:rPr>
                <w:noProof/>
                <w:webHidden/>
              </w:rPr>
              <w:fldChar w:fldCharType="begin"/>
            </w:r>
            <w:r>
              <w:rPr>
                <w:noProof/>
                <w:webHidden/>
              </w:rPr>
              <w:instrText xml:space="preserve"> PAGEREF _Toc63765638 \h </w:instrText>
            </w:r>
            <w:r>
              <w:rPr>
                <w:noProof/>
                <w:webHidden/>
              </w:rPr>
            </w:r>
            <w:r>
              <w:rPr>
                <w:noProof/>
                <w:webHidden/>
              </w:rPr>
              <w:fldChar w:fldCharType="separate"/>
            </w:r>
            <w:r>
              <w:rPr>
                <w:noProof/>
                <w:webHidden/>
              </w:rPr>
              <w:t>11</w:t>
            </w:r>
            <w:r>
              <w:rPr>
                <w:noProof/>
                <w:webHidden/>
              </w:rPr>
              <w:fldChar w:fldCharType="end"/>
            </w:r>
          </w:hyperlink>
        </w:p>
        <w:p w14:paraId="35EAB4B2" w14:textId="639E2316"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39" w:history="1">
            <w:r w:rsidRPr="00145F52">
              <w:rPr>
                <w:rStyle w:val="Enlla"/>
                <w:noProof/>
                <w:highlight w:val="magenta"/>
              </w:rPr>
              <w:t>3.3. PÚBLIC POTENCIAL</w:t>
            </w:r>
            <w:r>
              <w:rPr>
                <w:noProof/>
                <w:webHidden/>
              </w:rPr>
              <w:tab/>
            </w:r>
            <w:r>
              <w:rPr>
                <w:noProof/>
                <w:webHidden/>
              </w:rPr>
              <w:fldChar w:fldCharType="begin"/>
            </w:r>
            <w:r>
              <w:rPr>
                <w:noProof/>
                <w:webHidden/>
              </w:rPr>
              <w:instrText xml:space="preserve"> PAGEREF _Toc63765639 \h </w:instrText>
            </w:r>
            <w:r>
              <w:rPr>
                <w:noProof/>
                <w:webHidden/>
              </w:rPr>
            </w:r>
            <w:r>
              <w:rPr>
                <w:noProof/>
                <w:webHidden/>
              </w:rPr>
              <w:fldChar w:fldCharType="separate"/>
            </w:r>
            <w:r>
              <w:rPr>
                <w:noProof/>
                <w:webHidden/>
              </w:rPr>
              <w:t>11</w:t>
            </w:r>
            <w:r>
              <w:rPr>
                <w:noProof/>
                <w:webHidden/>
              </w:rPr>
              <w:fldChar w:fldCharType="end"/>
            </w:r>
          </w:hyperlink>
        </w:p>
        <w:p w14:paraId="0822DB12" w14:textId="2B6F071C"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40" w:history="1">
            <w:r w:rsidRPr="00145F52">
              <w:rPr>
                <w:rStyle w:val="Enlla"/>
                <w:noProof/>
                <w:highlight w:val="magenta"/>
              </w:rPr>
              <w:t>3.4. ABAST</w:t>
            </w:r>
            <w:r>
              <w:rPr>
                <w:noProof/>
                <w:webHidden/>
              </w:rPr>
              <w:tab/>
            </w:r>
            <w:r>
              <w:rPr>
                <w:noProof/>
                <w:webHidden/>
              </w:rPr>
              <w:fldChar w:fldCharType="begin"/>
            </w:r>
            <w:r>
              <w:rPr>
                <w:noProof/>
                <w:webHidden/>
              </w:rPr>
              <w:instrText xml:space="preserve"> PAGEREF _Toc63765640 \h </w:instrText>
            </w:r>
            <w:r>
              <w:rPr>
                <w:noProof/>
                <w:webHidden/>
              </w:rPr>
            </w:r>
            <w:r>
              <w:rPr>
                <w:noProof/>
                <w:webHidden/>
              </w:rPr>
              <w:fldChar w:fldCharType="separate"/>
            </w:r>
            <w:r>
              <w:rPr>
                <w:noProof/>
                <w:webHidden/>
              </w:rPr>
              <w:t>11</w:t>
            </w:r>
            <w:r>
              <w:rPr>
                <w:noProof/>
                <w:webHidden/>
              </w:rPr>
              <w:fldChar w:fldCharType="end"/>
            </w:r>
          </w:hyperlink>
        </w:p>
        <w:p w14:paraId="3C3B032D" w14:textId="6F337FDF" w:rsidR="00580DA5" w:rsidRDefault="00580DA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765641" w:history="1">
            <w:r w:rsidRPr="00145F52">
              <w:rPr>
                <w:rStyle w:val="Enlla"/>
                <w:noProof/>
                <w:highlight w:val="magenta"/>
              </w:rPr>
              <w:t>CAPÍTOL 4. METODOLOGIA</w:t>
            </w:r>
            <w:r>
              <w:rPr>
                <w:noProof/>
                <w:webHidden/>
              </w:rPr>
              <w:tab/>
            </w:r>
            <w:r>
              <w:rPr>
                <w:noProof/>
                <w:webHidden/>
              </w:rPr>
              <w:fldChar w:fldCharType="begin"/>
            </w:r>
            <w:r>
              <w:rPr>
                <w:noProof/>
                <w:webHidden/>
              </w:rPr>
              <w:instrText xml:space="preserve"> PAGEREF _Toc63765641 \h </w:instrText>
            </w:r>
            <w:r>
              <w:rPr>
                <w:noProof/>
                <w:webHidden/>
              </w:rPr>
            </w:r>
            <w:r>
              <w:rPr>
                <w:noProof/>
                <w:webHidden/>
              </w:rPr>
              <w:fldChar w:fldCharType="separate"/>
            </w:r>
            <w:r>
              <w:rPr>
                <w:noProof/>
                <w:webHidden/>
              </w:rPr>
              <w:t>13</w:t>
            </w:r>
            <w:r>
              <w:rPr>
                <w:noProof/>
                <w:webHidden/>
              </w:rPr>
              <w:fldChar w:fldCharType="end"/>
            </w:r>
          </w:hyperlink>
        </w:p>
        <w:p w14:paraId="3EF5B3AF" w14:textId="2514330D" w:rsidR="00580DA5" w:rsidRDefault="00580DA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765642" w:history="1">
            <w:r w:rsidRPr="00145F52">
              <w:rPr>
                <w:rStyle w:val="Enlla"/>
                <w:noProof/>
                <w:highlight w:val="magenta"/>
              </w:rPr>
              <w:t>CAPÍTOL 5. DEFINICIÓ DE REQUERIMENTS FUNCIONALS I TECNOLÒGICS</w:t>
            </w:r>
            <w:r>
              <w:rPr>
                <w:noProof/>
                <w:webHidden/>
              </w:rPr>
              <w:tab/>
            </w:r>
            <w:r>
              <w:rPr>
                <w:noProof/>
                <w:webHidden/>
              </w:rPr>
              <w:fldChar w:fldCharType="begin"/>
            </w:r>
            <w:r>
              <w:rPr>
                <w:noProof/>
                <w:webHidden/>
              </w:rPr>
              <w:instrText xml:space="preserve"> PAGEREF _Toc63765642 \h </w:instrText>
            </w:r>
            <w:r>
              <w:rPr>
                <w:noProof/>
                <w:webHidden/>
              </w:rPr>
            </w:r>
            <w:r>
              <w:rPr>
                <w:noProof/>
                <w:webHidden/>
              </w:rPr>
              <w:fldChar w:fldCharType="separate"/>
            </w:r>
            <w:r>
              <w:rPr>
                <w:noProof/>
                <w:webHidden/>
              </w:rPr>
              <w:t>15</w:t>
            </w:r>
            <w:r>
              <w:rPr>
                <w:noProof/>
                <w:webHidden/>
              </w:rPr>
              <w:fldChar w:fldCharType="end"/>
            </w:r>
          </w:hyperlink>
        </w:p>
        <w:p w14:paraId="72FB0E59" w14:textId="52FB41AD"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43" w:history="1">
            <w:r w:rsidRPr="00145F52">
              <w:rPr>
                <w:rStyle w:val="Enlla"/>
                <w:noProof/>
                <w:highlight w:val="magenta"/>
              </w:rPr>
              <w:t>5.1. REQUERIMENTS FUNCIONALS DEL SERVIDOR WEB</w:t>
            </w:r>
            <w:r>
              <w:rPr>
                <w:noProof/>
                <w:webHidden/>
              </w:rPr>
              <w:tab/>
            </w:r>
            <w:r>
              <w:rPr>
                <w:noProof/>
                <w:webHidden/>
              </w:rPr>
              <w:fldChar w:fldCharType="begin"/>
            </w:r>
            <w:r>
              <w:rPr>
                <w:noProof/>
                <w:webHidden/>
              </w:rPr>
              <w:instrText xml:space="preserve"> PAGEREF _Toc63765643 \h </w:instrText>
            </w:r>
            <w:r>
              <w:rPr>
                <w:noProof/>
                <w:webHidden/>
              </w:rPr>
            </w:r>
            <w:r>
              <w:rPr>
                <w:noProof/>
                <w:webHidden/>
              </w:rPr>
              <w:fldChar w:fldCharType="separate"/>
            </w:r>
            <w:r>
              <w:rPr>
                <w:noProof/>
                <w:webHidden/>
              </w:rPr>
              <w:t>15</w:t>
            </w:r>
            <w:r>
              <w:rPr>
                <w:noProof/>
                <w:webHidden/>
              </w:rPr>
              <w:fldChar w:fldCharType="end"/>
            </w:r>
          </w:hyperlink>
        </w:p>
        <w:p w14:paraId="24625B01" w14:textId="711EADC2"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44" w:history="1">
            <w:r w:rsidRPr="00145F52">
              <w:rPr>
                <w:rStyle w:val="Enlla"/>
                <w:noProof/>
                <w:highlight w:val="magenta"/>
              </w:rPr>
              <w:t>5.2. REQUERIMENTS FUNCIONALS DE L’APLICACIÓ</w:t>
            </w:r>
            <w:r>
              <w:rPr>
                <w:noProof/>
                <w:webHidden/>
              </w:rPr>
              <w:tab/>
            </w:r>
            <w:r>
              <w:rPr>
                <w:noProof/>
                <w:webHidden/>
              </w:rPr>
              <w:fldChar w:fldCharType="begin"/>
            </w:r>
            <w:r>
              <w:rPr>
                <w:noProof/>
                <w:webHidden/>
              </w:rPr>
              <w:instrText xml:space="preserve"> PAGEREF _Toc63765644 \h </w:instrText>
            </w:r>
            <w:r>
              <w:rPr>
                <w:noProof/>
                <w:webHidden/>
              </w:rPr>
            </w:r>
            <w:r>
              <w:rPr>
                <w:noProof/>
                <w:webHidden/>
              </w:rPr>
              <w:fldChar w:fldCharType="separate"/>
            </w:r>
            <w:r>
              <w:rPr>
                <w:noProof/>
                <w:webHidden/>
              </w:rPr>
              <w:t>15</w:t>
            </w:r>
            <w:r>
              <w:rPr>
                <w:noProof/>
                <w:webHidden/>
              </w:rPr>
              <w:fldChar w:fldCharType="end"/>
            </w:r>
          </w:hyperlink>
        </w:p>
        <w:p w14:paraId="6C49F3C7" w14:textId="365F865C"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45" w:history="1">
            <w:r w:rsidRPr="00145F52">
              <w:rPr>
                <w:rStyle w:val="Enlla"/>
                <w:noProof/>
                <w:highlight w:val="magenta"/>
              </w:rPr>
              <w:t>5.3. REQUERIMENTS TECNOLÓGICS</w:t>
            </w:r>
            <w:r>
              <w:rPr>
                <w:noProof/>
                <w:webHidden/>
              </w:rPr>
              <w:tab/>
            </w:r>
            <w:r>
              <w:rPr>
                <w:noProof/>
                <w:webHidden/>
              </w:rPr>
              <w:fldChar w:fldCharType="begin"/>
            </w:r>
            <w:r>
              <w:rPr>
                <w:noProof/>
                <w:webHidden/>
              </w:rPr>
              <w:instrText xml:space="preserve"> PAGEREF _Toc63765645 \h </w:instrText>
            </w:r>
            <w:r>
              <w:rPr>
                <w:noProof/>
                <w:webHidden/>
              </w:rPr>
            </w:r>
            <w:r>
              <w:rPr>
                <w:noProof/>
                <w:webHidden/>
              </w:rPr>
              <w:fldChar w:fldCharType="separate"/>
            </w:r>
            <w:r>
              <w:rPr>
                <w:noProof/>
                <w:webHidden/>
              </w:rPr>
              <w:t>16</w:t>
            </w:r>
            <w:r>
              <w:rPr>
                <w:noProof/>
                <w:webHidden/>
              </w:rPr>
              <w:fldChar w:fldCharType="end"/>
            </w:r>
          </w:hyperlink>
        </w:p>
        <w:p w14:paraId="6C19FEE5" w14:textId="47742045" w:rsidR="00580DA5" w:rsidRDefault="00580DA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765646" w:history="1">
            <w:r w:rsidRPr="00145F52">
              <w:rPr>
                <w:rStyle w:val="Enlla"/>
                <w:noProof/>
                <w:highlight w:val="magenta"/>
              </w:rPr>
              <w:t>CAPÍTOL 6. ESTUDI DE LA VIABILITAT DEL PROJECTE</w:t>
            </w:r>
            <w:r>
              <w:rPr>
                <w:noProof/>
                <w:webHidden/>
              </w:rPr>
              <w:tab/>
            </w:r>
            <w:r>
              <w:rPr>
                <w:noProof/>
                <w:webHidden/>
              </w:rPr>
              <w:fldChar w:fldCharType="begin"/>
            </w:r>
            <w:r>
              <w:rPr>
                <w:noProof/>
                <w:webHidden/>
              </w:rPr>
              <w:instrText xml:space="preserve"> PAGEREF _Toc63765646 \h </w:instrText>
            </w:r>
            <w:r>
              <w:rPr>
                <w:noProof/>
                <w:webHidden/>
              </w:rPr>
            </w:r>
            <w:r>
              <w:rPr>
                <w:noProof/>
                <w:webHidden/>
              </w:rPr>
              <w:fldChar w:fldCharType="separate"/>
            </w:r>
            <w:r>
              <w:rPr>
                <w:noProof/>
                <w:webHidden/>
              </w:rPr>
              <w:t>17</w:t>
            </w:r>
            <w:r>
              <w:rPr>
                <w:noProof/>
                <w:webHidden/>
              </w:rPr>
              <w:fldChar w:fldCharType="end"/>
            </w:r>
          </w:hyperlink>
        </w:p>
        <w:p w14:paraId="3C547CB8" w14:textId="78506D6E"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47" w:history="1">
            <w:r w:rsidRPr="00145F52">
              <w:rPr>
                <w:rStyle w:val="Enlla"/>
                <w:noProof/>
                <w:highlight w:val="magenta"/>
              </w:rPr>
              <w:t>6.1. PLANIFICACIÓ INICIAL</w:t>
            </w:r>
            <w:r>
              <w:rPr>
                <w:noProof/>
                <w:webHidden/>
              </w:rPr>
              <w:tab/>
            </w:r>
            <w:r>
              <w:rPr>
                <w:noProof/>
                <w:webHidden/>
              </w:rPr>
              <w:fldChar w:fldCharType="begin"/>
            </w:r>
            <w:r>
              <w:rPr>
                <w:noProof/>
                <w:webHidden/>
              </w:rPr>
              <w:instrText xml:space="preserve"> PAGEREF _Toc63765647 \h </w:instrText>
            </w:r>
            <w:r>
              <w:rPr>
                <w:noProof/>
                <w:webHidden/>
              </w:rPr>
            </w:r>
            <w:r>
              <w:rPr>
                <w:noProof/>
                <w:webHidden/>
              </w:rPr>
              <w:fldChar w:fldCharType="separate"/>
            </w:r>
            <w:r>
              <w:rPr>
                <w:noProof/>
                <w:webHidden/>
              </w:rPr>
              <w:t>17</w:t>
            </w:r>
            <w:r>
              <w:rPr>
                <w:noProof/>
                <w:webHidden/>
              </w:rPr>
              <w:fldChar w:fldCharType="end"/>
            </w:r>
          </w:hyperlink>
        </w:p>
        <w:p w14:paraId="10417D7B" w14:textId="5D3BEB59"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48" w:history="1">
            <w:r w:rsidRPr="00145F52">
              <w:rPr>
                <w:rStyle w:val="Enlla"/>
                <w:noProof/>
                <w:highlight w:val="magenta"/>
              </w:rPr>
              <w:t>6.2. PRESSUPOST</w:t>
            </w:r>
            <w:r>
              <w:rPr>
                <w:noProof/>
                <w:webHidden/>
              </w:rPr>
              <w:tab/>
            </w:r>
            <w:r>
              <w:rPr>
                <w:noProof/>
                <w:webHidden/>
              </w:rPr>
              <w:fldChar w:fldCharType="begin"/>
            </w:r>
            <w:r>
              <w:rPr>
                <w:noProof/>
                <w:webHidden/>
              </w:rPr>
              <w:instrText xml:space="preserve"> PAGEREF _Toc63765648 \h </w:instrText>
            </w:r>
            <w:r>
              <w:rPr>
                <w:noProof/>
                <w:webHidden/>
              </w:rPr>
            </w:r>
            <w:r>
              <w:rPr>
                <w:noProof/>
                <w:webHidden/>
              </w:rPr>
              <w:fldChar w:fldCharType="separate"/>
            </w:r>
            <w:r>
              <w:rPr>
                <w:noProof/>
                <w:webHidden/>
              </w:rPr>
              <w:t>24</w:t>
            </w:r>
            <w:r>
              <w:rPr>
                <w:noProof/>
                <w:webHidden/>
              </w:rPr>
              <w:fldChar w:fldCharType="end"/>
            </w:r>
          </w:hyperlink>
        </w:p>
        <w:p w14:paraId="3B779AF8" w14:textId="2D5B3C1B" w:rsidR="00580DA5" w:rsidRDefault="00580DA5">
          <w:pPr>
            <w:pStyle w:val="IDC2"/>
            <w:tabs>
              <w:tab w:val="right" w:leader="dot" w:pos="8776"/>
            </w:tabs>
            <w:rPr>
              <w:rFonts w:asciiTheme="minorHAnsi" w:eastAsiaTheme="minorEastAsia" w:hAnsiTheme="minorHAnsi" w:cstheme="minorBidi"/>
              <w:bCs w:val="0"/>
              <w:noProof/>
              <w:sz w:val="22"/>
              <w:lang w:eastAsia="ca-ES"/>
            </w:rPr>
          </w:pPr>
          <w:hyperlink w:anchor="_Toc63765649" w:history="1">
            <w:r w:rsidRPr="00145F52">
              <w:rPr>
                <w:rStyle w:val="Enlla"/>
                <w:noProof/>
                <w:highlight w:val="magenta"/>
              </w:rPr>
              <w:t>6.3. ANÀLISI DE VIABILITAT</w:t>
            </w:r>
            <w:r>
              <w:rPr>
                <w:noProof/>
                <w:webHidden/>
              </w:rPr>
              <w:tab/>
            </w:r>
            <w:r>
              <w:rPr>
                <w:noProof/>
                <w:webHidden/>
              </w:rPr>
              <w:fldChar w:fldCharType="begin"/>
            </w:r>
            <w:r>
              <w:rPr>
                <w:noProof/>
                <w:webHidden/>
              </w:rPr>
              <w:instrText xml:space="preserve"> PAGEREF _Toc63765649 \h </w:instrText>
            </w:r>
            <w:r>
              <w:rPr>
                <w:noProof/>
                <w:webHidden/>
              </w:rPr>
            </w:r>
            <w:r>
              <w:rPr>
                <w:noProof/>
                <w:webHidden/>
              </w:rPr>
              <w:fldChar w:fldCharType="separate"/>
            </w:r>
            <w:r>
              <w:rPr>
                <w:noProof/>
                <w:webHidden/>
              </w:rPr>
              <w:t>25</w:t>
            </w:r>
            <w:r>
              <w:rPr>
                <w:noProof/>
                <w:webHidden/>
              </w:rPr>
              <w:fldChar w:fldCharType="end"/>
            </w:r>
          </w:hyperlink>
        </w:p>
        <w:p w14:paraId="7680FA47" w14:textId="5018084D" w:rsidR="00580DA5" w:rsidRDefault="00580DA5">
          <w:pPr>
            <w:pStyle w:val="IDC3"/>
            <w:tabs>
              <w:tab w:val="right" w:leader="dot" w:pos="8776"/>
            </w:tabs>
            <w:rPr>
              <w:rFonts w:asciiTheme="minorHAnsi" w:eastAsiaTheme="minorEastAsia" w:hAnsiTheme="minorHAnsi" w:cstheme="minorBidi"/>
              <w:noProof/>
              <w:sz w:val="22"/>
              <w:szCs w:val="22"/>
              <w:lang w:eastAsia="ca-ES"/>
            </w:rPr>
          </w:pPr>
          <w:hyperlink w:anchor="_Toc63765650" w:history="1">
            <w:r w:rsidRPr="00145F52">
              <w:rPr>
                <w:rStyle w:val="Enlla"/>
                <w:noProof/>
                <w:highlight w:val="magenta"/>
              </w:rPr>
              <w:t>6.3.1. ANÀLISI DE LA VIABILITAT TÈCNICA</w:t>
            </w:r>
            <w:r>
              <w:rPr>
                <w:noProof/>
                <w:webHidden/>
              </w:rPr>
              <w:tab/>
            </w:r>
            <w:r>
              <w:rPr>
                <w:noProof/>
                <w:webHidden/>
              </w:rPr>
              <w:fldChar w:fldCharType="begin"/>
            </w:r>
            <w:r>
              <w:rPr>
                <w:noProof/>
                <w:webHidden/>
              </w:rPr>
              <w:instrText xml:space="preserve"> PAGEREF _Toc63765650 \h </w:instrText>
            </w:r>
            <w:r>
              <w:rPr>
                <w:noProof/>
                <w:webHidden/>
              </w:rPr>
            </w:r>
            <w:r>
              <w:rPr>
                <w:noProof/>
                <w:webHidden/>
              </w:rPr>
              <w:fldChar w:fldCharType="separate"/>
            </w:r>
            <w:r>
              <w:rPr>
                <w:noProof/>
                <w:webHidden/>
              </w:rPr>
              <w:t>25</w:t>
            </w:r>
            <w:r>
              <w:rPr>
                <w:noProof/>
                <w:webHidden/>
              </w:rPr>
              <w:fldChar w:fldCharType="end"/>
            </w:r>
          </w:hyperlink>
        </w:p>
        <w:p w14:paraId="4D0E5BFF" w14:textId="7E3E691F" w:rsidR="00580DA5" w:rsidRDefault="00580DA5">
          <w:pPr>
            <w:pStyle w:val="IDC3"/>
            <w:tabs>
              <w:tab w:val="right" w:leader="dot" w:pos="8776"/>
            </w:tabs>
            <w:rPr>
              <w:rFonts w:asciiTheme="minorHAnsi" w:eastAsiaTheme="minorEastAsia" w:hAnsiTheme="minorHAnsi" w:cstheme="minorBidi"/>
              <w:noProof/>
              <w:sz w:val="22"/>
              <w:szCs w:val="22"/>
              <w:lang w:eastAsia="ca-ES"/>
            </w:rPr>
          </w:pPr>
          <w:hyperlink w:anchor="_Toc63765651" w:history="1">
            <w:r w:rsidRPr="00145F52">
              <w:rPr>
                <w:rStyle w:val="Enlla"/>
                <w:noProof/>
                <w:highlight w:val="magenta"/>
              </w:rPr>
              <w:t>6.3.2. ANÀLISI DE LA VIABILITAT ECONÒMICA</w:t>
            </w:r>
            <w:r>
              <w:rPr>
                <w:noProof/>
                <w:webHidden/>
              </w:rPr>
              <w:tab/>
            </w:r>
            <w:r>
              <w:rPr>
                <w:noProof/>
                <w:webHidden/>
              </w:rPr>
              <w:fldChar w:fldCharType="begin"/>
            </w:r>
            <w:r>
              <w:rPr>
                <w:noProof/>
                <w:webHidden/>
              </w:rPr>
              <w:instrText xml:space="preserve"> PAGEREF _Toc63765651 \h </w:instrText>
            </w:r>
            <w:r>
              <w:rPr>
                <w:noProof/>
                <w:webHidden/>
              </w:rPr>
            </w:r>
            <w:r>
              <w:rPr>
                <w:noProof/>
                <w:webHidden/>
              </w:rPr>
              <w:fldChar w:fldCharType="separate"/>
            </w:r>
            <w:r>
              <w:rPr>
                <w:noProof/>
                <w:webHidden/>
              </w:rPr>
              <w:t>26</w:t>
            </w:r>
            <w:r>
              <w:rPr>
                <w:noProof/>
                <w:webHidden/>
              </w:rPr>
              <w:fldChar w:fldCharType="end"/>
            </w:r>
          </w:hyperlink>
        </w:p>
        <w:p w14:paraId="3AEC162F" w14:textId="0C5EEAF8" w:rsidR="00580DA5" w:rsidRDefault="00580DA5">
          <w:pPr>
            <w:pStyle w:val="IDC3"/>
            <w:tabs>
              <w:tab w:val="right" w:leader="dot" w:pos="8776"/>
            </w:tabs>
            <w:rPr>
              <w:rFonts w:asciiTheme="minorHAnsi" w:eastAsiaTheme="minorEastAsia" w:hAnsiTheme="minorHAnsi" w:cstheme="minorBidi"/>
              <w:noProof/>
              <w:sz w:val="22"/>
              <w:szCs w:val="22"/>
              <w:lang w:eastAsia="ca-ES"/>
            </w:rPr>
          </w:pPr>
          <w:hyperlink w:anchor="_Toc63765652" w:history="1">
            <w:r w:rsidRPr="00145F52">
              <w:rPr>
                <w:rStyle w:val="Enlla"/>
                <w:noProof/>
                <w:highlight w:val="magenta"/>
              </w:rPr>
              <w:t>6.3.3. ANÀLISI DE VIABILITAT MEDIAMBIENTAL</w:t>
            </w:r>
            <w:r>
              <w:rPr>
                <w:noProof/>
                <w:webHidden/>
              </w:rPr>
              <w:tab/>
            </w:r>
            <w:r>
              <w:rPr>
                <w:noProof/>
                <w:webHidden/>
              </w:rPr>
              <w:fldChar w:fldCharType="begin"/>
            </w:r>
            <w:r>
              <w:rPr>
                <w:noProof/>
                <w:webHidden/>
              </w:rPr>
              <w:instrText xml:space="preserve"> PAGEREF _Toc63765652 \h </w:instrText>
            </w:r>
            <w:r>
              <w:rPr>
                <w:noProof/>
                <w:webHidden/>
              </w:rPr>
            </w:r>
            <w:r>
              <w:rPr>
                <w:noProof/>
                <w:webHidden/>
              </w:rPr>
              <w:fldChar w:fldCharType="separate"/>
            </w:r>
            <w:r>
              <w:rPr>
                <w:noProof/>
                <w:webHidden/>
              </w:rPr>
              <w:t>26</w:t>
            </w:r>
            <w:r>
              <w:rPr>
                <w:noProof/>
                <w:webHidden/>
              </w:rPr>
              <w:fldChar w:fldCharType="end"/>
            </w:r>
          </w:hyperlink>
        </w:p>
        <w:p w14:paraId="0E1BED08" w14:textId="3F775651" w:rsidR="00580DA5" w:rsidRDefault="00580DA5">
          <w:pPr>
            <w:pStyle w:val="IDC3"/>
            <w:tabs>
              <w:tab w:val="right" w:leader="dot" w:pos="8776"/>
            </w:tabs>
            <w:rPr>
              <w:rFonts w:asciiTheme="minorHAnsi" w:eastAsiaTheme="minorEastAsia" w:hAnsiTheme="minorHAnsi" w:cstheme="minorBidi"/>
              <w:noProof/>
              <w:sz w:val="22"/>
              <w:szCs w:val="22"/>
              <w:lang w:eastAsia="ca-ES"/>
            </w:rPr>
          </w:pPr>
          <w:hyperlink w:anchor="_Toc63765653" w:history="1">
            <w:r w:rsidRPr="00145F52">
              <w:rPr>
                <w:rStyle w:val="Enlla"/>
                <w:rFonts w:eastAsia="Times New Roman"/>
                <w:noProof/>
                <w:highlight w:val="magenta"/>
              </w:rPr>
              <w:t>6.3.4. ASPECTES LEGALS</w:t>
            </w:r>
            <w:r>
              <w:rPr>
                <w:noProof/>
                <w:webHidden/>
              </w:rPr>
              <w:tab/>
            </w:r>
            <w:r>
              <w:rPr>
                <w:noProof/>
                <w:webHidden/>
              </w:rPr>
              <w:fldChar w:fldCharType="begin"/>
            </w:r>
            <w:r>
              <w:rPr>
                <w:noProof/>
                <w:webHidden/>
              </w:rPr>
              <w:instrText xml:space="preserve"> PAGEREF _Toc63765653 \h </w:instrText>
            </w:r>
            <w:r>
              <w:rPr>
                <w:noProof/>
                <w:webHidden/>
              </w:rPr>
            </w:r>
            <w:r>
              <w:rPr>
                <w:noProof/>
                <w:webHidden/>
              </w:rPr>
              <w:fldChar w:fldCharType="separate"/>
            </w:r>
            <w:r>
              <w:rPr>
                <w:noProof/>
                <w:webHidden/>
              </w:rPr>
              <w:t>26</w:t>
            </w:r>
            <w:r>
              <w:rPr>
                <w:noProof/>
                <w:webHidden/>
              </w:rPr>
              <w:fldChar w:fldCharType="end"/>
            </w:r>
          </w:hyperlink>
        </w:p>
        <w:p w14:paraId="60610B38" w14:textId="5344DC9B" w:rsidR="00580DA5" w:rsidRDefault="00580DA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765654" w:history="1">
            <w:r w:rsidRPr="00145F52">
              <w:rPr>
                <w:rStyle w:val="Enlla"/>
                <w:noProof/>
              </w:rPr>
              <w:t>CAPÍTOL 7. BIBLIOGRAFIA</w:t>
            </w:r>
            <w:r>
              <w:rPr>
                <w:noProof/>
                <w:webHidden/>
              </w:rPr>
              <w:tab/>
            </w:r>
            <w:r>
              <w:rPr>
                <w:noProof/>
                <w:webHidden/>
              </w:rPr>
              <w:fldChar w:fldCharType="begin"/>
            </w:r>
            <w:r>
              <w:rPr>
                <w:noProof/>
                <w:webHidden/>
              </w:rPr>
              <w:instrText xml:space="preserve"> PAGEREF _Toc63765654 \h </w:instrText>
            </w:r>
            <w:r>
              <w:rPr>
                <w:noProof/>
                <w:webHidden/>
              </w:rPr>
            </w:r>
            <w:r>
              <w:rPr>
                <w:noProof/>
                <w:webHidden/>
              </w:rPr>
              <w:fldChar w:fldCharType="separate"/>
            </w:r>
            <w:r>
              <w:rPr>
                <w:noProof/>
                <w:webHidden/>
              </w:rPr>
              <w:t>27</w:t>
            </w:r>
            <w:r>
              <w:rPr>
                <w:noProof/>
                <w:webHidden/>
              </w:rPr>
              <w:fldChar w:fldCharType="end"/>
            </w:r>
          </w:hyperlink>
        </w:p>
        <w:p w14:paraId="7BEE2608" w14:textId="05F84FD8" w:rsidR="00161058" w:rsidRPr="0007329F" w:rsidRDefault="00A60F2C" w:rsidP="00161058">
          <w:pPr>
            <w:rPr>
              <w:b/>
              <w:bCs/>
            </w:rPr>
            <w:sectPr w:rsidR="00161058" w:rsidRPr="0007329F"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sidRPr="0007329F">
            <w:rPr>
              <w:b/>
              <w:bCs/>
            </w:rPr>
            <w:fldChar w:fldCharType="end"/>
          </w:r>
        </w:p>
      </w:sdtContent>
    </w:sdt>
    <w:p w14:paraId="75452EA4" w14:textId="797ABCF7" w:rsidR="00341EF7" w:rsidRPr="00C06FAE" w:rsidRDefault="006A4BEC" w:rsidP="00EC1059">
      <w:pPr>
        <w:pStyle w:val="Ttol1"/>
        <w:numPr>
          <w:ilvl w:val="0"/>
          <w:numId w:val="0"/>
        </w:numPr>
      </w:pPr>
      <w:bookmarkStart w:id="2" w:name="_Toc63765623"/>
      <w:r w:rsidRPr="00C06FAE">
        <w:lastRenderedPageBreak/>
        <w:t>ÍNDEX DE FIGURES</w:t>
      </w:r>
      <w:bookmarkEnd w:id="2"/>
    </w:p>
    <w:p w14:paraId="3ACEDC7E" w14:textId="0E3E1667" w:rsidR="00242771" w:rsidRDefault="00161058">
      <w:pPr>
        <w:pStyle w:val="ndexdillustracions"/>
        <w:tabs>
          <w:tab w:val="right" w:leader="dot" w:pos="8776"/>
        </w:tabs>
        <w:rPr>
          <w:rFonts w:asciiTheme="minorHAnsi" w:eastAsiaTheme="minorEastAsia" w:hAnsiTheme="minorHAnsi" w:cstheme="minorBidi"/>
          <w:noProof/>
          <w:sz w:val="22"/>
          <w:lang w:eastAsia="ca-ES"/>
        </w:rPr>
      </w:pPr>
      <w:r w:rsidRPr="0007329F">
        <w:fldChar w:fldCharType="begin"/>
      </w:r>
      <w:r w:rsidRPr="0007329F">
        <w:instrText xml:space="preserve"> TOC \h \z \c "Figura" </w:instrText>
      </w:r>
      <w:r w:rsidRPr="0007329F">
        <w:fldChar w:fldCharType="separate"/>
      </w:r>
      <w:hyperlink w:anchor="_Toc63764473" w:history="1">
        <w:r w:rsidR="00242771" w:rsidRPr="00505D69">
          <w:rPr>
            <w:rStyle w:val="Enlla"/>
            <w:noProof/>
          </w:rPr>
          <w:t>Figura 2.1: Esquema de les dades que emmagatzema el HIS [10]</w:t>
        </w:r>
        <w:r w:rsidR="00242771">
          <w:rPr>
            <w:noProof/>
            <w:webHidden/>
          </w:rPr>
          <w:tab/>
        </w:r>
        <w:r w:rsidR="00242771">
          <w:rPr>
            <w:noProof/>
            <w:webHidden/>
          </w:rPr>
          <w:fldChar w:fldCharType="begin"/>
        </w:r>
        <w:r w:rsidR="00242771">
          <w:rPr>
            <w:noProof/>
            <w:webHidden/>
          </w:rPr>
          <w:instrText xml:space="preserve"> PAGEREF _Toc63764473 \h </w:instrText>
        </w:r>
        <w:r w:rsidR="00242771">
          <w:rPr>
            <w:noProof/>
            <w:webHidden/>
          </w:rPr>
        </w:r>
        <w:r w:rsidR="00242771">
          <w:rPr>
            <w:noProof/>
            <w:webHidden/>
          </w:rPr>
          <w:fldChar w:fldCharType="separate"/>
        </w:r>
        <w:r w:rsidR="00242771">
          <w:rPr>
            <w:noProof/>
            <w:webHidden/>
          </w:rPr>
          <w:t>6</w:t>
        </w:r>
        <w:r w:rsidR="00242771">
          <w:rPr>
            <w:noProof/>
            <w:webHidden/>
          </w:rPr>
          <w:fldChar w:fldCharType="end"/>
        </w:r>
      </w:hyperlink>
    </w:p>
    <w:p w14:paraId="2CEDB061" w14:textId="08515158" w:rsidR="00242771" w:rsidRDefault="00242771">
      <w:pPr>
        <w:pStyle w:val="ndexdillustracions"/>
        <w:tabs>
          <w:tab w:val="right" w:leader="dot" w:pos="8776"/>
        </w:tabs>
        <w:rPr>
          <w:rFonts w:asciiTheme="minorHAnsi" w:eastAsiaTheme="minorEastAsia" w:hAnsiTheme="minorHAnsi" w:cstheme="minorBidi"/>
          <w:noProof/>
          <w:sz w:val="22"/>
          <w:lang w:eastAsia="ca-ES"/>
        </w:rPr>
      </w:pPr>
      <w:hyperlink w:anchor="_Toc63764474" w:history="1">
        <w:r w:rsidRPr="00505D69">
          <w:rPr>
            <w:rStyle w:val="Enlla"/>
            <w:noProof/>
          </w:rPr>
          <w:t>Figura 2.2: Exemple de missatge de HL7 v2 [14, p. 7].</w:t>
        </w:r>
        <w:r>
          <w:rPr>
            <w:noProof/>
            <w:webHidden/>
          </w:rPr>
          <w:tab/>
        </w:r>
        <w:r>
          <w:rPr>
            <w:noProof/>
            <w:webHidden/>
          </w:rPr>
          <w:fldChar w:fldCharType="begin"/>
        </w:r>
        <w:r>
          <w:rPr>
            <w:noProof/>
            <w:webHidden/>
          </w:rPr>
          <w:instrText xml:space="preserve"> PAGEREF _Toc63764474 \h </w:instrText>
        </w:r>
        <w:r>
          <w:rPr>
            <w:noProof/>
            <w:webHidden/>
          </w:rPr>
        </w:r>
        <w:r>
          <w:rPr>
            <w:noProof/>
            <w:webHidden/>
          </w:rPr>
          <w:fldChar w:fldCharType="separate"/>
        </w:r>
        <w:r>
          <w:rPr>
            <w:noProof/>
            <w:webHidden/>
          </w:rPr>
          <w:t>8</w:t>
        </w:r>
        <w:r>
          <w:rPr>
            <w:noProof/>
            <w:webHidden/>
          </w:rPr>
          <w:fldChar w:fldCharType="end"/>
        </w:r>
      </w:hyperlink>
    </w:p>
    <w:p w14:paraId="35945494" w14:textId="067C5AE7" w:rsidR="00242771" w:rsidRDefault="00242771">
      <w:pPr>
        <w:pStyle w:val="ndexdillustracions"/>
        <w:tabs>
          <w:tab w:val="right" w:leader="dot" w:pos="8776"/>
        </w:tabs>
        <w:rPr>
          <w:rFonts w:asciiTheme="minorHAnsi" w:eastAsiaTheme="minorEastAsia" w:hAnsiTheme="minorHAnsi" w:cstheme="minorBidi"/>
          <w:noProof/>
          <w:sz w:val="22"/>
          <w:lang w:eastAsia="ca-ES"/>
        </w:rPr>
      </w:pPr>
      <w:hyperlink w:anchor="_Toc63764475" w:history="1">
        <w:r w:rsidRPr="00505D69">
          <w:rPr>
            <w:rStyle w:val="Enlla"/>
            <w:noProof/>
          </w:rPr>
          <w:t>Figura 2.3: Exemple del missatge de HL7 v3</w:t>
        </w:r>
        <w:r>
          <w:rPr>
            <w:noProof/>
            <w:webHidden/>
          </w:rPr>
          <w:tab/>
        </w:r>
        <w:r>
          <w:rPr>
            <w:noProof/>
            <w:webHidden/>
          </w:rPr>
          <w:fldChar w:fldCharType="begin"/>
        </w:r>
        <w:r>
          <w:rPr>
            <w:noProof/>
            <w:webHidden/>
          </w:rPr>
          <w:instrText xml:space="preserve"> PAGEREF _Toc63764475 \h </w:instrText>
        </w:r>
        <w:r>
          <w:rPr>
            <w:noProof/>
            <w:webHidden/>
          </w:rPr>
        </w:r>
        <w:r>
          <w:rPr>
            <w:noProof/>
            <w:webHidden/>
          </w:rPr>
          <w:fldChar w:fldCharType="separate"/>
        </w:r>
        <w:r>
          <w:rPr>
            <w:noProof/>
            <w:webHidden/>
          </w:rPr>
          <w:t>8</w:t>
        </w:r>
        <w:r>
          <w:rPr>
            <w:noProof/>
            <w:webHidden/>
          </w:rPr>
          <w:fldChar w:fldCharType="end"/>
        </w:r>
      </w:hyperlink>
    </w:p>
    <w:p w14:paraId="167D755B" w14:textId="6E3E00E2" w:rsidR="00242771" w:rsidRDefault="00242771">
      <w:pPr>
        <w:pStyle w:val="ndexdillustracions"/>
        <w:tabs>
          <w:tab w:val="right" w:leader="dot" w:pos="8776"/>
        </w:tabs>
        <w:rPr>
          <w:rFonts w:asciiTheme="minorHAnsi" w:eastAsiaTheme="minorEastAsia" w:hAnsiTheme="minorHAnsi" w:cstheme="minorBidi"/>
          <w:noProof/>
          <w:sz w:val="22"/>
          <w:lang w:eastAsia="ca-ES"/>
        </w:rPr>
      </w:pPr>
      <w:hyperlink w:anchor="_Toc63764476" w:history="1">
        <w:r w:rsidRPr="00505D69">
          <w:rPr>
            <w:rStyle w:val="Enlla"/>
            <w:noProof/>
          </w:rPr>
          <w:t>Figura 2.4: Exemple d’una imatge generada pel protocol DICOM [15].</w:t>
        </w:r>
        <w:r>
          <w:rPr>
            <w:noProof/>
            <w:webHidden/>
          </w:rPr>
          <w:tab/>
        </w:r>
        <w:r>
          <w:rPr>
            <w:noProof/>
            <w:webHidden/>
          </w:rPr>
          <w:fldChar w:fldCharType="begin"/>
        </w:r>
        <w:r>
          <w:rPr>
            <w:noProof/>
            <w:webHidden/>
          </w:rPr>
          <w:instrText xml:space="preserve"> PAGEREF _Toc63764476 \h </w:instrText>
        </w:r>
        <w:r>
          <w:rPr>
            <w:noProof/>
            <w:webHidden/>
          </w:rPr>
        </w:r>
        <w:r>
          <w:rPr>
            <w:noProof/>
            <w:webHidden/>
          </w:rPr>
          <w:fldChar w:fldCharType="separate"/>
        </w:r>
        <w:r>
          <w:rPr>
            <w:noProof/>
            <w:webHidden/>
          </w:rPr>
          <w:t>9</w:t>
        </w:r>
        <w:r>
          <w:rPr>
            <w:noProof/>
            <w:webHidden/>
          </w:rPr>
          <w:fldChar w:fldCharType="end"/>
        </w:r>
      </w:hyperlink>
    </w:p>
    <w:p w14:paraId="0203E14F" w14:textId="660BD163" w:rsidR="00161058" w:rsidRPr="0007329F" w:rsidRDefault="00161058" w:rsidP="00161058">
      <w:r w:rsidRPr="0007329F">
        <w:fldChar w:fldCharType="end"/>
      </w:r>
    </w:p>
    <w:p w14:paraId="5DB8DA83" w14:textId="77777777" w:rsidR="00161058" w:rsidRPr="0007329F" w:rsidRDefault="00161058" w:rsidP="00161058"/>
    <w:p w14:paraId="757DC122" w14:textId="6B0FF1B7" w:rsidR="008010A3" w:rsidRPr="0007329F" w:rsidRDefault="008010A3" w:rsidP="00161058">
      <w:pPr>
        <w:sectPr w:rsidR="008010A3" w:rsidRPr="0007329F" w:rsidSect="003A30E7">
          <w:type w:val="oddPage"/>
          <w:pgSz w:w="11906" w:h="16838" w:code="9"/>
          <w:pgMar w:top="1701" w:right="1418" w:bottom="1418" w:left="1418" w:header="709" w:footer="709" w:gutter="284"/>
          <w:pgNumType w:fmt="upperRoman"/>
          <w:cols w:space="708"/>
          <w:docGrid w:linePitch="360"/>
        </w:sectPr>
      </w:pPr>
    </w:p>
    <w:p w14:paraId="04EB7D61" w14:textId="03995D62" w:rsidR="003A30E7" w:rsidRPr="00C06FAE" w:rsidRDefault="006A4BEC" w:rsidP="00EC1059">
      <w:pPr>
        <w:pStyle w:val="Ttol1"/>
        <w:numPr>
          <w:ilvl w:val="0"/>
          <w:numId w:val="0"/>
        </w:numPr>
      </w:pPr>
      <w:bookmarkStart w:id="3" w:name="_Toc63765624"/>
      <w:r w:rsidRPr="00C06FAE">
        <w:lastRenderedPageBreak/>
        <w:t>ÍNDEX DE TAULES</w:t>
      </w:r>
      <w:bookmarkEnd w:id="3"/>
    </w:p>
    <w:p w14:paraId="14DDB40C" w14:textId="0AF124AF" w:rsidR="00242771" w:rsidRDefault="003A30E7">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63764477" w:history="1">
        <w:r w:rsidR="00242771" w:rsidRPr="007B7F15">
          <w:rPr>
            <w:rStyle w:val="Enlla"/>
            <w:noProof/>
          </w:rPr>
          <w:t>Taula 6.1: Tasques de la documentació</w:t>
        </w:r>
        <w:r w:rsidR="00242771">
          <w:rPr>
            <w:noProof/>
            <w:webHidden/>
          </w:rPr>
          <w:tab/>
        </w:r>
        <w:r w:rsidR="00242771">
          <w:rPr>
            <w:noProof/>
            <w:webHidden/>
          </w:rPr>
          <w:fldChar w:fldCharType="begin"/>
        </w:r>
        <w:r w:rsidR="00242771">
          <w:rPr>
            <w:noProof/>
            <w:webHidden/>
          </w:rPr>
          <w:instrText xml:space="preserve"> PAGEREF _Toc63764477 \h </w:instrText>
        </w:r>
        <w:r w:rsidR="00242771">
          <w:rPr>
            <w:noProof/>
            <w:webHidden/>
          </w:rPr>
        </w:r>
        <w:r w:rsidR="00242771">
          <w:rPr>
            <w:noProof/>
            <w:webHidden/>
          </w:rPr>
          <w:fldChar w:fldCharType="separate"/>
        </w:r>
        <w:r w:rsidR="00242771">
          <w:rPr>
            <w:noProof/>
            <w:webHidden/>
          </w:rPr>
          <w:t>18</w:t>
        </w:r>
        <w:r w:rsidR="00242771">
          <w:rPr>
            <w:noProof/>
            <w:webHidden/>
          </w:rPr>
          <w:fldChar w:fldCharType="end"/>
        </w:r>
      </w:hyperlink>
    </w:p>
    <w:p w14:paraId="1850FD17" w14:textId="52354527" w:rsidR="00242771" w:rsidRDefault="00242771">
      <w:pPr>
        <w:pStyle w:val="ndexdillustracions"/>
        <w:tabs>
          <w:tab w:val="right" w:leader="dot" w:pos="8776"/>
        </w:tabs>
        <w:rPr>
          <w:rFonts w:asciiTheme="minorHAnsi" w:eastAsiaTheme="minorEastAsia" w:hAnsiTheme="minorHAnsi" w:cstheme="minorBidi"/>
          <w:noProof/>
          <w:sz w:val="22"/>
          <w:lang w:eastAsia="ca-ES"/>
        </w:rPr>
      </w:pPr>
      <w:hyperlink w:anchor="_Toc63764478" w:history="1">
        <w:r w:rsidRPr="007B7F15">
          <w:rPr>
            <w:rStyle w:val="Enlla"/>
            <w:noProof/>
          </w:rPr>
          <w:t>Taula 6.2: Tasques del producte</w:t>
        </w:r>
        <w:r>
          <w:rPr>
            <w:noProof/>
            <w:webHidden/>
          </w:rPr>
          <w:tab/>
        </w:r>
        <w:r>
          <w:rPr>
            <w:noProof/>
            <w:webHidden/>
          </w:rPr>
          <w:fldChar w:fldCharType="begin"/>
        </w:r>
        <w:r>
          <w:rPr>
            <w:noProof/>
            <w:webHidden/>
          </w:rPr>
          <w:instrText xml:space="preserve"> PAGEREF _Toc63764478 \h </w:instrText>
        </w:r>
        <w:r>
          <w:rPr>
            <w:noProof/>
            <w:webHidden/>
          </w:rPr>
        </w:r>
        <w:r>
          <w:rPr>
            <w:noProof/>
            <w:webHidden/>
          </w:rPr>
          <w:fldChar w:fldCharType="separate"/>
        </w:r>
        <w:r>
          <w:rPr>
            <w:noProof/>
            <w:webHidden/>
          </w:rPr>
          <w:t>19</w:t>
        </w:r>
        <w:r>
          <w:rPr>
            <w:noProof/>
            <w:webHidden/>
          </w:rPr>
          <w:fldChar w:fldCharType="end"/>
        </w:r>
      </w:hyperlink>
    </w:p>
    <w:p w14:paraId="760A0ED4" w14:textId="24ACA656" w:rsidR="00242771" w:rsidRDefault="00242771">
      <w:pPr>
        <w:pStyle w:val="ndexdillustracions"/>
        <w:tabs>
          <w:tab w:val="right" w:leader="dot" w:pos="8776"/>
        </w:tabs>
        <w:rPr>
          <w:rFonts w:asciiTheme="minorHAnsi" w:eastAsiaTheme="minorEastAsia" w:hAnsiTheme="minorHAnsi" w:cstheme="minorBidi"/>
          <w:noProof/>
          <w:sz w:val="22"/>
          <w:lang w:eastAsia="ca-ES"/>
        </w:rPr>
      </w:pPr>
      <w:hyperlink w:anchor="_Toc63764479" w:history="1">
        <w:r w:rsidRPr="007B7F15">
          <w:rPr>
            <w:rStyle w:val="Enlla"/>
            <w:noProof/>
          </w:rPr>
          <w:t>Taula 6.3: Cronograma del TFG (Novembre - Gener).</w:t>
        </w:r>
        <w:r>
          <w:rPr>
            <w:noProof/>
            <w:webHidden/>
          </w:rPr>
          <w:tab/>
        </w:r>
        <w:r>
          <w:rPr>
            <w:noProof/>
            <w:webHidden/>
          </w:rPr>
          <w:fldChar w:fldCharType="begin"/>
        </w:r>
        <w:r>
          <w:rPr>
            <w:noProof/>
            <w:webHidden/>
          </w:rPr>
          <w:instrText xml:space="preserve"> PAGEREF _Toc63764479 \h </w:instrText>
        </w:r>
        <w:r>
          <w:rPr>
            <w:noProof/>
            <w:webHidden/>
          </w:rPr>
        </w:r>
        <w:r>
          <w:rPr>
            <w:noProof/>
            <w:webHidden/>
          </w:rPr>
          <w:fldChar w:fldCharType="separate"/>
        </w:r>
        <w:r>
          <w:rPr>
            <w:noProof/>
            <w:webHidden/>
          </w:rPr>
          <w:t>21</w:t>
        </w:r>
        <w:r>
          <w:rPr>
            <w:noProof/>
            <w:webHidden/>
          </w:rPr>
          <w:fldChar w:fldCharType="end"/>
        </w:r>
      </w:hyperlink>
    </w:p>
    <w:p w14:paraId="7AE7D30C" w14:textId="15BFA4B9" w:rsidR="00242771" w:rsidRDefault="00242771">
      <w:pPr>
        <w:pStyle w:val="ndexdillustracions"/>
        <w:tabs>
          <w:tab w:val="right" w:leader="dot" w:pos="8776"/>
        </w:tabs>
        <w:rPr>
          <w:rFonts w:asciiTheme="minorHAnsi" w:eastAsiaTheme="minorEastAsia" w:hAnsiTheme="minorHAnsi" w:cstheme="minorBidi"/>
          <w:noProof/>
          <w:sz w:val="22"/>
          <w:lang w:eastAsia="ca-ES"/>
        </w:rPr>
      </w:pPr>
      <w:hyperlink w:anchor="_Toc63764480" w:history="1">
        <w:r w:rsidRPr="007B7F15">
          <w:rPr>
            <w:rStyle w:val="Enlla"/>
            <w:noProof/>
          </w:rPr>
          <w:t>Taula 6.4: Cronograma del TFG (Febrer - Abril).</w:t>
        </w:r>
        <w:r>
          <w:rPr>
            <w:noProof/>
            <w:webHidden/>
          </w:rPr>
          <w:tab/>
        </w:r>
        <w:r>
          <w:rPr>
            <w:noProof/>
            <w:webHidden/>
          </w:rPr>
          <w:fldChar w:fldCharType="begin"/>
        </w:r>
        <w:r>
          <w:rPr>
            <w:noProof/>
            <w:webHidden/>
          </w:rPr>
          <w:instrText xml:space="preserve"> PAGEREF _Toc63764480 \h </w:instrText>
        </w:r>
        <w:r>
          <w:rPr>
            <w:noProof/>
            <w:webHidden/>
          </w:rPr>
        </w:r>
        <w:r>
          <w:rPr>
            <w:noProof/>
            <w:webHidden/>
          </w:rPr>
          <w:fldChar w:fldCharType="separate"/>
        </w:r>
        <w:r>
          <w:rPr>
            <w:noProof/>
            <w:webHidden/>
          </w:rPr>
          <w:t>22</w:t>
        </w:r>
        <w:r>
          <w:rPr>
            <w:noProof/>
            <w:webHidden/>
          </w:rPr>
          <w:fldChar w:fldCharType="end"/>
        </w:r>
      </w:hyperlink>
    </w:p>
    <w:p w14:paraId="2A987343" w14:textId="48AA5E81" w:rsidR="00242771" w:rsidRDefault="00242771">
      <w:pPr>
        <w:pStyle w:val="ndexdillustracions"/>
        <w:tabs>
          <w:tab w:val="right" w:leader="dot" w:pos="8776"/>
        </w:tabs>
        <w:rPr>
          <w:rFonts w:asciiTheme="minorHAnsi" w:eastAsiaTheme="minorEastAsia" w:hAnsiTheme="minorHAnsi" w:cstheme="minorBidi"/>
          <w:noProof/>
          <w:sz w:val="22"/>
          <w:lang w:eastAsia="ca-ES"/>
        </w:rPr>
      </w:pPr>
      <w:hyperlink w:anchor="_Toc63764481" w:history="1">
        <w:r w:rsidRPr="007B7F15">
          <w:rPr>
            <w:rStyle w:val="Enlla"/>
            <w:noProof/>
          </w:rPr>
          <w:t>Taula 6.5: Cronograma del TFG (Abril - Juliol).</w:t>
        </w:r>
        <w:r>
          <w:rPr>
            <w:noProof/>
            <w:webHidden/>
          </w:rPr>
          <w:tab/>
        </w:r>
        <w:r>
          <w:rPr>
            <w:noProof/>
            <w:webHidden/>
          </w:rPr>
          <w:fldChar w:fldCharType="begin"/>
        </w:r>
        <w:r>
          <w:rPr>
            <w:noProof/>
            <w:webHidden/>
          </w:rPr>
          <w:instrText xml:space="preserve"> PAGEREF _Toc63764481 \h </w:instrText>
        </w:r>
        <w:r>
          <w:rPr>
            <w:noProof/>
            <w:webHidden/>
          </w:rPr>
        </w:r>
        <w:r>
          <w:rPr>
            <w:noProof/>
            <w:webHidden/>
          </w:rPr>
          <w:fldChar w:fldCharType="separate"/>
        </w:r>
        <w:r>
          <w:rPr>
            <w:noProof/>
            <w:webHidden/>
          </w:rPr>
          <w:t>23</w:t>
        </w:r>
        <w:r>
          <w:rPr>
            <w:noProof/>
            <w:webHidden/>
          </w:rPr>
          <w:fldChar w:fldCharType="end"/>
        </w:r>
      </w:hyperlink>
    </w:p>
    <w:p w14:paraId="358AAD94" w14:textId="538D83ED" w:rsidR="00242771" w:rsidRDefault="00242771">
      <w:pPr>
        <w:pStyle w:val="ndexdillustracions"/>
        <w:tabs>
          <w:tab w:val="right" w:leader="dot" w:pos="8776"/>
        </w:tabs>
        <w:rPr>
          <w:rFonts w:asciiTheme="minorHAnsi" w:eastAsiaTheme="minorEastAsia" w:hAnsiTheme="minorHAnsi" w:cstheme="minorBidi"/>
          <w:noProof/>
          <w:sz w:val="22"/>
          <w:lang w:eastAsia="ca-ES"/>
        </w:rPr>
      </w:pPr>
      <w:hyperlink w:anchor="_Toc63764482" w:history="1">
        <w:r w:rsidRPr="007B7F15">
          <w:rPr>
            <w:rStyle w:val="Enlla"/>
            <w:noProof/>
          </w:rPr>
          <w:t>Taula 6.6: Pressupost</w:t>
        </w:r>
        <w:r>
          <w:rPr>
            <w:noProof/>
            <w:webHidden/>
          </w:rPr>
          <w:tab/>
        </w:r>
        <w:r>
          <w:rPr>
            <w:noProof/>
            <w:webHidden/>
          </w:rPr>
          <w:fldChar w:fldCharType="begin"/>
        </w:r>
        <w:r>
          <w:rPr>
            <w:noProof/>
            <w:webHidden/>
          </w:rPr>
          <w:instrText xml:space="preserve"> PAGEREF _Toc63764482 \h </w:instrText>
        </w:r>
        <w:r>
          <w:rPr>
            <w:noProof/>
            <w:webHidden/>
          </w:rPr>
        </w:r>
        <w:r>
          <w:rPr>
            <w:noProof/>
            <w:webHidden/>
          </w:rPr>
          <w:fldChar w:fldCharType="separate"/>
        </w:r>
        <w:r>
          <w:rPr>
            <w:noProof/>
            <w:webHidden/>
          </w:rPr>
          <w:t>24</w:t>
        </w:r>
        <w:r>
          <w:rPr>
            <w:noProof/>
            <w:webHidden/>
          </w:rPr>
          <w:fldChar w:fldCharType="end"/>
        </w:r>
      </w:hyperlink>
    </w:p>
    <w:p w14:paraId="030828C0" w14:textId="2431D13F" w:rsidR="008010A3" w:rsidRPr="0007329F" w:rsidRDefault="003A30E7" w:rsidP="008010A3">
      <w:pPr>
        <w:rPr>
          <w:highlight w:val="yellow"/>
        </w:rPr>
        <w:sectPr w:rsidR="008010A3" w:rsidRPr="0007329F" w:rsidSect="003A30E7">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1C6C3007" w14:textId="2B956E89" w:rsidR="003A30E7" w:rsidRPr="0007329F" w:rsidRDefault="006A4BEC" w:rsidP="00EC1059">
      <w:pPr>
        <w:pStyle w:val="Ttol1"/>
        <w:numPr>
          <w:ilvl w:val="0"/>
          <w:numId w:val="0"/>
        </w:numPr>
      </w:pPr>
      <w:bookmarkStart w:id="4" w:name="_Toc63765625"/>
      <w:r w:rsidRPr="00C06FAE">
        <w:lastRenderedPageBreak/>
        <w:t>GLOSSARI DE TERMES</w:t>
      </w:r>
      <w:bookmarkEnd w:id="4"/>
    </w:p>
    <w:tbl>
      <w:tblPr>
        <w:tblW w:w="0" w:type="auto"/>
        <w:tblCellMar>
          <w:right w:w="170" w:type="dxa"/>
        </w:tblCellMar>
        <w:tblLook w:val="04A0" w:firstRow="1" w:lastRow="0" w:firstColumn="1" w:lastColumn="0" w:noHBand="0" w:noVBand="1"/>
      </w:tblPr>
      <w:tblGrid>
        <w:gridCol w:w="1839"/>
        <w:gridCol w:w="6947"/>
      </w:tblGrid>
      <w:tr w:rsidR="00C06FAE" w:rsidRPr="0007329F" w14:paraId="1150C6EA" w14:textId="77777777" w:rsidTr="00B60BB1">
        <w:tc>
          <w:tcPr>
            <w:tcW w:w="0" w:type="auto"/>
          </w:tcPr>
          <w:p w14:paraId="52210854" w14:textId="77777777" w:rsidR="00C06FAE" w:rsidRPr="0007329F" w:rsidRDefault="00C06FAE" w:rsidP="00C70262">
            <w:r w:rsidRPr="0007329F">
              <w:rPr>
                <w:szCs w:val="24"/>
              </w:rPr>
              <w:t>ANDROID</w:t>
            </w:r>
          </w:p>
        </w:tc>
        <w:tc>
          <w:tcPr>
            <w:tcW w:w="0" w:type="auto"/>
          </w:tcPr>
          <w:p w14:paraId="58495BBA" w14:textId="77777777" w:rsidR="00C06FAE" w:rsidRPr="0007329F" w:rsidRDefault="00C06FAE" w:rsidP="00C70262">
            <w:r>
              <w:t xml:space="preserve">Sistema operatiu de dispositius mòbils desenvolupat per </w:t>
            </w:r>
            <w:proofErr w:type="spellStart"/>
            <w:r>
              <w:t>Google</w:t>
            </w:r>
            <w:proofErr w:type="spellEnd"/>
            <w:r>
              <w:t>.</w:t>
            </w:r>
          </w:p>
        </w:tc>
      </w:tr>
      <w:tr w:rsidR="00C06FAE" w:rsidRPr="0007329F" w14:paraId="21E7E999" w14:textId="77777777" w:rsidTr="00B60BB1">
        <w:tc>
          <w:tcPr>
            <w:tcW w:w="0" w:type="auto"/>
          </w:tcPr>
          <w:p w14:paraId="62EBB867" w14:textId="77777777" w:rsidR="00C06FAE" w:rsidRPr="0007329F" w:rsidRDefault="00C06FAE" w:rsidP="00C70262">
            <w:pPr>
              <w:rPr>
                <w:szCs w:val="24"/>
              </w:rPr>
            </w:pPr>
            <w:r w:rsidRPr="0007329F">
              <w:rPr>
                <w:szCs w:val="24"/>
              </w:rPr>
              <w:t>API</w:t>
            </w:r>
          </w:p>
        </w:tc>
        <w:tc>
          <w:tcPr>
            <w:tcW w:w="0" w:type="auto"/>
          </w:tcPr>
          <w:p w14:paraId="080E2681" w14:textId="45E1DBC5" w:rsidR="00C06FAE" w:rsidRPr="0007329F" w:rsidRDefault="00C06FAE" w:rsidP="00C70262">
            <w:pPr>
              <w:rPr>
                <w:szCs w:val="24"/>
              </w:rPr>
            </w:pPr>
            <w:proofErr w:type="spellStart"/>
            <w:r w:rsidRPr="00C06FAE">
              <w:rPr>
                <w:szCs w:val="24"/>
              </w:rPr>
              <w:t>Application</w:t>
            </w:r>
            <w:proofErr w:type="spellEnd"/>
            <w:r w:rsidRPr="00C06FAE">
              <w:rPr>
                <w:szCs w:val="24"/>
              </w:rPr>
              <w:t xml:space="preserve"> </w:t>
            </w:r>
            <w:proofErr w:type="spellStart"/>
            <w:r w:rsidRPr="00C06FAE">
              <w:rPr>
                <w:szCs w:val="24"/>
              </w:rPr>
              <w:t>Programming</w:t>
            </w:r>
            <w:proofErr w:type="spellEnd"/>
            <w:r w:rsidRPr="00C06FAE">
              <w:rPr>
                <w:szCs w:val="24"/>
              </w:rPr>
              <w:t xml:space="preserve"> Interface</w:t>
            </w:r>
            <w:r>
              <w:rPr>
                <w:szCs w:val="24"/>
              </w:rPr>
              <w:t>,,</w:t>
            </w:r>
          </w:p>
        </w:tc>
      </w:tr>
      <w:tr w:rsidR="00C06FAE" w:rsidRPr="0007329F" w14:paraId="2C79E769" w14:textId="77777777" w:rsidTr="00B60BB1">
        <w:tc>
          <w:tcPr>
            <w:tcW w:w="0" w:type="auto"/>
          </w:tcPr>
          <w:p w14:paraId="58F9580A" w14:textId="77777777" w:rsidR="00C06FAE" w:rsidRPr="0007329F" w:rsidRDefault="00C06FAE" w:rsidP="00C70262">
            <w:r w:rsidRPr="0007329F">
              <w:t>CAP</w:t>
            </w:r>
          </w:p>
        </w:tc>
        <w:tc>
          <w:tcPr>
            <w:tcW w:w="0" w:type="auto"/>
          </w:tcPr>
          <w:p w14:paraId="70B36015" w14:textId="3C8DFF24" w:rsidR="00C06FAE" w:rsidRPr="0007329F" w:rsidRDefault="00C06FAE" w:rsidP="00C70262">
            <w:r w:rsidRPr="0007329F">
              <w:rPr>
                <w:szCs w:val="24"/>
              </w:rPr>
              <w:t>Centre d’Atenció Primària</w:t>
            </w:r>
            <w:r>
              <w:rPr>
                <w:szCs w:val="24"/>
              </w:rPr>
              <w:t>,</w:t>
            </w:r>
          </w:p>
        </w:tc>
      </w:tr>
      <w:tr w:rsidR="00C06FAE" w:rsidRPr="0007329F" w14:paraId="06EBF855" w14:textId="77777777" w:rsidTr="00B60BB1">
        <w:tc>
          <w:tcPr>
            <w:tcW w:w="0" w:type="auto"/>
          </w:tcPr>
          <w:p w14:paraId="5BAF82A1" w14:textId="77777777" w:rsidR="00C06FAE" w:rsidRPr="0007329F" w:rsidRDefault="00C06FAE" w:rsidP="00C70262">
            <w:r w:rsidRPr="0007329F">
              <w:rPr>
                <w:szCs w:val="24"/>
              </w:rPr>
              <w:t>E-HEALTH</w:t>
            </w:r>
          </w:p>
        </w:tc>
        <w:tc>
          <w:tcPr>
            <w:tcW w:w="0" w:type="auto"/>
          </w:tcPr>
          <w:p w14:paraId="7733525F" w14:textId="77777777" w:rsidR="00C06FAE" w:rsidRPr="0007329F" w:rsidRDefault="00C06FAE" w:rsidP="00C70262">
            <w:r>
              <w:t>Ajuda que tenen les institucions mediques en la tecnologia per a fer més accessible i segur els eu entorn.</w:t>
            </w:r>
          </w:p>
        </w:tc>
      </w:tr>
      <w:tr w:rsidR="00C06FAE" w:rsidRPr="0007329F" w14:paraId="6FE79822" w14:textId="77777777" w:rsidTr="00B60BB1">
        <w:tc>
          <w:tcPr>
            <w:tcW w:w="0" w:type="auto"/>
          </w:tcPr>
          <w:p w14:paraId="25A2850F" w14:textId="77777777" w:rsidR="00C06FAE" w:rsidRPr="0007329F" w:rsidRDefault="00C06FAE" w:rsidP="00C70262">
            <w:r w:rsidRPr="0007329F">
              <w:rPr>
                <w:szCs w:val="24"/>
              </w:rPr>
              <w:t>FRAMEWORK</w:t>
            </w:r>
          </w:p>
        </w:tc>
        <w:tc>
          <w:tcPr>
            <w:tcW w:w="0" w:type="auto"/>
          </w:tcPr>
          <w:p w14:paraId="66D7626B" w14:textId="32CEA49E" w:rsidR="00C06FAE" w:rsidRPr="0007329F" w:rsidRDefault="00C06FAE" w:rsidP="00C70262">
            <w:r>
              <w:t>Entorn de treball,</w:t>
            </w:r>
          </w:p>
        </w:tc>
      </w:tr>
      <w:tr w:rsidR="00C06FAE" w:rsidRPr="0007329F" w14:paraId="683D855D" w14:textId="77777777" w:rsidTr="00B60BB1">
        <w:tc>
          <w:tcPr>
            <w:tcW w:w="0" w:type="auto"/>
          </w:tcPr>
          <w:p w14:paraId="22C43475" w14:textId="77777777" w:rsidR="00C06FAE" w:rsidRPr="0007329F" w:rsidRDefault="00C06FAE" w:rsidP="00C70262">
            <w:r w:rsidRPr="0007329F">
              <w:rPr>
                <w:szCs w:val="24"/>
              </w:rPr>
              <w:t>HIS</w:t>
            </w:r>
          </w:p>
        </w:tc>
        <w:tc>
          <w:tcPr>
            <w:tcW w:w="0" w:type="auto"/>
          </w:tcPr>
          <w:p w14:paraId="5C1D39C1" w14:textId="77777777" w:rsidR="00C06FAE" w:rsidRPr="0007329F" w:rsidRDefault="00C06FAE" w:rsidP="00C70262">
            <w:r w:rsidRPr="0007329F">
              <w:rPr>
                <w:szCs w:val="24"/>
              </w:rPr>
              <w:t>Health/</w:t>
            </w:r>
            <w:proofErr w:type="spellStart"/>
            <w:r w:rsidRPr="0007329F">
              <w:rPr>
                <w:szCs w:val="24"/>
              </w:rPr>
              <w:t>Healthcare</w:t>
            </w:r>
            <w:proofErr w:type="spellEnd"/>
            <w:r w:rsidRPr="0007329F">
              <w:rPr>
                <w:szCs w:val="24"/>
              </w:rPr>
              <w:t xml:space="preserve"> </w:t>
            </w:r>
            <w:proofErr w:type="spellStart"/>
            <w:r w:rsidRPr="0007329F">
              <w:rPr>
                <w:szCs w:val="24"/>
              </w:rPr>
              <w:t>Information</w:t>
            </w:r>
            <w:proofErr w:type="spellEnd"/>
            <w:r w:rsidRPr="0007329F">
              <w:rPr>
                <w:szCs w:val="24"/>
              </w:rPr>
              <w:t xml:space="preserve"> System (Sistema d’Informació Sanitari)</w:t>
            </w:r>
          </w:p>
        </w:tc>
      </w:tr>
      <w:tr w:rsidR="00C06FAE" w:rsidRPr="0007329F" w14:paraId="78FACE8C" w14:textId="77777777" w:rsidTr="00B60BB1">
        <w:tc>
          <w:tcPr>
            <w:tcW w:w="0" w:type="auto"/>
          </w:tcPr>
          <w:p w14:paraId="1B324257" w14:textId="77777777" w:rsidR="00C06FAE" w:rsidRPr="0007329F" w:rsidRDefault="00C06FAE" w:rsidP="00C70262">
            <w:r w:rsidRPr="0007329F">
              <w:rPr>
                <w:szCs w:val="24"/>
              </w:rPr>
              <w:t>iOS</w:t>
            </w:r>
          </w:p>
        </w:tc>
        <w:tc>
          <w:tcPr>
            <w:tcW w:w="0" w:type="auto"/>
          </w:tcPr>
          <w:p w14:paraId="7227B940" w14:textId="77777777" w:rsidR="00C06FAE" w:rsidRPr="0007329F" w:rsidRDefault="00C06FAE" w:rsidP="00C70262">
            <w:r>
              <w:t xml:space="preserve">Sistema operatiu de dispositius mòbils desenvolupat per </w:t>
            </w:r>
            <w:proofErr w:type="spellStart"/>
            <w:r>
              <w:t>Apple</w:t>
            </w:r>
            <w:proofErr w:type="spellEnd"/>
            <w:r>
              <w:t>.</w:t>
            </w:r>
          </w:p>
        </w:tc>
      </w:tr>
      <w:tr w:rsidR="00C06FAE" w:rsidRPr="0007329F" w14:paraId="610BE94E" w14:textId="77777777" w:rsidTr="00B60BB1">
        <w:tc>
          <w:tcPr>
            <w:tcW w:w="0" w:type="auto"/>
          </w:tcPr>
          <w:p w14:paraId="48D2CC44" w14:textId="77777777" w:rsidR="00C06FAE" w:rsidRPr="0007329F" w:rsidRDefault="00C06FAE" w:rsidP="00C70262">
            <w:pPr>
              <w:rPr>
                <w:szCs w:val="24"/>
              </w:rPr>
            </w:pPr>
            <w:r w:rsidRPr="0007329F">
              <w:rPr>
                <w:szCs w:val="24"/>
              </w:rPr>
              <w:t>IRIS</w:t>
            </w:r>
          </w:p>
        </w:tc>
        <w:tc>
          <w:tcPr>
            <w:tcW w:w="0" w:type="auto"/>
          </w:tcPr>
          <w:p w14:paraId="59F32CD6" w14:textId="77777777" w:rsidR="00C06FAE" w:rsidRPr="0007329F" w:rsidRDefault="00C06FAE" w:rsidP="00C70262">
            <w:pPr>
              <w:rPr>
                <w:szCs w:val="24"/>
              </w:rPr>
            </w:pPr>
            <w:r>
              <w:rPr>
                <w:szCs w:val="24"/>
              </w:rPr>
              <w:t xml:space="preserve">Motor d’interoperabilitat desenvolupar per </w:t>
            </w:r>
            <w:proofErr w:type="spellStart"/>
            <w:r>
              <w:rPr>
                <w:szCs w:val="24"/>
              </w:rPr>
              <w:t>InterSystems</w:t>
            </w:r>
            <w:proofErr w:type="spellEnd"/>
            <w:r>
              <w:rPr>
                <w:szCs w:val="24"/>
              </w:rPr>
              <w:t>.</w:t>
            </w:r>
          </w:p>
        </w:tc>
      </w:tr>
      <w:tr w:rsidR="00C06FAE" w:rsidRPr="0007329F" w14:paraId="2FFF5E2D" w14:textId="77777777" w:rsidTr="00B60BB1">
        <w:tc>
          <w:tcPr>
            <w:tcW w:w="0" w:type="auto"/>
          </w:tcPr>
          <w:p w14:paraId="21022DD4" w14:textId="77777777" w:rsidR="00C06FAE" w:rsidRPr="0007329F" w:rsidRDefault="00C06FAE" w:rsidP="00C70262">
            <w:pPr>
              <w:rPr>
                <w:szCs w:val="24"/>
              </w:rPr>
            </w:pPr>
            <w:r w:rsidRPr="0007329F">
              <w:rPr>
                <w:szCs w:val="24"/>
              </w:rPr>
              <w:t>SCRUM</w:t>
            </w:r>
          </w:p>
        </w:tc>
        <w:tc>
          <w:tcPr>
            <w:tcW w:w="0" w:type="auto"/>
          </w:tcPr>
          <w:p w14:paraId="6BA4E558" w14:textId="77777777" w:rsidR="00C06FAE" w:rsidRPr="0007329F" w:rsidRDefault="00C06FAE" w:rsidP="00C70262">
            <w:pPr>
              <w:rPr>
                <w:szCs w:val="24"/>
              </w:rPr>
            </w:pPr>
            <w:r>
              <w:rPr>
                <w:szCs w:val="24"/>
              </w:rPr>
              <w:t>Metodologia àgil de planificació dels projectes centrat en fites i sprints.</w:t>
            </w:r>
          </w:p>
        </w:tc>
      </w:tr>
      <w:tr w:rsidR="00C06FAE" w:rsidRPr="0007329F" w14:paraId="5BB26363" w14:textId="77777777" w:rsidTr="00B60BB1">
        <w:tc>
          <w:tcPr>
            <w:tcW w:w="0" w:type="auto"/>
          </w:tcPr>
          <w:p w14:paraId="72CCABE7" w14:textId="77777777" w:rsidR="00C06FAE" w:rsidRPr="0007329F" w:rsidRDefault="00C06FAE" w:rsidP="00C70262">
            <w:pPr>
              <w:rPr>
                <w:szCs w:val="24"/>
              </w:rPr>
            </w:pPr>
            <w:r w:rsidRPr="0007329F">
              <w:rPr>
                <w:szCs w:val="24"/>
              </w:rPr>
              <w:t>SPRINT</w:t>
            </w:r>
          </w:p>
        </w:tc>
        <w:tc>
          <w:tcPr>
            <w:tcW w:w="0" w:type="auto"/>
          </w:tcPr>
          <w:p w14:paraId="30EBA8AB" w14:textId="77777777" w:rsidR="00C06FAE" w:rsidRPr="0007329F" w:rsidRDefault="00C06FAE" w:rsidP="00C70262">
            <w:pPr>
              <w:rPr>
                <w:szCs w:val="24"/>
              </w:rPr>
            </w:pPr>
            <w:r>
              <w:rPr>
                <w:szCs w:val="24"/>
              </w:rPr>
              <w:t xml:space="preserve">Durada de la iteració en la metodologia </w:t>
            </w:r>
            <w:proofErr w:type="spellStart"/>
            <w:r>
              <w:rPr>
                <w:szCs w:val="24"/>
              </w:rPr>
              <w:t>scrum</w:t>
            </w:r>
            <w:proofErr w:type="spellEnd"/>
            <w:r>
              <w:rPr>
                <w:szCs w:val="24"/>
              </w:rPr>
              <w:t>. Normalment sol ser d’una setmana a un mes.</w:t>
            </w:r>
          </w:p>
        </w:tc>
      </w:tr>
      <w:tr w:rsidR="00C06FAE" w:rsidRPr="0007329F" w14:paraId="7A5422AC" w14:textId="77777777" w:rsidTr="00B60BB1">
        <w:tc>
          <w:tcPr>
            <w:tcW w:w="0" w:type="auto"/>
          </w:tcPr>
          <w:p w14:paraId="659BC0CD" w14:textId="77777777" w:rsidR="00C06FAE" w:rsidRPr="0007329F" w:rsidRDefault="00C06FAE" w:rsidP="00C70262">
            <w:pPr>
              <w:rPr>
                <w:szCs w:val="24"/>
              </w:rPr>
            </w:pPr>
            <w:r>
              <w:rPr>
                <w:szCs w:val="24"/>
              </w:rPr>
              <w:t>TCP</w:t>
            </w:r>
          </w:p>
        </w:tc>
        <w:tc>
          <w:tcPr>
            <w:tcW w:w="0" w:type="auto"/>
          </w:tcPr>
          <w:p w14:paraId="234071A2" w14:textId="77777777" w:rsidR="00C06FAE" w:rsidRPr="0007329F" w:rsidRDefault="00C06FAE" w:rsidP="00C70262">
            <w:pPr>
              <w:rPr>
                <w:szCs w:val="24"/>
              </w:rPr>
            </w:pPr>
            <w:r>
              <w:rPr>
                <w:szCs w:val="24"/>
              </w:rPr>
              <w:t>Protocol per a la comunicació de dos dispositius en internet.</w:t>
            </w:r>
          </w:p>
        </w:tc>
      </w:tr>
      <w:tr w:rsidR="00C06FAE" w:rsidRPr="0007329F" w14:paraId="0D983A20" w14:textId="77777777" w:rsidTr="00B60BB1">
        <w:tc>
          <w:tcPr>
            <w:tcW w:w="0" w:type="auto"/>
          </w:tcPr>
          <w:p w14:paraId="08C323FD" w14:textId="77777777" w:rsidR="00C06FAE" w:rsidRPr="0007329F" w:rsidRDefault="00C06FAE" w:rsidP="00C70262">
            <w:pPr>
              <w:rPr>
                <w:szCs w:val="24"/>
              </w:rPr>
            </w:pPr>
            <w:r w:rsidRPr="0007329F">
              <w:rPr>
                <w:szCs w:val="24"/>
              </w:rPr>
              <w:t>TDD</w:t>
            </w:r>
          </w:p>
        </w:tc>
        <w:tc>
          <w:tcPr>
            <w:tcW w:w="0" w:type="auto"/>
          </w:tcPr>
          <w:p w14:paraId="41484BFF" w14:textId="77777777" w:rsidR="00C06FAE" w:rsidRPr="0007329F" w:rsidRDefault="00C06FAE" w:rsidP="00C70262">
            <w:pPr>
              <w:rPr>
                <w:szCs w:val="24"/>
              </w:rPr>
            </w:pPr>
            <w:r>
              <w:rPr>
                <w:szCs w:val="24"/>
              </w:rPr>
              <w:t>Metodologia de programació centrada en fer primer els tests que escriure el codi.</w:t>
            </w:r>
          </w:p>
        </w:tc>
      </w:tr>
      <w:tr w:rsidR="00C06FAE" w:rsidRPr="0007329F" w14:paraId="25D6CF32" w14:textId="77777777" w:rsidTr="00B60BB1">
        <w:tc>
          <w:tcPr>
            <w:tcW w:w="0" w:type="auto"/>
          </w:tcPr>
          <w:p w14:paraId="23FA91DA" w14:textId="77777777" w:rsidR="00C06FAE" w:rsidRPr="0007329F" w:rsidRDefault="00C06FAE" w:rsidP="00C70262">
            <w:r w:rsidRPr="0007329F">
              <w:rPr>
                <w:szCs w:val="24"/>
              </w:rPr>
              <w:t>TFG</w:t>
            </w:r>
          </w:p>
        </w:tc>
        <w:tc>
          <w:tcPr>
            <w:tcW w:w="0" w:type="auto"/>
          </w:tcPr>
          <w:p w14:paraId="5EBA22D3" w14:textId="3CD78323" w:rsidR="00C06FAE" w:rsidRPr="0007329F" w:rsidRDefault="00C06FAE" w:rsidP="00C70262">
            <w:r w:rsidRPr="0007329F">
              <w:rPr>
                <w:szCs w:val="24"/>
              </w:rPr>
              <w:t>Treball de Final de Grau</w:t>
            </w:r>
            <w:r>
              <w:rPr>
                <w:szCs w:val="24"/>
              </w:rPr>
              <w:t>,</w:t>
            </w:r>
          </w:p>
        </w:tc>
      </w:tr>
    </w:tbl>
    <w:p w14:paraId="51EB72CB" w14:textId="77777777" w:rsidR="001D321C" w:rsidRPr="0007329F" w:rsidRDefault="001D321C" w:rsidP="001D321C">
      <w:pPr>
        <w:ind w:left="1134" w:hanging="1134"/>
        <w:rPr>
          <w:highlight w:val="red"/>
        </w:rPr>
      </w:pPr>
    </w:p>
    <w:p w14:paraId="711ADD38" w14:textId="522CD174" w:rsidR="003A30E7" w:rsidRPr="0007329F" w:rsidRDefault="003A30E7" w:rsidP="00A60F2C">
      <w:pPr>
        <w:rPr>
          <w:highlight w:val="red"/>
        </w:rPr>
        <w:sectPr w:rsidR="003A30E7" w:rsidRPr="0007329F" w:rsidSect="003A30E7">
          <w:type w:val="oddPage"/>
          <w:pgSz w:w="11906" w:h="16838" w:code="9"/>
          <w:pgMar w:top="1701" w:right="1418" w:bottom="1418" w:left="1418" w:header="709" w:footer="709" w:gutter="284"/>
          <w:pgNumType w:fmt="upperRoman"/>
          <w:cols w:space="708"/>
          <w:docGrid w:linePitch="360"/>
        </w:sectPr>
      </w:pPr>
    </w:p>
    <w:p w14:paraId="55CB0552" w14:textId="310A8817" w:rsidR="00C8177B" w:rsidRPr="0007329F" w:rsidRDefault="00C32AE4" w:rsidP="00EC1059">
      <w:pPr>
        <w:pStyle w:val="Ttol1"/>
        <w:rPr>
          <w:highlight w:val="magenta"/>
        </w:rPr>
      </w:pPr>
      <w:bookmarkStart w:id="5" w:name="_OBJECTE_DEL_PROJECTE"/>
      <w:bookmarkStart w:id="6" w:name="_Toc63765626"/>
      <w:bookmarkEnd w:id="5"/>
      <w:r w:rsidRPr="0007329F">
        <w:rPr>
          <w:highlight w:val="magenta"/>
        </w:rPr>
        <w:lastRenderedPageBreak/>
        <w:t>OBJECTE DEL PROJECTE</w:t>
      </w:r>
      <w:bookmarkEnd w:id="0"/>
      <w:bookmarkEnd w:id="6"/>
    </w:p>
    <w:p w14:paraId="3D5777DE" w14:textId="4BDBB87A" w:rsidR="008729DD" w:rsidRPr="0007329F" w:rsidRDefault="008729DD" w:rsidP="00A60F2C">
      <w:r w:rsidRPr="0007329F">
        <w:t xml:space="preserve">En els anys on s’han vist marcats per una pandèmia mundial, s’ha pensat </w:t>
      </w:r>
      <w:r w:rsidR="00B024CE" w:rsidRPr="0007329F">
        <w:t>a</w:t>
      </w:r>
      <w:r w:rsidRPr="0007329F">
        <w:t xml:space="preserve"> fer una aplicació per ajudar tot el personal sanitari i millorar la tecnologia que s’usa als hospitals.</w:t>
      </w:r>
    </w:p>
    <w:p w14:paraId="5F9E5477" w14:textId="62146C12" w:rsidR="008729DD" w:rsidRPr="0007329F" w:rsidRDefault="008729DD" w:rsidP="00A60F2C">
      <w:r w:rsidRPr="0007329F">
        <w:t xml:space="preserve">Es pretén aconseguir fer una aplicació de mòbil que enviï alertes a l’usuari sanitari que l’estigui usant, quan succeeixi qualsevol fet que sigui de la seva responsabilitat. Per exemple, si un </w:t>
      </w:r>
      <w:r w:rsidR="00665B26" w:rsidRPr="0007329F">
        <w:t>gerent d’un hospital necessita que l’avisin quan la ocupació del</w:t>
      </w:r>
      <w:r w:rsidR="00A60F2C" w:rsidRPr="0007329F">
        <w:t>s</w:t>
      </w:r>
      <w:r w:rsidR="00665B26" w:rsidRPr="0007329F">
        <w:t xml:space="preserve"> llit</w:t>
      </w:r>
      <w:r w:rsidR="00A60F2C" w:rsidRPr="0007329F">
        <w:t>s</w:t>
      </w:r>
      <w:r w:rsidR="00665B26" w:rsidRPr="0007329F">
        <w:t xml:space="preserve"> per persones ingressades per COVID-19 supera un valor</w:t>
      </w:r>
      <w:r w:rsidRPr="0007329F">
        <w:t xml:space="preserve">, aquesta aplicació enviarà una alerta al mòbil del </w:t>
      </w:r>
      <w:r w:rsidR="00665B26" w:rsidRPr="0007329F">
        <w:t>gerent perquè</w:t>
      </w:r>
      <w:r w:rsidRPr="0007329F">
        <w:t xml:space="preserve"> pugui intervenir de manera ràpida. Aquesta aplicació es comunicarà amb el motor d’integració que usi l’hospital, en el cas d’aquest TFG, es comunicarà amb </w:t>
      </w:r>
      <w:r w:rsidR="00665B26" w:rsidRPr="0007329F">
        <w:t xml:space="preserve">una </w:t>
      </w:r>
      <w:r w:rsidR="005F49E4" w:rsidRPr="0007329F">
        <w:t>API</w:t>
      </w:r>
      <w:r w:rsidR="00665B26" w:rsidRPr="0007329F">
        <w:t xml:space="preserve"> que es generarà del software IRIS</w:t>
      </w:r>
      <w:r w:rsidR="00947725" w:rsidRPr="0007329F">
        <w:t xml:space="preserve"> </w:t>
      </w:r>
      <w:r w:rsidR="00947725" w:rsidRPr="0007329F">
        <w:fldChar w:fldCharType="begin"/>
      </w:r>
      <w:r w:rsidR="0007329F">
        <w:instrText xml:space="preserve"> ADDIN ZOTERO_ITEM CSL_CITATION {"citationID":"b6wKuL4s","properties":{"formattedCitation":"[1]","plainCitation":"[1]","noteIndex":0},"citationItems":[{"id":50,"uris":["http://zotero.org/users/local/eauejolH/items/B535ASMB"],"uri":["http://zotero.org/users/local/eauejolH/items/B535ASMB"],"itemData":{"id":50,"type":"book","event-place":"https://www.intersystems.com/products/intersystems-iris-for-health/","ISBN":"https://www.intersystems.com/products/intersystems-iris-for-health/","publisher-place":"https://www.intersystems.com/products/intersystems-iris-for-health/","title":"IRIS for Health","URL":"https://www.intersystems.com/products/intersystems-iris-for-health/","author":[{"literal":"InterSystems"}],"issued":{"date-parts":[["2018"]]}}}],"schema":"https://github.com/citation-style-language/schema/raw/master/csl-citation.json"} </w:instrText>
      </w:r>
      <w:r w:rsidR="00947725" w:rsidRPr="0007329F">
        <w:fldChar w:fldCharType="separate"/>
      </w:r>
      <w:r w:rsidR="00947725" w:rsidRPr="0007329F">
        <w:t>[1]</w:t>
      </w:r>
      <w:r w:rsidR="00947725" w:rsidRPr="0007329F">
        <w:fldChar w:fldCharType="end"/>
      </w:r>
      <w:r w:rsidRPr="0007329F">
        <w:t>.</w:t>
      </w:r>
    </w:p>
    <w:p w14:paraId="16E1DEF1" w14:textId="297135C0" w:rsidR="00242CD0" w:rsidRPr="0007329F" w:rsidRDefault="008729DD" w:rsidP="00A60F2C">
      <w:r w:rsidRPr="0007329F">
        <w:t xml:space="preserve">Aquesta aplicació ve acompanyada </w:t>
      </w:r>
      <w:r w:rsidR="005F49E4" w:rsidRPr="0007329F">
        <w:t>d’</w:t>
      </w:r>
      <w:r w:rsidRPr="0007329F">
        <w:t>un servidor que estarà en línia i serà el que</w:t>
      </w:r>
      <w:r w:rsidR="00A60F2C" w:rsidRPr="0007329F">
        <w:t xml:space="preserve"> permeti</w:t>
      </w:r>
      <w:r w:rsidRPr="0007329F">
        <w:t xml:space="preserve"> configur</w:t>
      </w:r>
      <w:r w:rsidR="00A60F2C" w:rsidRPr="0007329F">
        <w:t>ar</w:t>
      </w:r>
      <w:r w:rsidRPr="0007329F">
        <w:t xml:space="preserve"> quin tipus d’alertes rep cada usuari de l’aplicació. Posant d’exemple el cas anterior, abans de poder rebre aquestes alertes, s’haurà de configurar que </w:t>
      </w:r>
      <w:r w:rsidR="00665B26" w:rsidRPr="0007329F">
        <w:t>el gerent pugui rebre alertes d’ocupació de pacients de COVID-19</w:t>
      </w:r>
      <w:r w:rsidRPr="0007329F">
        <w:t xml:space="preserve">. Després serà </w:t>
      </w:r>
      <w:r w:rsidR="00665B26" w:rsidRPr="0007329F">
        <w:t>el gerent</w:t>
      </w:r>
      <w:r w:rsidRPr="0007329F">
        <w:t xml:space="preserve"> qui configurarà </w:t>
      </w:r>
      <w:r w:rsidR="00665B26" w:rsidRPr="0007329F">
        <w:t xml:space="preserve">el rang que fa que aquell valor sigui </w:t>
      </w:r>
      <w:r w:rsidR="005F49E4" w:rsidRPr="0007329F">
        <w:t xml:space="preserve">crític </w:t>
      </w:r>
      <w:r w:rsidR="00AE2677" w:rsidRPr="0007329F">
        <w:t>perquè</w:t>
      </w:r>
      <w:r w:rsidR="005F49E4" w:rsidRPr="0007329F">
        <w:t xml:space="preserve"> l’aplicació l’avisi o no.</w:t>
      </w:r>
    </w:p>
    <w:p w14:paraId="7386494C" w14:textId="280876B0" w:rsidR="00CC5FB3" w:rsidRPr="0007329F" w:rsidRDefault="00CC5FB3">
      <w:pPr>
        <w:spacing w:before="0" w:after="200" w:line="276" w:lineRule="auto"/>
        <w:jc w:val="left"/>
      </w:pPr>
    </w:p>
    <w:p w14:paraId="246CA935" w14:textId="77777777" w:rsidR="003A30E7" w:rsidRPr="0007329F" w:rsidRDefault="003A30E7" w:rsidP="00A60F2C">
      <w:pPr>
        <w:sectPr w:rsidR="003A30E7" w:rsidRPr="0007329F"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02F8A8AD" w14:textId="015A744D" w:rsidR="006C395D" w:rsidRPr="0007329F" w:rsidRDefault="00C32AE4" w:rsidP="00EC1059">
      <w:pPr>
        <w:pStyle w:val="Ttol1"/>
        <w:rPr>
          <w:highlight w:val="yellow"/>
        </w:rPr>
      </w:pPr>
      <w:bookmarkStart w:id="7" w:name="_ESTUDI_PREVI"/>
      <w:bookmarkStart w:id="8" w:name="_Toc55765596"/>
      <w:bookmarkStart w:id="9" w:name="_Toc63765627"/>
      <w:bookmarkEnd w:id="7"/>
      <w:r w:rsidRPr="0007329F">
        <w:rPr>
          <w:highlight w:val="yellow"/>
        </w:rPr>
        <w:lastRenderedPageBreak/>
        <w:t>ESTUDI PREVI</w:t>
      </w:r>
      <w:bookmarkEnd w:id="8"/>
      <w:bookmarkEnd w:id="9"/>
    </w:p>
    <w:p w14:paraId="6E087BA8" w14:textId="3E72BAFD" w:rsidR="006C395D" w:rsidRPr="0007329F" w:rsidRDefault="005E0432" w:rsidP="00EC1059">
      <w:pPr>
        <w:pStyle w:val="Ttol2"/>
        <w:rPr>
          <w:highlight w:val="magenta"/>
        </w:rPr>
      </w:pPr>
      <w:bookmarkStart w:id="10" w:name="_Toc63765628"/>
      <w:r w:rsidRPr="0007329F">
        <w:rPr>
          <w:highlight w:val="magenta"/>
        </w:rPr>
        <w:t>CONTEXT</w:t>
      </w:r>
      <w:bookmarkEnd w:id="10"/>
    </w:p>
    <w:p w14:paraId="527C4D22" w14:textId="39F516C1" w:rsidR="002069B8" w:rsidRPr="0007329F" w:rsidRDefault="00B4400C" w:rsidP="002069B8">
      <w:r w:rsidRPr="0007329F">
        <w:t>Aquest TFG entra en el mon de la medicina. Per tant per saber bé el context del producte a elaborar s’ha de veure l’evolució que ha tingut el tractament de dades en els hospitals. Per tant a continuació es veuran dues eres, la primera la era en que totes les dades dels hospitals eren a paper. En aquesta era</w:t>
      </w:r>
      <w:r w:rsidR="00147D63" w:rsidRPr="0007329F">
        <w:t xml:space="preserve"> es veurà quins problemes hi havia i el motiu perquè es va fer la transició a guardar les dades en digital.</w:t>
      </w:r>
    </w:p>
    <w:p w14:paraId="0A76CDB2" w14:textId="1BABC847" w:rsidR="00147D63" w:rsidRPr="0007329F" w:rsidRDefault="00147D63" w:rsidP="002069B8">
      <w:r w:rsidRPr="0007329F">
        <w:t>A continuació es veurà l’era digital, que es la que estem en l’actualitat.</w:t>
      </w:r>
    </w:p>
    <w:p w14:paraId="4C92E550" w14:textId="77777777" w:rsidR="002069B8" w:rsidRPr="0007329F" w:rsidRDefault="002069B8" w:rsidP="002069B8">
      <w:pPr>
        <w:pStyle w:val="Ttol3"/>
        <w:rPr>
          <w:highlight w:val="magenta"/>
        </w:rPr>
      </w:pPr>
      <w:bookmarkStart w:id="11" w:name="_Toc63765629"/>
      <w:r w:rsidRPr="0007329F">
        <w:rPr>
          <w:highlight w:val="magenta"/>
        </w:rPr>
        <w:t>L’ERA DEL PAPER</w:t>
      </w:r>
      <w:bookmarkEnd w:id="11"/>
    </w:p>
    <w:p w14:paraId="3A74074E" w14:textId="77777777" w:rsidR="002069B8" w:rsidRPr="0007329F" w:rsidRDefault="002069B8" w:rsidP="002069B8">
      <w:r w:rsidRPr="0007329F">
        <w:t>La primera vegada que es va escriure un document mèdic, que es té constància, és d’un papir de l’antic Egipte del 1600 aC. Allà només es reporten casos de tractar ferides de guerra.</w:t>
      </w:r>
    </w:p>
    <w:p w14:paraId="1048FBA1" w14:textId="77777777" w:rsidR="002069B8" w:rsidRPr="0007329F" w:rsidRDefault="002069B8" w:rsidP="002069B8">
      <w:r w:rsidRPr="0007329F">
        <w:t>Aquests documents van seguir evolucionant amb els grecs amb Hipòcrates, el seu metge més famós i considerat el pare de la medicina, que va fundar la seva escola per aprendre medicina i a més escrivia documents sobre els símptomes que tenien els pacients.</w:t>
      </w:r>
    </w:p>
    <w:p w14:paraId="5AE9FD1E" w14:textId="77777777" w:rsidR="002069B8" w:rsidRPr="0007329F" w:rsidRDefault="002069B8" w:rsidP="002069B8">
      <w:r w:rsidRPr="0007329F">
        <w:t>Tots aquests documents es van anar traduint a l’àrab perquè metges com al-</w:t>
      </w:r>
      <w:proofErr w:type="spellStart"/>
      <w:r w:rsidRPr="0007329F">
        <w:t>Razi</w:t>
      </w:r>
      <w:proofErr w:type="spellEnd"/>
      <w:r w:rsidRPr="0007329F">
        <w:t xml:space="preserve"> poguessin aprendre medicina en la gran era daurada islàmica entre el segle VIII i XIII. Els àrabs són els que van crear la idea de l’hospital. A més van ser els que van crear els historials mèdics, que els escrivien els aprenents de metge sota la supervisió d’un metge titulat.</w:t>
      </w:r>
    </w:p>
    <w:p w14:paraId="5DA0597D" w14:textId="2111E9B6" w:rsidR="002069B8" w:rsidRPr="0007329F" w:rsidRDefault="002069B8" w:rsidP="002069B8">
      <w:r w:rsidRPr="0007329F">
        <w:t xml:space="preserve">Aquests documents van seguint evolucionant </w:t>
      </w:r>
      <w:r w:rsidR="0012078E" w:rsidRPr="0007329F">
        <w:t xml:space="preserve">en l’època de la llum a Europa. Primer </w:t>
      </w:r>
      <w:r w:rsidRPr="0007329F">
        <w:t>a la França del segle XVII on les anàlisis de l’anatomia humana van canviar la perspectiva de la medicina.</w:t>
      </w:r>
      <w:r w:rsidR="0012078E" w:rsidRPr="0007329F">
        <w:t xml:space="preserve"> Després a inicis del segle XIII a Suècia van començar a refinar un sistema d’històries mediques a paper que ho van anar refinant fins el segle XX. </w:t>
      </w:r>
      <w:r w:rsidR="0020384D" w:rsidRPr="0007329F">
        <w:fldChar w:fldCharType="begin"/>
      </w:r>
      <w:r w:rsidR="00947725" w:rsidRPr="0007329F">
        <w:instrText xml:space="preserve"> ADDIN ZOTERO_ITEM CSL_CITATION {"citationID":"b9SrmygF","properties":{"formattedCitation":"[2]","plainCitation":"[2]","noteIndex":0},"citationItems":[{"id":47,"uris":["http://zotero.org/users/local/eauejolH/items/628FV4JK"],"uri":["http://zotero.org/users/local/eauejolH/items/628FV4JK"],"itemData":{"id":47,"type":"chapter","container-title":"Clinical Text Mining","event-place":"Cham","ISBN":"978-3-319-78502-8","language":"en","note":"DOI: 10.1007/978-3-319-78503-5","page":"5-13","publisher":"Springer International Publishing","publisher-place":"Cham","source":"DOI.org (Crossref)","title":"Chapter 2 - The History of the Patient Record and the Paper Record","URL":"http://link.springer.com/10.1007/978-3-319-78503-5","author":[{"family":"Dalianis","given":"Hercules"}],"accessed":{"date-parts":[["2021",2,8]]},"issued":{"date-parts":[["2018"]]}}}],"schema":"https://github.com/citation-style-language/schema/raw/master/csl-citation.json"} </w:instrText>
      </w:r>
      <w:r w:rsidR="0020384D" w:rsidRPr="0007329F">
        <w:fldChar w:fldCharType="separate"/>
      </w:r>
      <w:r w:rsidR="00947725" w:rsidRPr="0007329F">
        <w:t>[2]</w:t>
      </w:r>
      <w:r w:rsidR="0020384D" w:rsidRPr="0007329F">
        <w:fldChar w:fldCharType="end"/>
      </w:r>
    </w:p>
    <w:p w14:paraId="6B95F855" w14:textId="0F822D14" w:rsidR="002069B8" w:rsidRPr="0007329F" w:rsidRDefault="0012078E" w:rsidP="002069B8">
      <w:r w:rsidRPr="0007329F">
        <w:t>On va haver un canvi important va ser a</w:t>
      </w:r>
      <w:r w:rsidR="002069B8" w:rsidRPr="0007329F">
        <w:t xml:space="preserve"> finals del segle XIX i inicis del XX que</w:t>
      </w:r>
      <w:r w:rsidRPr="0007329F">
        <w:t xml:space="preserve">, </w:t>
      </w:r>
      <w:r w:rsidR="002069B8" w:rsidRPr="0007329F">
        <w:t>als Estats Units</w:t>
      </w:r>
      <w:r w:rsidRPr="0007329F">
        <w:t>,</w:t>
      </w:r>
      <w:r w:rsidR="002069B8" w:rsidRPr="0007329F">
        <w:t xml:space="preserve"> es va començar a fer un historial mèdic dels pacients</w:t>
      </w:r>
      <w:r w:rsidRPr="0007329F">
        <w:t xml:space="preserve"> com es coneix en l’actualitat</w:t>
      </w:r>
      <w:r w:rsidR="002069B8" w:rsidRPr="0007329F">
        <w:t>. Això inclou, un identificador del pacient, hàbits del pacient, malalties anteriors, historial familiar, anàlisis, entre molts altres aspectes més. Aquest historial va ser molt útil, i segueix sent-ho, per a ambulatoris o centres d’atenció primària.</w:t>
      </w:r>
      <w:r w:rsidRPr="0007329F">
        <w:t xml:space="preserve"> </w:t>
      </w:r>
      <w:r w:rsidRPr="0007329F">
        <w:fldChar w:fldCharType="begin"/>
      </w:r>
      <w:r w:rsidR="00947725" w:rsidRPr="0007329F">
        <w:instrText xml:space="preserve"> ADDIN ZOTERO_ITEM CSL_CITATION {"citationID":"2nJrSCOa","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p>
    <w:p w14:paraId="7DF07CB7" w14:textId="77777777" w:rsidR="002069B8" w:rsidRPr="0007329F" w:rsidRDefault="002069B8" w:rsidP="002069B8">
      <w:pPr>
        <w:pStyle w:val="Ttol4"/>
        <w:rPr>
          <w:iCs w:val="0"/>
          <w:highlight w:val="magenta"/>
        </w:rPr>
      </w:pPr>
      <w:r w:rsidRPr="0007329F">
        <w:rPr>
          <w:iCs w:val="0"/>
          <w:highlight w:val="magenta"/>
        </w:rPr>
        <w:lastRenderedPageBreak/>
        <w:t>PROBLEMES DELS HISTORIALS MÈDICS EN PAPER</w:t>
      </w:r>
    </w:p>
    <w:p w14:paraId="0DED74CA" w14:textId="77777777" w:rsidR="002069B8" w:rsidRPr="0007329F" w:rsidRDefault="002069B8" w:rsidP="002069B8">
      <w:r w:rsidRPr="0007329F">
        <w:t>Amb els documents a paper sorgeixen una sèrie d’inconvenients que tenen a veure amb l’espai físic que ocupen, la cerca d’aquells documents i, també, la mobilitat que tenen.</w:t>
      </w:r>
    </w:p>
    <w:p w14:paraId="69A62A0B" w14:textId="2891D663" w:rsidR="002069B8" w:rsidRPr="0007329F" w:rsidRDefault="002069B8" w:rsidP="002069B8">
      <w:r w:rsidRPr="0007329F">
        <w:t xml:space="preserve">El primer problema sorgeix amb l’espai que ocupa cada document i el temps que s’han de tenir arxivats. Si agafem dades d’un hospital universitari alemany </w:t>
      </w:r>
      <w:r w:rsidRPr="0007329F">
        <w:fldChar w:fldCharType="begin"/>
      </w:r>
      <w:r w:rsidR="00947725" w:rsidRPr="0007329F">
        <w:instrText xml:space="preserve"> ADDIN ZOTERO_ITEM CSL_CITATION {"citationID":"NqGkSCpG","properties":{"formattedCitation":"[4]","plainCitation":"[4]","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947725" w:rsidRPr="0007329F">
        <w:t>[4]</w:t>
      </w:r>
      <w:r w:rsidRPr="0007329F">
        <w:fldChar w:fldCharType="end"/>
      </w:r>
      <w:r w:rsidRPr="0007329F">
        <w:t>, cada any ingressen entre 300.000 i 400.000 pacients. Això significa que es generen vuit milions d'impressions a paper, que equival a un volum d'un quilòmetre i mig en paper. A part del volum generat en un any, a Alemanya s'ha de guardar tot document mèdic un mínim de trenta anys. En canvi si aquests documents fossin digitals, ocuparien entre 10 i 15 terabytes.</w:t>
      </w:r>
    </w:p>
    <w:p w14:paraId="26A7DED6" w14:textId="77777777" w:rsidR="002069B8" w:rsidRPr="0007329F" w:rsidRDefault="002069B8" w:rsidP="002069B8">
      <w:r w:rsidRPr="0007329F">
        <w:t>Amb aquestes dades es pot veure que emmagatzemar les dades a paper requereix un espai molt gran, un volum d’un quilòmetre i mig, a més que requereix un manteniment humà (empleats encarregats per gestionar aquelles dades) i físic (el magatzem).</w:t>
      </w:r>
    </w:p>
    <w:p w14:paraId="111C6E5E" w14:textId="77777777" w:rsidR="002069B8" w:rsidRPr="0007329F" w:rsidRDefault="002069B8" w:rsidP="002069B8">
      <w:r w:rsidRPr="0007329F">
        <w:t>A més si algun metge necessita cercar un dels documents emmagatzemats, necessitarà molt de temps per a buscar-los.</w:t>
      </w:r>
    </w:p>
    <w:p w14:paraId="0AC2CF96" w14:textId="2C4AA7AA" w:rsidR="002069B8" w:rsidRPr="0007329F" w:rsidRDefault="002069B8" w:rsidP="002069B8">
      <w:r w:rsidRPr="0007329F">
        <w:t>Per acabar tenint la documentació en paper dificulta la interconnexió amb diferents països. Per exemple si una persona viatja a un país com el Japó i ha de ser atès en un hospital d’aquella nació, tindran molt complicat, per no dir pràcticament impossible, consultar el seu historial si aquesta està emmagatzemada en paper.</w:t>
      </w:r>
    </w:p>
    <w:p w14:paraId="470EDD2E" w14:textId="2FDC2C1A" w:rsidR="00B4400C" w:rsidRPr="0007329F" w:rsidRDefault="00B4400C" w:rsidP="002069B8">
      <w:r w:rsidRPr="0007329F">
        <w:t xml:space="preserve">El motiu principal de començar aquest canvi del paper al digital va ser per que amb el temps les màquines dels hospitals recol·lecten més i més dades que han de ser emmagatzemades. Per tant els hi era més còmode emmagatzemar-ho en digital que imprimir-ho </w:t>
      </w:r>
      <w:r w:rsidRPr="0007329F">
        <w:fldChar w:fldCharType="begin"/>
      </w:r>
      <w:r w:rsidR="00947725" w:rsidRPr="0007329F">
        <w:instrText xml:space="preserve"> ADDIN ZOTERO_ITEM CSL_CITATION {"citationID":"n0m9c7zv","properties":{"formattedCitation":"[5]","plainCitation":"[5]","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Pr="0007329F">
        <w:fldChar w:fldCharType="separate"/>
      </w:r>
      <w:r w:rsidR="00947725" w:rsidRPr="0007329F">
        <w:t>[5]</w:t>
      </w:r>
      <w:r w:rsidRPr="0007329F">
        <w:fldChar w:fldCharType="end"/>
      </w:r>
      <w:r w:rsidRPr="0007329F">
        <w:t>.</w:t>
      </w:r>
    </w:p>
    <w:p w14:paraId="692C3C35" w14:textId="77777777" w:rsidR="002069B8" w:rsidRPr="0007329F" w:rsidRDefault="002069B8" w:rsidP="002069B8">
      <w:pPr>
        <w:pStyle w:val="Ttol3"/>
        <w:rPr>
          <w:highlight w:val="magenta"/>
        </w:rPr>
      </w:pPr>
      <w:bookmarkStart w:id="12" w:name="_Toc63765630"/>
      <w:r w:rsidRPr="0007329F">
        <w:rPr>
          <w:highlight w:val="magenta"/>
        </w:rPr>
        <w:t>L’ERA DIGITAL</w:t>
      </w:r>
      <w:bookmarkEnd w:id="12"/>
    </w:p>
    <w:p w14:paraId="0C4511AA" w14:textId="5FA93FC3" w:rsidR="002069B8" w:rsidRPr="0007329F" w:rsidRDefault="00D0199D" w:rsidP="002069B8">
      <w:r w:rsidRPr="0007329F">
        <w:t xml:space="preserve">Tot i que no se sap ben bé qui va fer el primer </w:t>
      </w:r>
      <w:r w:rsidR="00E07AD4" w:rsidRPr="0007329F">
        <w:t xml:space="preserve">sistema de </w:t>
      </w:r>
      <w:r w:rsidRPr="0007329F">
        <w:t>registre</w:t>
      </w:r>
      <w:r w:rsidR="00E07AD4" w:rsidRPr="0007329F">
        <w:t>s</w:t>
      </w:r>
      <w:r w:rsidRPr="0007329F">
        <w:t xml:space="preserve"> mèdic</w:t>
      </w:r>
      <w:r w:rsidR="00E07AD4" w:rsidRPr="0007329F">
        <w:t>s</w:t>
      </w:r>
      <w:r w:rsidRPr="0007329F">
        <w:t xml:space="preserve"> en digital o electrònic. Segons </w:t>
      </w:r>
      <w:proofErr w:type="spellStart"/>
      <w:r w:rsidRPr="0007329F">
        <w:t>Dalianis</w:t>
      </w:r>
      <w:proofErr w:type="spellEnd"/>
      <w:r w:rsidR="0020384D" w:rsidRPr="0007329F">
        <w:fldChar w:fldCharType="begin"/>
      </w:r>
      <w:r w:rsidR="00947725" w:rsidRPr="0007329F">
        <w:instrText xml:space="preserve"> ADDIN ZOTERO_ITEM CSL_CITATION {"citationID":"P6I5kB0P","properties":{"formattedCitation":"[6, p. 3]","plainCitation":"[6, p. 3]","noteIndex":0},"citationItems":[{"id":48,"uris":["http://zotero.org/users/local/eauejolH/items/92CTE7EP"],"uri":["http://zotero.org/users/local/eauejolH/items/92CTE7EP"],"itemData":{"id":48,"type":"chapter","container-title":"Clinical Text Mining","event-place":"Cham","ISBN":"978-3-319-78502-8","language":"en","note":"DOI: 10.1007/978-3-319-78503-5","page":"13-21","publisher":"Springer International Publishing","publisher-place":"Cham","source":"DOI.org (Crossref)","title":"Chapter 3 - User Needs: Clinicians, Clinical Researchers and Hospital Management","URL":"http://link.springer.com/10.1007/978-3-319-78503-5","author":[{"family":"Dalianis","given":"Hercules"}],"accessed":{"date-parts":[["2021",2,8]]},"issued":{"date-parts":[["2018"]]}},"locator":"3"}],"schema":"https://github.com/citation-style-language/schema/raw/master/csl-citation.json"} </w:instrText>
      </w:r>
      <w:r w:rsidR="0020384D" w:rsidRPr="0007329F">
        <w:fldChar w:fldCharType="separate"/>
      </w:r>
      <w:r w:rsidR="00947725" w:rsidRPr="0007329F">
        <w:t>[6, p. 3]</w:t>
      </w:r>
      <w:r w:rsidR="0020384D" w:rsidRPr="0007329F">
        <w:fldChar w:fldCharType="end"/>
      </w:r>
      <w:r w:rsidRPr="0007329F">
        <w:t xml:space="preserve">, durant els anys 60 i 70, els suecs van construir el primer sistema de registres </w:t>
      </w:r>
      <w:r w:rsidR="00E07AD4" w:rsidRPr="0007329F">
        <w:t>electrònics</w:t>
      </w:r>
      <w:r w:rsidRPr="0007329F">
        <w:t xml:space="preserve"> per un entorn mèdic. Però eren </w:t>
      </w:r>
      <w:r w:rsidR="00E07AD4" w:rsidRPr="0007329F">
        <w:t xml:space="preserve">de mode proba fets a l’Hospital Universitari de </w:t>
      </w:r>
      <w:proofErr w:type="spellStart"/>
      <w:r w:rsidR="00E07AD4" w:rsidRPr="0007329F">
        <w:t>Karolinska</w:t>
      </w:r>
      <w:proofErr w:type="spellEnd"/>
      <w:r w:rsidR="00E07AD4" w:rsidRPr="0007329F">
        <w:t>.</w:t>
      </w:r>
    </w:p>
    <w:p w14:paraId="5188B165" w14:textId="2D3D9BAE" w:rsidR="0020384D" w:rsidRPr="0007329F" w:rsidRDefault="00E07AD4" w:rsidP="002069B8">
      <w:r w:rsidRPr="0007329F">
        <w:lastRenderedPageBreak/>
        <w:t xml:space="preserve">Amb el que no hi ha discrepància es amb el primer sistema utilitzat de manera general. Va ser desenvolupat per la Universitat de </w:t>
      </w:r>
      <w:proofErr w:type="spellStart"/>
      <w:r w:rsidRPr="0007329F">
        <w:t>Harvard</w:t>
      </w:r>
      <w:proofErr w:type="spellEnd"/>
      <w:r w:rsidRPr="0007329F">
        <w:t xml:space="preserve"> i es deia COSTAR </w:t>
      </w:r>
      <w:r w:rsidRPr="0007329F">
        <w:fldChar w:fldCharType="begin"/>
      </w:r>
      <w:r w:rsidR="00947725" w:rsidRPr="0007329F">
        <w:instrText xml:space="preserve"> ADDIN ZOTERO_ITEM CSL_CITATION {"citationID":"aW0jsXKy","properties":{"formattedCitation":"[7]","plainCitation":"[7]","noteIndex":0},"citationItems":[{"id":44,"uris":["http://zotero.org/users/local/eauejolH/items/3Y9W8NWC"],"uri":["http://zotero.org/users/local/eauejolH/items/3Y9W8NWC"],"itemData":{"id":44,"type":"article-journal","container-title":"Proceedings of the IEEE","DOI":"10.1109/PROC.1979.11438","ISSN":"0018-9219","issue":"9","journalAbbreviation":"Proc. IEEE","page":"1226-1237","source":"DOI.org (Crossref)","title":"COSTAR—A computer-based medical information system for ambulatory care","volume":"67","author":[{"family":"Barnett","given":"G.O."},{"family":"Justice","given":"N.S."},{"family":"Somand","given":"M.E."},{"family":"Adams","given":"J.B."},{"family":"Waxman","given":"B.D."},{"family":"Beaman","given":"P.D."},{"family":"Parent","given":"M.S."},{"family":"Van Deusen","given":"F.R."},{"family":"Greenlie","given":"J.K."}],"issued":{"date-parts":[["1979"]]}}}],"schema":"https://github.com/citation-style-language/schema/raw/master/csl-citation.json"} </w:instrText>
      </w:r>
      <w:r w:rsidRPr="0007329F">
        <w:fldChar w:fldCharType="separate"/>
      </w:r>
      <w:r w:rsidR="00947725" w:rsidRPr="0007329F">
        <w:t>[7]</w:t>
      </w:r>
      <w:r w:rsidRPr="0007329F">
        <w:fldChar w:fldCharType="end"/>
      </w:r>
      <w:r w:rsidRPr="0007329F">
        <w:t xml:space="preserve"> (Computer-</w:t>
      </w:r>
      <w:proofErr w:type="spellStart"/>
      <w:r w:rsidRPr="0007329F">
        <w:t>stored</w:t>
      </w:r>
      <w:proofErr w:type="spellEnd"/>
      <w:r w:rsidRPr="0007329F">
        <w:t xml:space="preserve"> </w:t>
      </w:r>
      <w:proofErr w:type="spellStart"/>
      <w:r w:rsidRPr="0007329F">
        <w:t>ambulatory</w:t>
      </w:r>
      <w:proofErr w:type="spellEnd"/>
      <w:r w:rsidRPr="0007329F">
        <w:t xml:space="preserve"> record)</w:t>
      </w:r>
      <w:r w:rsidR="0020384D" w:rsidRPr="0007329F">
        <w:t xml:space="preserve">. Amb el temps van anar sorgint nous sistemes creats de manera interna a algun hospital o de manera pública. Més tard mentre progressaven l’electrònica aquests sistemes que estaven als hospitals es van anar fent més i més grans fins al punt de començar-se a comunicar-se entre ells fent que apareixes el termini HIS. </w:t>
      </w:r>
    </w:p>
    <w:p w14:paraId="763E42A7" w14:textId="7B4E1DD4" w:rsidR="00E07AD4" w:rsidRPr="0007329F" w:rsidRDefault="0020384D" w:rsidP="002069B8">
      <w:r w:rsidRPr="0007329F">
        <w:t xml:space="preserve">A l’any 2005 la OMS </w:t>
      </w:r>
      <w:r w:rsidRPr="0007329F">
        <w:fldChar w:fldCharType="begin"/>
      </w:r>
      <w:r w:rsidR="00947725" w:rsidRPr="0007329F">
        <w:instrText xml:space="preserve"> ADDIN ZOTERO_ITEM CSL_CITATION {"citationID":"LeOst10f","properties":{"formattedCitation":"[8]","plainCitation":"[8]","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Pr="0007329F">
        <w:fldChar w:fldCharType="separate"/>
      </w:r>
      <w:r w:rsidR="00947725" w:rsidRPr="0007329F">
        <w:t>[8]</w:t>
      </w:r>
      <w:r w:rsidRPr="0007329F">
        <w:fldChar w:fldCharType="end"/>
      </w:r>
      <w:r w:rsidRPr="0007329F">
        <w:t xml:space="preserve"> va començar a posar normes per a que els HIS funcionessin de manera correcta, tinguessin la seguretat esperada i a més van fer una predicció de que a l’any 2015 tots els hospitals haurien de tenir-ne un.</w:t>
      </w:r>
    </w:p>
    <w:p w14:paraId="7186402C" w14:textId="763C141B" w:rsidR="002069B8" w:rsidRPr="0007329F" w:rsidRDefault="0020384D" w:rsidP="002069B8">
      <w:r w:rsidRPr="0007329F">
        <w:t xml:space="preserve">Segons </w:t>
      </w:r>
      <w:proofErr w:type="spellStart"/>
      <w:r w:rsidRPr="0007329F">
        <w:t>Gillum</w:t>
      </w:r>
      <w:proofErr w:type="spellEnd"/>
      <w:r w:rsidRPr="0007329F">
        <w:t xml:space="preserve"> </w:t>
      </w:r>
      <w:r w:rsidRPr="0007329F">
        <w:fldChar w:fldCharType="begin"/>
      </w:r>
      <w:r w:rsidR="00947725" w:rsidRPr="0007329F">
        <w:instrText xml:space="preserve"> ADDIN ZOTERO_ITEM CSL_CITATION {"citationID":"EA6IrY1Z","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r w:rsidRPr="0007329F">
        <w:t>, a l’any 2011, més del 50% dels metges van reportar que utilitzaven un HIS.</w:t>
      </w:r>
    </w:p>
    <w:p w14:paraId="3621A1E6" w14:textId="1B06ADA5" w:rsidR="0020384D" w:rsidRPr="0007329F" w:rsidRDefault="0020384D" w:rsidP="002069B8">
      <w:r w:rsidRPr="0007329F">
        <w:t>Als Estats Units el primer hospital completament digital va ser a Toronto a l’any 2015.</w:t>
      </w:r>
    </w:p>
    <w:p w14:paraId="2C2F341A" w14:textId="0211163D" w:rsidR="00242CD0" w:rsidRPr="0007329F" w:rsidRDefault="00242CD0" w:rsidP="005E0432">
      <w:pPr>
        <w:pStyle w:val="Ttol2"/>
        <w:rPr>
          <w:highlight w:val="yellow"/>
        </w:rPr>
      </w:pPr>
      <w:bookmarkStart w:id="13" w:name="_Toc63765631"/>
      <w:r w:rsidRPr="0007329F">
        <w:rPr>
          <w:highlight w:val="yellow"/>
        </w:rPr>
        <w:t>ANTECEDENTS</w:t>
      </w:r>
      <w:bookmarkEnd w:id="13"/>
    </w:p>
    <w:p w14:paraId="648EC7FF" w14:textId="04B8EFC2" w:rsidR="002069B8" w:rsidRDefault="00910E23" w:rsidP="002069B8">
      <w:r w:rsidRPr="0007329F">
        <w:t>D’aplicacions o softwares mèdics hi ha moltíssims en el mercat. Però en aquest apartat ens hem de basar en aplicacions, preferiblement aplicacions mòbils que es comuniquin directament amb el motor d’interoperabilitat, tot i que és molt difícil de saber. Per tant a continuació es veurà un seguit d’aplicacions que són d’ús pel personal dels hospitals i que es comuniquen o sembla que es comuniquin amb el motor d’interoperabilitat.</w:t>
      </w:r>
    </w:p>
    <w:p w14:paraId="45D29B20" w14:textId="1B89EE40" w:rsidR="00C06FAE" w:rsidRPr="00580DA5" w:rsidRDefault="00C06FAE" w:rsidP="00580DA5">
      <w:pPr>
        <w:jc w:val="center"/>
        <w:rPr>
          <w:b/>
          <w:bCs/>
          <w:sz w:val="200"/>
          <w:szCs w:val="180"/>
        </w:rPr>
      </w:pPr>
      <w:r w:rsidRPr="00580DA5">
        <w:rPr>
          <w:b/>
          <w:bCs/>
          <w:sz w:val="200"/>
          <w:szCs w:val="180"/>
        </w:rPr>
        <w:t>NPI</w:t>
      </w:r>
    </w:p>
    <w:p w14:paraId="28C454E5" w14:textId="419ECF40" w:rsidR="002069B8" w:rsidRPr="009B7E7F" w:rsidRDefault="002069B8" w:rsidP="002069B8">
      <w:pPr>
        <w:pStyle w:val="Ttol2"/>
        <w:rPr>
          <w:highlight w:val="magenta"/>
        </w:rPr>
      </w:pPr>
      <w:bookmarkStart w:id="14" w:name="_Toc63765632"/>
      <w:r w:rsidRPr="009B7E7F">
        <w:rPr>
          <w:highlight w:val="magenta"/>
        </w:rPr>
        <w:lastRenderedPageBreak/>
        <w:t>NECESSITATS DE LA INFORMACIÓ</w:t>
      </w:r>
      <w:bookmarkEnd w:id="14"/>
    </w:p>
    <w:p w14:paraId="0481A1EC" w14:textId="4E442CF3" w:rsidR="002069B8" w:rsidRPr="0007329F" w:rsidRDefault="003454F1" w:rsidP="002069B8">
      <w:r w:rsidRPr="0007329F">
        <w:t xml:space="preserve">Per poder entendre i desenvolupar l’aplicació s’han de saber algunes coses bàsiques del funcionament dels hospitals. Primer s’ha de saber que és el HIS, quins components té i perquè </w:t>
      </w:r>
      <w:r w:rsidR="00505212">
        <w:t>és</w:t>
      </w:r>
      <w:r w:rsidRPr="0007329F">
        <w:t xml:space="preserve"> </w:t>
      </w:r>
      <w:r w:rsidR="00505212">
        <w:t>tan</w:t>
      </w:r>
      <w:r w:rsidRPr="0007329F">
        <w:t xml:space="preserve"> important. Després s’ha de saber que </w:t>
      </w:r>
      <w:r w:rsidR="00505212">
        <w:t>és</w:t>
      </w:r>
      <w:r w:rsidRPr="0007329F">
        <w:t xml:space="preserve"> el motor d’interoperabilitat, ja que</w:t>
      </w:r>
      <w:r w:rsidR="00505212">
        <w:t xml:space="preserve"> és</w:t>
      </w:r>
      <w:r w:rsidRPr="0007329F">
        <w:t xml:space="preserve"> el pilar fonamental de l’aplicació a fer. Seguidament s’ha de saber quins protocols</w:t>
      </w:r>
      <w:r w:rsidR="002C549C" w:rsidRPr="0007329F">
        <w:t xml:space="preserve"> usen el HIS i el motor d’interoperabilitat per a comunicar-se, ja que pot ser bastant important </w:t>
      </w:r>
      <w:r w:rsidR="00505212">
        <w:t>a l’hora</w:t>
      </w:r>
      <w:r w:rsidR="002C549C" w:rsidRPr="0007329F">
        <w:t xml:space="preserve"> d’entendre algunes dades que pot rebre el producte. Per acabar es necessita saber quines dades s’emmagatzemen al HIS i es pot tenir accés amb el motor d’interoperabilitat</w:t>
      </w:r>
      <w:r w:rsidR="00DC4FFD" w:rsidRPr="0007329F">
        <w:t>.</w:t>
      </w:r>
      <w:r w:rsidR="00533D7D">
        <w:t xml:space="preserve"> La majoria d’aquesta informació ha estat extreta del llibre anomenat </w:t>
      </w:r>
      <w:r w:rsidR="00533D7D" w:rsidRPr="00533D7D">
        <w:t xml:space="preserve">Health </w:t>
      </w:r>
      <w:proofErr w:type="spellStart"/>
      <w:r w:rsidR="00533D7D" w:rsidRPr="00533D7D">
        <w:t>Information</w:t>
      </w:r>
      <w:proofErr w:type="spellEnd"/>
      <w:r w:rsidR="00533D7D" w:rsidRPr="00533D7D">
        <w:t xml:space="preserve"> Systems - </w:t>
      </w:r>
      <w:proofErr w:type="spellStart"/>
      <w:r w:rsidR="00533D7D" w:rsidRPr="00533D7D">
        <w:t>Architectures</w:t>
      </w:r>
      <w:proofErr w:type="spellEnd"/>
      <w:r w:rsidR="00533D7D" w:rsidRPr="00533D7D">
        <w:t xml:space="preserve"> </w:t>
      </w:r>
      <w:proofErr w:type="spellStart"/>
      <w:r w:rsidR="00533D7D" w:rsidRPr="00533D7D">
        <w:t>and</w:t>
      </w:r>
      <w:proofErr w:type="spellEnd"/>
      <w:r w:rsidR="00533D7D" w:rsidRPr="00533D7D">
        <w:t xml:space="preserve"> </w:t>
      </w:r>
      <w:proofErr w:type="spellStart"/>
      <w:r w:rsidR="00533D7D" w:rsidRPr="00533D7D">
        <w:t>Strategies</w:t>
      </w:r>
      <w:proofErr w:type="spellEnd"/>
      <w:r w:rsidR="00533D7D">
        <w:t xml:space="preserve"> </w:t>
      </w:r>
      <w:r w:rsidR="00533D7D">
        <w:fldChar w:fldCharType="begin"/>
      </w:r>
      <w:r w:rsidR="00533D7D">
        <w:instrText xml:space="preserve"> ADDIN ZOTERO_ITEM CSL_CITATION {"citationID":"mI0SeD1C","properties":{"formattedCitation":"[9]","plainCitation":"[9]","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533D7D">
        <w:fldChar w:fldCharType="separate"/>
      </w:r>
      <w:r w:rsidR="00533D7D" w:rsidRPr="00533D7D">
        <w:t>[9]</w:t>
      </w:r>
      <w:r w:rsidR="00533D7D">
        <w:fldChar w:fldCharType="end"/>
      </w:r>
      <w:r w:rsidR="00533D7D">
        <w:t xml:space="preserve">. </w:t>
      </w:r>
    </w:p>
    <w:p w14:paraId="78820C5E" w14:textId="77777777" w:rsidR="00396E96" w:rsidRPr="00430EBE" w:rsidRDefault="00396E96" w:rsidP="00396E96">
      <w:pPr>
        <w:pStyle w:val="Ttol3"/>
        <w:rPr>
          <w:highlight w:val="magenta"/>
        </w:rPr>
      </w:pPr>
      <w:bookmarkStart w:id="15" w:name="_Toc63765633"/>
      <w:r w:rsidRPr="00430EBE">
        <w:rPr>
          <w:highlight w:val="magenta"/>
        </w:rPr>
        <w:t>HEALTHCARE INFORMATION SYSTEM (HIS)</w:t>
      </w:r>
      <w:bookmarkEnd w:id="15"/>
    </w:p>
    <w:p w14:paraId="30216A43" w14:textId="4F39938C" w:rsidR="00396E96" w:rsidRPr="0007329F" w:rsidRDefault="00396E96" w:rsidP="00396E96">
      <w:r w:rsidRPr="0007329F">
        <w:t xml:space="preserve">El gran nucli d’informació que hi ha en un hospital és </w:t>
      </w:r>
      <w:proofErr w:type="spellStart"/>
      <w:r w:rsidRPr="0007329F">
        <w:t>l’Healthcare</w:t>
      </w:r>
      <w:proofErr w:type="spellEnd"/>
      <w:r w:rsidRPr="0007329F">
        <w:t xml:space="preserve"> o Health </w:t>
      </w:r>
      <w:proofErr w:type="spellStart"/>
      <w:r w:rsidRPr="0007329F">
        <w:t>Information</w:t>
      </w:r>
      <w:proofErr w:type="spellEnd"/>
      <w:r w:rsidRPr="0007329F">
        <w:t xml:space="preserve"> System (HIS). Aquest sistema és l’encarregat de guardar i processar tota la informació que genera un hospital. Com a qualsevol sistema d’informació, a part de fer el processament de les dades, té una base de dades </w:t>
      </w:r>
      <w:r w:rsidR="00A65AB2">
        <w:t>molt</w:t>
      </w:r>
      <w:r w:rsidRPr="0007329F">
        <w:t xml:space="preserve"> gran.</w:t>
      </w:r>
    </w:p>
    <w:p w14:paraId="0CF6466A" w14:textId="77777777" w:rsidR="00396E96" w:rsidRPr="0007329F" w:rsidRDefault="00396E96" w:rsidP="00396E96">
      <w:pPr>
        <w:keepNext/>
        <w:jc w:val="center"/>
      </w:pPr>
      <w:r w:rsidRPr="0007329F">
        <w:rPr>
          <w:noProof/>
        </w:rPr>
        <w:drawing>
          <wp:inline distT="0" distB="0" distL="0" distR="0" wp14:anchorId="69D1BD12" wp14:editId="2E4F5958">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5EF7FB37" w14:textId="3501361B" w:rsidR="00396E96" w:rsidRPr="0007329F" w:rsidRDefault="00396E96" w:rsidP="00396E96">
      <w:pPr>
        <w:pStyle w:val="Llegenda"/>
      </w:pPr>
      <w:bookmarkStart w:id="16" w:name="_Toc63764473"/>
      <w:r w:rsidRPr="0007329F">
        <w:t xml:space="preserve">Figura </w:t>
      </w:r>
      <w:r w:rsidR="009B7E7F">
        <w:fldChar w:fldCharType="begin"/>
      </w:r>
      <w:r w:rsidR="009B7E7F">
        <w:instrText xml:space="preserve"> STYLEREF 1 \s </w:instrText>
      </w:r>
      <w:r w:rsidR="009B7E7F">
        <w:fldChar w:fldCharType="separate"/>
      </w:r>
      <w:r w:rsidR="009B7E7F">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9B7E7F">
        <w:rPr>
          <w:noProof/>
        </w:rPr>
        <w:t>1</w:t>
      </w:r>
      <w:r w:rsidR="009B7E7F">
        <w:fldChar w:fldCharType="end"/>
      </w:r>
      <w:r w:rsidRPr="0007329F">
        <w:t xml:space="preserve">: Esquema de les dades que emmagatzema el HIS </w:t>
      </w:r>
      <w:r w:rsidRPr="0007329F">
        <w:fldChar w:fldCharType="begin"/>
      </w:r>
      <w:r w:rsidR="00533D7D">
        <w:instrText xml:space="preserve"> ADDIN ZOTERO_ITEM CSL_CITATION {"citationID":"9l0b69TH","properties":{"formattedCitation":"[10]","plainCitation":"[10]","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533D7D" w:rsidRPr="00533D7D">
        <w:t>[10]</w:t>
      </w:r>
      <w:bookmarkEnd w:id="16"/>
      <w:r w:rsidRPr="0007329F">
        <w:fldChar w:fldCharType="end"/>
      </w:r>
    </w:p>
    <w:p w14:paraId="55104612" w14:textId="68E926DE" w:rsidR="00430EBE" w:rsidRDefault="00396E96" w:rsidP="00396E96">
      <w:r w:rsidRPr="0007329F">
        <w:lastRenderedPageBreak/>
        <w:t xml:space="preserve">En aquest esquema, es pot veure totes les dades que tractarà el HIS, però pot saltar a la vista que falten molts serveis que ofereix tant un hospital com el CAP, un exemple pot ser el servei de pediatria, de cardiologia entre d’altres. </w:t>
      </w:r>
      <w:r w:rsidR="00430EBE">
        <w:t xml:space="preserve">Tots aquests serveis que no es veuen a la imatge, formen part del HIS, però </w:t>
      </w:r>
      <w:r w:rsidR="00505212">
        <w:t>són</w:t>
      </w:r>
      <w:r w:rsidR="00430EBE">
        <w:t xml:space="preserve"> un subsistema d’aquest. </w:t>
      </w:r>
    </w:p>
    <w:p w14:paraId="5FE49653" w14:textId="79A21BF9" w:rsidR="00D50DDB" w:rsidRDefault="00430EBE" w:rsidP="00396E96">
      <w:r>
        <w:t>En definitiva, el HIS es pot definir com un conjunt de subsistemes d’informació dels diferents serveis que ofereix tota institució mèdica que emmagatzema, processa i pren decisions sobre les dades rebudes.</w:t>
      </w:r>
    </w:p>
    <w:p w14:paraId="0AF587CD" w14:textId="77777777" w:rsidR="00396E96" w:rsidRPr="00430EBE" w:rsidRDefault="00396E96" w:rsidP="00396E96">
      <w:pPr>
        <w:pStyle w:val="Ttol3"/>
        <w:rPr>
          <w:highlight w:val="magenta"/>
        </w:rPr>
      </w:pPr>
      <w:bookmarkStart w:id="17" w:name="_Toc63765634"/>
      <w:r w:rsidRPr="00430EBE">
        <w:rPr>
          <w:highlight w:val="magenta"/>
        </w:rPr>
        <w:t>MOTOR D’INTEROPERABILITAT</w:t>
      </w:r>
      <w:bookmarkEnd w:id="17"/>
    </w:p>
    <w:p w14:paraId="08678544" w14:textId="58875AFB" w:rsidR="00396E96" w:rsidRDefault="00505212" w:rsidP="00396E96">
      <w:r>
        <w:t>Perquè</w:t>
      </w:r>
      <w:r w:rsidR="0084783B">
        <w:t xml:space="preserve"> el HIS </w:t>
      </w:r>
      <w:r w:rsidR="006D755E">
        <w:t>pugui funcionar correctament, necessita dades d’altres hospitals per poder</w:t>
      </w:r>
      <w:r w:rsidR="00D856CB">
        <w:t xml:space="preserve"> tenir tota la informació </w:t>
      </w:r>
      <w:r>
        <w:t>completa</w:t>
      </w:r>
      <w:r w:rsidR="00D856CB">
        <w:t xml:space="preserve">. Aquesta comunicació entre diferents HIS d’hospitals la proporciona el motor d’interoperabilitat que té cada institució mèdica. A més aquest motor d’interoperabilitat </w:t>
      </w:r>
      <w:r w:rsidR="00A65AB2">
        <w:t xml:space="preserve">pot generar una API </w:t>
      </w:r>
      <w:r>
        <w:t>perquè</w:t>
      </w:r>
      <w:r w:rsidR="00A65AB2">
        <w:t xml:space="preserve"> aplicacions externes al HIS, com aplicacions web </w:t>
      </w:r>
      <w:r>
        <w:t>puguin comunicar-se</w:t>
      </w:r>
      <w:r w:rsidR="00A65AB2">
        <w:t xml:space="preserve">. </w:t>
      </w:r>
      <w:r w:rsidR="00430EBE">
        <w:t xml:space="preserve"> Per tant el motor d’interoperabilitat és l’encarregat de comunicar-se amb els elements externs al HIS que controla.</w:t>
      </w:r>
    </w:p>
    <w:p w14:paraId="1FB707AC" w14:textId="0F1B047C" w:rsidR="00744E14" w:rsidRDefault="00A65AB2" w:rsidP="00744E14">
      <w:r>
        <w:t xml:space="preserve">Aquest motor d’interoperabilitat és la base de </w:t>
      </w:r>
      <w:proofErr w:type="spellStart"/>
      <w:r>
        <w:t>l’e-health</w:t>
      </w:r>
      <w:proofErr w:type="spellEnd"/>
      <w:r>
        <w:t xml:space="preserve">, ja que sense ell costaria molt fer una comunicació bona entre diferents HIS. </w:t>
      </w:r>
      <w:r w:rsidR="00744E14">
        <w:t>A Espanya</w:t>
      </w:r>
      <w:r>
        <w:t xml:space="preserve">, segons un estudi fet per la </w:t>
      </w:r>
      <w:proofErr w:type="spellStart"/>
      <w:r w:rsidRPr="00A65AB2">
        <w:t>Healthcare</w:t>
      </w:r>
      <w:proofErr w:type="spellEnd"/>
      <w:r w:rsidRPr="00A65AB2">
        <w:t xml:space="preserve"> </w:t>
      </w:r>
      <w:proofErr w:type="spellStart"/>
      <w:r w:rsidRPr="00A65AB2">
        <w:t>Information</w:t>
      </w:r>
      <w:proofErr w:type="spellEnd"/>
      <w:r w:rsidRPr="00A65AB2">
        <w:t xml:space="preserve"> </w:t>
      </w:r>
      <w:proofErr w:type="spellStart"/>
      <w:r w:rsidRPr="00A65AB2">
        <w:t>and</w:t>
      </w:r>
      <w:proofErr w:type="spellEnd"/>
      <w:r w:rsidRPr="00A65AB2">
        <w:t xml:space="preserve"> Management Systems </w:t>
      </w:r>
      <w:proofErr w:type="spellStart"/>
      <w:r w:rsidRPr="00A65AB2">
        <w:t>Society</w:t>
      </w:r>
      <w:proofErr w:type="spellEnd"/>
      <w:r>
        <w:t xml:space="preserve"> (HIMSS)</w:t>
      </w:r>
      <w:r w:rsidR="00744E14">
        <w:t xml:space="preserve"> </w:t>
      </w:r>
      <w:r w:rsidR="00505212">
        <w:t>l’any 2014</w:t>
      </w:r>
      <w:r w:rsidR="00744E14">
        <w:t xml:space="preserve"> </w:t>
      </w:r>
      <w:r w:rsidR="00744E14">
        <w:fldChar w:fldCharType="begin"/>
      </w:r>
      <w:r w:rsidR="00533D7D">
        <w:instrText xml:space="preserve"> ADDIN ZOTERO_ITEM CSL_CITATION {"citationID":"5IbOrc1R","properties":{"formattedCitation":"[11]","plainCitation":"[11]","noteIndex":0},"citationItems":[{"id":52,"uris":["http://zotero.org/users/local/eauejolH/items/9CXXMD78"],"uri":["http://zotero.org/users/local/eauejolH/items/9CXXMD78"],"itemData":{"id":52,"type":"article","title":"Strategic Interoperability in Germany, Spain &amp; the UK","URL":"https://www.himss.eu/file/191/download?token=goNVaM8t","author":[{"literal":"HIMSS"}],"issued":{"date-parts":[["2014"]]}}}],"schema":"https://github.com/citation-style-language/schema/raw/master/csl-citation.json"} </w:instrText>
      </w:r>
      <w:r w:rsidR="00744E14">
        <w:fldChar w:fldCharType="separate"/>
      </w:r>
      <w:r w:rsidR="00533D7D" w:rsidRPr="00533D7D">
        <w:t>[11]</w:t>
      </w:r>
      <w:r w:rsidR="00744E14">
        <w:fldChar w:fldCharType="end"/>
      </w:r>
      <w:r>
        <w:t>,</w:t>
      </w:r>
      <w:r w:rsidR="00744E14">
        <w:t xml:space="preserve"> el 93% dels hospitals tenen un motor d’interoperabilitat </w:t>
      </w:r>
      <w:r w:rsidR="001E14CF">
        <w:t>integrat.</w:t>
      </w:r>
    </w:p>
    <w:p w14:paraId="605FDAD8" w14:textId="78FD3A9A" w:rsidR="00396E96" w:rsidRPr="009B7E7F" w:rsidRDefault="00396E96" w:rsidP="00396E96">
      <w:pPr>
        <w:pStyle w:val="Ttol3"/>
        <w:rPr>
          <w:highlight w:val="magenta"/>
        </w:rPr>
      </w:pPr>
      <w:bookmarkStart w:id="18" w:name="_Toc63765635"/>
      <w:r w:rsidRPr="009B7E7F">
        <w:rPr>
          <w:highlight w:val="magenta"/>
        </w:rPr>
        <w:t>PROTOCOLS ENTRE EL HIS I EL MOTOR D’INTEROPERABILITAT</w:t>
      </w:r>
      <w:bookmarkEnd w:id="18"/>
    </w:p>
    <w:p w14:paraId="25BE1CEF" w14:textId="04382363" w:rsidR="00D1168E" w:rsidRPr="00D1168E" w:rsidRDefault="00D1168E" w:rsidP="00D1168E">
      <w:r w:rsidRPr="00D1168E">
        <w:t>Aquests protocols o estàndards que es mostraran a continuació</w:t>
      </w:r>
      <w:r>
        <w:t xml:space="preserve"> també poden ser usats per la interoperabilitat dels HIS.</w:t>
      </w:r>
    </w:p>
    <w:p w14:paraId="585B7C7A" w14:textId="02C42933" w:rsidR="00396E96" w:rsidRPr="00D50DDB" w:rsidRDefault="00396E96" w:rsidP="009B7E7F">
      <w:pPr>
        <w:pStyle w:val="Ttol5"/>
        <w:rPr>
          <w:highlight w:val="magenta"/>
        </w:rPr>
      </w:pPr>
      <w:r w:rsidRPr="00D50DDB">
        <w:rPr>
          <w:highlight w:val="magenta"/>
        </w:rPr>
        <w:t>HL7</w:t>
      </w:r>
    </w:p>
    <w:p w14:paraId="3A6D4446" w14:textId="3DA11ACD" w:rsidR="00D1168E" w:rsidRDefault="00D1168E" w:rsidP="00D1168E">
      <w:r w:rsidRPr="00D1168E">
        <w:t xml:space="preserve">Health </w:t>
      </w:r>
      <w:proofErr w:type="spellStart"/>
      <w:r w:rsidRPr="00D1168E">
        <w:t>Level</w:t>
      </w:r>
      <w:proofErr w:type="spellEnd"/>
      <w:r w:rsidRPr="00D1168E">
        <w:t xml:space="preserve"> 7</w:t>
      </w:r>
      <w:r>
        <w:t xml:space="preserve"> és l’estàndard més usat per a la comunicació entre el HIS i el motor d’interoperabilitat, com entre motors d’interoperabilitat. Aquest estàndard envia missatges a un destinatari, però no inclou imatges</w:t>
      </w:r>
      <w:r w:rsidR="00D50DDB">
        <w:t xml:space="preserve"> </w:t>
      </w:r>
      <w:r w:rsidR="00D50DDB">
        <w:fldChar w:fldCharType="begin"/>
      </w:r>
      <w:r w:rsidR="00D50DDB">
        <w:instrText xml:space="preserve"> ADDIN ZOTERO_ITEM CSL_CITATION {"citationID":"IKpP7sAD","properties":{"formattedCitation":"[12, p. 2]","plainCitation":"[12, p. 2]","noteIndex":0},"citationItems":[{"id":58,"uris":["http://zotero.org/users/local/eauejolH/items/ZQXYN75W"],"uri":["http://zotero.org/users/local/eauejolH/items/ZQXYN75W"],"itemData":{"id":58,"type":"chapter","collection-title":"Health Informatics","container-title":"Health Information Systems: Architectures and Strategies","event-place":"London","ISBN":"978-1-84996-440-1","language":"en","note":"DOI: 10.1007/978-1-84996-441-8","page":"149-151","publisher":"Springer London","publisher-place":"London","source":"DOI.org (Crossref)","title":"6.5.4.1 Health Level 7 (HL7) Version 2","URL":"http://link.springer.com/10.1007/978-1-84996-441-8","author":[{"family":"Winter","given":"Alfred"},{"family":"Haux","given":"Reinhold"},{"family":"Ammenwerth","given":"Elske"},{"family":"Brigl","given":"Birgit"},{"family":"Hellrung","given":"Nils"},{"family":"Jahn","given":"Franziska"}],"accessed":{"date-parts":[["2021",2,9]]},"issued":{"date-parts":[["2011"]]}},"locator":"2"}],"schema":"https://github.com/citation-style-language/schema/raw/master/csl-citation.json"} </w:instrText>
      </w:r>
      <w:r w:rsidR="00D50DDB">
        <w:fldChar w:fldCharType="separate"/>
      </w:r>
      <w:r w:rsidR="00D50DDB" w:rsidRPr="00D50DDB">
        <w:t>[12, p. 2]</w:t>
      </w:r>
      <w:r w:rsidR="00D50DDB">
        <w:fldChar w:fldCharType="end"/>
      </w:r>
      <w:r>
        <w:t>.</w:t>
      </w:r>
    </w:p>
    <w:p w14:paraId="209BCB12" w14:textId="340D0055" w:rsidR="00D1168E" w:rsidRDefault="00D1168E" w:rsidP="00D1168E">
      <w:r>
        <w:lastRenderedPageBreak/>
        <w:t>Aquest protocol té dues versions, la versió 2 i la versió 3. La principal diferencia que tenen aquestes versions és que la més nova, la versió 3</w:t>
      </w:r>
      <w:r w:rsidR="00533D7D">
        <w:t>, genera un missatge més fàcil de llegir, gràcies a la implementació del HL7 RIM (</w:t>
      </w:r>
      <w:proofErr w:type="spellStart"/>
      <w:r w:rsidR="00533D7D">
        <w:t>Reference</w:t>
      </w:r>
      <w:proofErr w:type="spellEnd"/>
      <w:r w:rsidR="00533D7D">
        <w:t xml:space="preserve"> </w:t>
      </w:r>
      <w:proofErr w:type="spellStart"/>
      <w:r w:rsidR="00533D7D">
        <w:t>Information</w:t>
      </w:r>
      <w:proofErr w:type="spellEnd"/>
      <w:r w:rsidR="00533D7D">
        <w:t xml:space="preserve"> Model). Per tant com es pot veure en les següents imatges, es pot veure que és molt més clar llegir un missatge de la versió 3, que de la versió 2.</w:t>
      </w:r>
    </w:p>
    <w:p w14:paraId="71D2887B" w14:textId="3756EC15" w:rsidR="00533D7D" w:rsidRDefault="00533D7D" w:rsidP="00D1168E">
      <w:r>
        <w:t xml:space="preserve">El principal problema que tenen aquestes dues versions és que no </w:t>
      </w:r>
      <w:r w:rsidR="00505212">
        <w:t>són</w:t>
      </w:r>
      <w:r>
        <w:t xml:space="preserve"> compatibles entre elles. Per tant si s’implementa alguna solució usant una de les dues versions, és difícil canviar-la</w:t>
      </w:r>
      <w:r w:rsidR="00505212">
        <w:t xml:space="preserve"> </w:t>
      </w:r>
      <w:r w:rsidR="00D50DDB">
        <w:fldChar w:fldCharType="begin"/>
      </w:r>
      <w:r w:rsidR="00D50DDB">
        <w:instrText xml:space="preserve"> ADDIN ZOTERO_ITEM CSL_CITATION {"citationID":"lljbx41B","properties":{"formattedCitation":"[13]","plainCitation":"[13]","noteIndex":0},"citationItems":[{"id":59,"uris":["http://zotero.org/users/local/eauejolH/items/THV3JDZH"],"uri":["http://zotero.org/users/local/eauejolH/items/THV3JDZH"],"itemData":{"id":59,"type":"chapter","collection-title":"Health Informatics","container-title":"Health Information Systems: Architectures and Strategies","event-place":"London","ISBN":"978-1-84996-440-1","language":"en","note":"DOI: 10.1007/978-1-84996-441-8","page":"151-152","publisher":"Springer London","publisher-place":"London","source":"DOI.org (Crossref)","title":"6.5.4.2 Health Level 7 (HL7) Version 3","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D50DDB">
        <w:fldChar w:fldCharType="separate"/>
      </w:r>
      <w:r w:rsidR="00D50DDB" w:rsidRPr="00D50DDB">
        <w:t>[13]</w:t>
      </w:r>
      <w:r w:rsidR="00D50DDB">
        <w:fldChar w:fldCharType="end"/>
      </w:r>
      <w:r>
        <w:t>.</w:t>
      </w:r>
    </w:p>
    <w:p w14:paraId="1CDB86A3" w14:textId="77777777" w:rsidR="00D1168E" w:rsidRDefault="00D1168E" w:rsidP="00D1168E">
      <w:pPr>
        <w:keepNext/>
        <w:jc w:val="center"/>
      </w:pPr>
      <w:r>
        <w:rPr>
          <w:noProof/>
        </w:rPr>
        <w:drawing>
          <wp:inline distT="0" distB="0" distL="0" distR="0" wp14:anchorId="137B965D" wp14:editId="7AC78E6D">
            <wp:extent cx="5525629" cy="1911350"/>
            <wp:effectExtent l="0" t="0" r="0" b="0"/>
            <wp:docPr id="3" name="Imatge 3" descr="- Typical example of HL7 v2.x me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Typical example of HL7 v2.x message. "/>
                    <pic:cNvPicPr>
                      <a:picLocks noChangeAspect="1" noChangeArrowheads="1"/>
                    </pic:cNvPicPr>
                  </pic:nvPicPr>
                  <pic:blipFill rotWithShape="1">
                    <a:blip r:embed="rId15">
                      <a:extLst>
                        <a:ext uri="{28A0092B-C50C-407E-A947-70E740481C1C}">
                          <a14:useLocalDpi xmlns:a14="http://schemas.microsoft.com/office/drawing/2010/main" val="0"/>
                        </a:ext>
                      </a:extLst>
                    </a:blip>
                    <a:srcRect l="449" t="1552" r="491"/>
                    <a:stretch/>
                  </pic:blipFill>
                  <pic:spPr bwMode="auto">
                    <a:xfrm>
                      <a:off x="0" y="0"/>
                      <a:ext cx="5526589" cy="1911682"/>
                    </a:xfrm>
                    <a:prstGeom prst="rect">
                      <a:avLst/>
                    </a:prstGeom>
                    <a:noFill/>
                    <a:ln>
                      <a:noFill/>
                    </a:ln>
                    <a:extLst>
                      <a:ext uri="{53640926-AAD7-44D8-BBD7-CCE9431645EC}">
                        <a14:shadowObscured xmlns:a14="http://schemas.microsoft.com/office/drawing/2010/main"/>
                      </a:ext>
                    </a:extLst>
                  </pic:spPr>
                </pic:pic>
              </a:graphicData>
            </a:graphic>
          </wp:inline>
        </w:drawing>
      </w:r>
    </w:p>
    <w:p w14:paraId="64FBF58D" w14:textId="29776D71" w:rsidR="00D1168E" w:rsidRDefault="00D1168E" w:rsidP="00D1168E">
      <w:pPr>
        <w:pStyle w:val="Llegenda"/>
      </w:pPr>
      <w:bookmarkStart w:id="19" w:name="_Toc63764474"/>
      <w:r w:rsidRPr="00D1168E">
        <w:t>Figura</w:t>
      </w:r>
      <w:r>
        <w:t xml:space="preserve"> </w:t>
      </w:r>
      <w:r w:rsidR="009B7E7F">
        <w:fldChar w:fldCharType="begin"/>
      </w:r>
      <w:r w:rsidR="009B7E7F">
        <w:instrText xml:space="preserve"> STYLEREF 1 \s </w:instrText>
      </w:r>
      <w:r w:rsidR="009B7E7F">
        <w:fldChar w:fldCharType="separate"/>
      </w:r>
      <w:r w:rsidR="009B7E7F">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9B7E7F">
        <w:rPr>
          <w:noProof/>
        </w:rPr>
        <w:t>2</w:t>
      </w:r>
      <w:r w:rsidR="009B7E7F">
        <w:fldChar w:fldCharType="end"/>
      </w:r>
      <w:r>
        <w:t xml:space="preserve">: Exemple de missatge de HL7 v2 </w:t>
      </w:r>
      <w:r>
        <w:fldChar w:fldCharType="begin"/>
      </w:r>
      <w:r w:rsidR="00D50DDB">
        <w:instrText xml:space="preserve"> ADDIN ZOTERO_ITEM CSL_CITATION {"citationID":"cDDKBgYS","properties":{"formattedCitation":"[14, p. 7]","plainCitation":"[14,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fldChar w:fldCharType="separate"/>
      </w:r>
      <w:r w:rsidR="00D50DDB" w:rsidRPr="00D50DDB">
        <w:t>[14, p. 7]</w:t>
      </w:r>
      <w:r>
        <w:fldChar w:fldCharType="end"/>
      </w:r>
      <w:r>
        <w:t>.</w:t>
      </w:r>
      <w:bookmarkEnd w:id="19"/>
    </w:p>
    <w:p w14:paraId="22A4E70D" w14:textId="77777777" w:rsidR="00533D7D" w:rsidRDefault="00533D7D" w:rsidP="00533D7D">
      <w:pPr>
        <w:keepNext/>
        <w:jc w:val="center"/>
      </w:pPr>
      <w:r>
        <w:rPr>
          <w:noProof/>
        </w:rPr>
        <w:drawing>
          <wp:inline distT="0" distB="0" distL="0" distR="0" wp14:anchorId="03CF2E01" wp14:editId="39280A59">
            <wp:extent cx="2810267" cy="1609950"/>
            <wp:effectExtent l="0" t="0" r="0" b="952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tge 4"/>
                    <pic:cNvPicPr/>
                  </pic:nvPicPr>
                  <pic:blipFill>
                    <a:blip r:embed="rId16">
                      <a:extLst>
                        <a:ext uri="{28A0092B-C50C-407E-A947-70E740481C1C}">
                          <a14:useLocalDpi xmlns:a14="http://schemas.microsoft.com/office/drawing/2010/main" val="0"/>
                        </a:ext>
                      </a:extLst>
                    </a:blip>
                    <a:stretch>
                      <a:fillRect/>
                    </a:stretch>
                  </pic:blipFill>
                  <pic:spPr>
                    <a:xfrm>
                      <a:off x="0" y="0"/>
                      <a:ext cx="2810267" cy="1609950"/>
                    </a:xfrm>
                    <a:prstGeom prst="rect">
                      <a:avLst/>
                    </a:prstGeom>
                  </pic:spPr>
                </pic:pic>
              </a:graphicData>
            </a:graphic>
          </wp:inline>
        </w:drawing>
      </w:r>
    </w:p>
    <w:p w14:paraId="3E3D12CC" w14:textId="58D716A3" w:rsidR="00533D7D" w:rsidRPr="00533D7D" w:rsidRDefault="00533D7D" w:rsidP="00533D7D">
      <w:pPr>
        <w:pStyle w:val="Llegenda"/>
      </w:pPr>
      <w:bookmarkStart w:id="20" w:name="_Toc63764475"/>
      <w:r>
        <w:t xml:space="preserve">Figura </w:t>
      </w:r>
      <w:r w:rsidR="009B7E7F">
        <w:fldChar w:fldCharType="begin"/>
      </w:r>
      <w:r w:rsidR="009B7E7F">
        <w:instrText xml:space="preserve"> STYLEREF 1 \s </w:instrText>
      </w:r>
      <w:r w:rsidR="009B7E7F">
        <w:fldChar w:fldCharType="separate"/>
      </w:r>
      <w:r w:rsidR="009B7E7F">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9B7E7F">
        <w:rPr>
          <w:noProof/>
        </w:rPr>
        <w:t>3</w:t>
      </w:r>
      <w:r w:rsidR="009B7E7F">
        <w:fldChar w:fldCharType="end"/>
      </w:r>
      <w:r>
        <w:t>: Exemple del missatge de HL7 v3</w:t>
      </w:r>
      <w:bookmarkEnd w:id="20"/>
    </w:p>
    <w:p w14:paraId="48C33AF9" w14:textId="03BFB077" w:rsidR="00396E96" w:rsidRPr="009B7E7F" w:rsidRDefault="00396E96" w:rsidP="009B7E7F">
      <w:pPr>
        <w:pStyle w:val="Ttol5"/>
        <w:rPr>
          <w:highlight w:val="magenta"/>
        </w:rPr>
      </w:pPr>
      <w:r w:rsidRPr="009B7E7F">
        <w:rPr>
          <w:highlight w:val="magenta"/>
        </w:rPr>
        <w:t>DICOM</w:t>
      </w:r>
    </w:p>
    <w:p w14:paraId="3292F8ED" w14:textId="77777777" w:rsidR="00430EBE" w:rsidRDefault="00D50DDB" w:rsidP="00D50DDB">
      <w:r w:rsidRPr="00D50DDB">
        <w:t xml:space="preserve">L’estàndard Digital </w:t>
      </w:r>
      <w:proofErr w:type="spellStart"/>
      <w:r w:rsidRPr="00D50DDB">
        <w:t>Imaging</w:t>
      </w:r>
      <w:proofErr w:type="spellEnd"/>
      <w:r w:rsidRPr="00D50DDB">
        <w:t xml:space="preserve"> </w:t>
      </w:r>
      <w:proofErr w:type="spellStart"/>
      <w:r w:rsidRPr="00D50DDB">
        <w:t>and</w:t>
      </w:r>
      <w:proofErr w:type="spellEnd"/>
      <w:r w:rsidRPr="00D50DDB">
        <w:t xml:space="preserve"> Communications in </w:t>
      </w:r>
      <w:proofErr w:type="spellStart"/>
      <w:r w:rsidRPr="00D50DDB">
        <w:t>Medicine</w:t>
      </w:r>
      <w:proofErr w:type="spellEnd"/>
      <w:r>
        <w:t xml:space="preserve"> (DICOM) és el que gestiona l’intercanvi d’imatges que genera el HIS. Com pot ser una radiografia, una ressonància magnètica, etc. </w:t>
      </w:r>
    </w:p>
    <w:p w14:paraId="6BE177A8" w14:textId="7F418A6E" w:rsidR="00D50DDB" w:rsidRDefault="00D50DDB" w:rsidP="00D50DDB">
      <w:r>
        <w:lastRenderedPageBreak/>
        <w:t xml:space="preserve">A </w:t>
      </w:r>
      <w:r w:rsidR="00505212">
        <w:t>diferència</w:t>
      </w:r>
      <w:r>
        <w:t xml:space="preserve"> del HL7, aquest </w:t>
      </w:r>
      <w:r w:rsidR="00430EBE">
        <w:t>estàndard</w:t>
      </w:r>
      <w:r>
        <w:t xml:space="preserve"> necessita fer una connexió TCP</w:t>
      </w:r>
      <w:r w:rsidR="00430EBE">
        <w:t>-IP per a enviar la imatge. Aquest estàndard codifica</w:t>
      </w:r>
      <w:r w:rsidR="009B7E7F">
        <w:t xml:space="preserve"> i comprimeix</w:t>
      </w:r>
      <w:r w:rsidR="00430EBE">
        <w:t xml:space="preserve"> la imatge</w:t>
      </w:r>
      <w:r w:rsidR="009B7E7F">
        <w:t xml:space="preserve"> per a facilitar el transport i la seguretat.</w:t>
      </w:r>
    </w:p>
    <w:p w14:paraId="607578C2" w14:textId="77777777" w:rsidR="009B7E7F" w:rsidRDefault="009B7E7F" w:rsidP="009B7E7F">
      <w:pPr>
        <w:keepNext/>
        <w:jc w:val="center"/>
      </w:pPr>
      <w:r>
        <w:rPr>
          <w:noProof/>
        </w:rPr>
        <w:drawing>
          <wp:inline distT="0" distB="0" distL="0" distR="0" wp14:anchorId="2D0D93DB" wp14:editId="76E53266">
            <wp:extent cx="1800000" cy="1800000"/>
            <wp:effectExtent l="0" t="0" r="0" b="0"/>
            <wp:docPr id="5" name="Imatge 5" descr="Resultat d'imatges per a &quot;DICOM examp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DICOM example&quo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21D07EE" w14:textId="36263CDF" w:rsidR="009B7E7F" w:rsidRPr="00D50DDB" w:rsidRDefault="009B7E7F" w:rsidP="009B7E7F">
      <w:pPr>
        <w:pStyle w:val="Llegenda"/>
      </w:pPr>
      <w:bookmarkStart w:id="21" w:name="_Toc63764476"/>
      <w:r>
        <w:t xml:space="preserve">Figura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a \* ARABIC \s 1 </w:instrText>
      </w:r>
      <w:r>
        <w:fldChar w:fldCharType="separate"/>
      </w:r>
      <w:r>
        <w:rPr>
          <w:noProof/>
        </w:rPr>
        <w:t>4</w:t>
      </w:r>
      <w:r>
        <w:fldChar w:fldCharType="end"/>
      </w:r>
      <w:r>
        <w:t xml:space="preserve">: Exemple d’una imatge generada pel protocol DICOM </w:t>
      </w:r>
      <w:r>
        <w:fldChar w:fldCharType="begin"/>
      </w:r>
      <w:r>
        <w:instrText xml:space="preserve"> ADDIN ZOTERO_ITEM CSL_CITATION {"citationID":"kYTRKTEx","properties":{"formattedCitation":"[15]","plainCitation":"[15]","noteIndex":0},"citationItems":[{"id":60,"uris":["http://zotero.org/users/local/eauejolH/items/CQ55WHVZ"],"uri":["http://zotero.org/users/local/eauejolH/items/CQ55WHVZ"],"itemData":{"id":60,"type":"post-weblog","title":"DICOM Basics using Java - Extracting Image Data","URL":"https://saravanansubramanian.com/extractdicomimagedata/","author":[{"family":"Subramanian","given":"Saravanan"}],"issued":{"date-parts":[["2014",10,6]]}}}],"schema":"https://github.com/citation-style-language/schema/raw/master/csl-citation.json"} </w:instrText>
      </w:r>
      <w:r>
        <w:fldChar w:fldCharType="separate"/>
      </w:r>
      <w:r w:rsidRPr="009B7E7F">
        <w:t>[15]</w:t>
      </w:r>
      <w:r>
        <w:fldChar w:fldCharType="end"/>
      </w:r>
      <w:r>
        <w:t>.</w:t>
      </w:r>
      <w:bookmarkEnd w:id="21"/>
    </w:p>
    <w:p w14:paraId="167AEFBA" w14:textId="69E39CDC" w:rsidR="00D7771E" w:rsidRPr="009B7E7F" w:rsidRDefault="00396E96" w:rsidP="009B7E7F">
      <w:pPr>
        <w:pStyle w:val="Ttol5"/>
        <w:rPr>
          <w:highlight w:val="magenta"/>
        </w:rPr>
      </w:pPr>
      <w:r w:rsidRPr="009B7E7F">
        <w:rPr>
          <w:highlight w:val="magenta"/>
        </w:rPr>
        <w:t>ISO/IEEE 11073</w:t>
      </w:r>
    </w:p>
    <w:p w14:paraId="5C0583C1" w14:textId="1A79CC8F" w:rsidR="009B7E7F" w:rsidRPr="009B7E7F" w:rsidRDefault="009B7E7F" w:rsidP="009B7E7F">
      <w:r w:rsidRPr="009B7E7F">
        <w:t xml:space="preserve">Aquest </w:t>
      </w:r>
      <w:r>
        <w:t xml:space="preserve">protocol, creat per la família d’estàndards internacional, és el que permet poder intercanviar senyals vitals o biomèdiques. Aquest protocol ofereix un conjunt de tecnologia per poder connectar-ho a un pacient i que funcioni sense cap configuració extra. És un protocol molt útil per a la </w:t>
      </w:r>
      <w:r w:rsidR="00505212">
        <w:t>monitoratge</w:t>
      </w:r>
      <w:r>
        <w:t xml:space="preserve"> dels pacients.</w:t>
      </w:r>
    </w:p>
    <w:p w14:paraId="3440286A" w14:textId="77777777" w:rsidR="00430EBE" w:rsidRDefault="00430EBE" w:rsidP="00A60F2C"/>
    <w:p w14:paraId="68A3B2A3" w14:textId="00AE27F9" w:rsidR="009B7E7F" w:rsidRPr="0007329F" w:rsidRDefault="009B7E7F" w:rsidP="00A60F2C">
      <w:pPr>
        <w:sectPr w:rsidR="009B7E7F" w:rsidRPr="0007329F" w:rsidSect="009B251B">
          <w:headerReference w:type="default" r:id="rId18"/>
          <w:type w:val="oddPage"/>
          <w:pgSz w:w="11906" w:h="16838" w:code="9"/>
          <w:pgMar w:top="1701" w:right="1418" w:bottom="1418" w:left="1418" w:header="709" w:footer="709" w:gutter="284"/>
          <w:cols w:space="708"/>
          <w:docGrid w:linePitch="360"/>
        </w:sectPr>
      </w:pPr>
    </w:p>
    <w:p w14:paraId="16C0CB9F" w14:textId="0D7EFD2F" w:rsidR="00C8177B" w:rsidRPr="00580DA5" w:rsidRDefault="00C32AE4" w:rsidP="00EC1059">
      <w:pPr>
        <w:pStyle w:val="Ttol1"/>
        <w:rPr>
          <w:highlight w:val="magenta"/>
        </w:rPr>
      </w:pPr>
      <w:bookmarkStart w:id="22" w:name="_OBJECTIUS_I_ABAST"/>
      <w:bookmarkStart w:id="23" w:name="_Toc55765597"/>
      <w:bookmarkStart w:id="24" w:name="_Toc63765636"/>
      <w:bookmarkEnd w:id="22"/>
      <w:r w:rsidRPr="00580DA5">
        <w:rPr>
          <w:highlight w:val="magenta"/>
        </w:rPr>
        <w:lastRenderedPageBreak/>
        <w:t>OBJECTIUS I ABAST</w:t>
      </w:r>
      <w:bookmarkStart w:id="25" w:name="_Hlk55577411"/>
      <w:bookmarkEnd w:id="23"/>
      <w:bookmarkEnd w:id="24"/>
    </w:p>
    <w:p w14:paraId="00E87E92" w14:textId="24DE1F94" w:rsidR="006C395D" w:rsidRPr="0007329F" w:rsidRDefault="006C395D" w:rsidP="006C395D">
      <w:r w:rsidRPr="0007329F">
        <w:t>En aquest</w:t>
      </w:r>
      <w:r w:rsidR="00F1105F" w:rsidRPr="0007329F">
        <w:t xml:space="preserve"> apartat s’</w:t>
      </w:r>
      <w:r w:rsidR="001D321C" w:rsidRPr="0007329F">
        <w:t>explicaran</w:t>
      </w:r>
      <w:r w:rsidR="00F1105F" w:rsidRPr="0007329F">
        <w:t xml:space="preserve"> els objectius que té aquest treball, tant pel client com pel producte. A més s’inclourà quin és el públic objectiu</w:t>
      </w:r>
      <w:r w:rsidR="00177973" w:rsidRPr="0007329F">
        <w:t xml:space="preserve"> i l’abast</w:t>
      </w:r>
      <w:r w:rsidR="00F1105F" w:rsidRPr="0007329F">
        <w:t xml:space="preserve"> d’aquesta aplicació.</w:t>
      </w:r>
    </w:p>
    <w:p w14:paraId="68AF6185" w14:textId="3E59BB76" w:rsidR="00F1105F" w:rsidRPr="00580DA5" w:rsidRDefault="00EC1059" w:rsidP="00EC1059">
      <w:pPr>
        <w:pStyle w:val="Ttol2"/>
        <w:rPr>
          <w:highlight w:val="magenta"/>
        </w:rPr>
      </w:pPr>
      <w:bookmarkStart w:id="26" w:name="_Toc63765637"/>
      <w:r w:rsidRPr="00580DA5">
        <w:rPr>
          <w:highlight w:val="magenta"/>
        </w:rPr>
        <w:t>OBJECTIUS DEL CLIENT</w:t>
      </w:r>
      <w:bookmarkEnd w:id="26"/>
    </w:p>
    <w:bookmarkEnd w:id="25"/>
    <w:p w14:paraId="581EB9F5" w14:textId="16EC7A7B" w:rsidR="005F51B0" w:rsidRPr="0007329F" w:rsidRDefault="005F51B0" w:rsidP="005F51B0">
      <w:pPr>
        <w:pStyle w:val="Pargrafdellista"/>
        <w:numPr>
          <w:ilvl w:val="0"/>
          <w:numId w:val="33"/>
        </w:numPr>
      </w:pPr>
      <w:r w:rsidRPr="0007329F">
        <w:t xml:space="preserve">Demostrar que amb l’aplicació millora l’efectivitat de </w:t>
      </w:r>
      <w:r w:rsidR="00B33A2C" w:rsidRPr="0007329F">
        <w:t>visualitzar un</w:t>
      </w:r>
      <w:r w:rsidR="00DC4FFD" w:rsidRPr="0007329F">
        <w:t xml:space="preserve"> esdeveniment</w:t>
      </w:r>
      <w:r w:rsidR="00242771">
        <w:t>.</w:t>
      </w:r>
    </w:p>
    <w:p w14:paraId="7327B574" w14:textId="72F9557F" w:rsidR="00702682" w:rsidRPr="0007329F" w:rsidRDefault="00702682" w:rsidP="00702682">
      <w:pPr>
        <w:pStyle w:val="Pargrafdellista"/>
        <w:numPr>
          <w:ilvl w:val="0"/>
          <w:numId w:val="33"/>
        </w:numPr>
      </w:pPr>
      <w:r w:rsidRPr="0007329F">
        <w:t xml:space="preserve">Fer una aplicació multiplataforma per arribar al màxim </w:t>
      </w:r>
      <w:r w:rsidR="00505212">
        <w:t>nombre</w:t>
      </w:r>
      <w:r w:rsidRPr="0007329F">
        <w:t xml:space="preserve"> d’usuaris.</w:t>
      </w:r>
    </w:p>
    <w:p w14:paraId="55691F72" w14:textId="5E7FFEEA" w:rsidR="00702682" w:rsidRPr="0007329F" w:rsidRDefault="00702682" w:rsidP="00702682">
      <w:pPr>
        <w:pStyle w:val="Pargrafdellista"/>
        <w:numPr>
          <w:ilvl w:val="0"/>
          <w:numId w:val="33"/>
        </w:numPr>
      </w:pPr>
      <w:r w:rsidRPr="0007329F">
        <w:t xml:space="preserve">Gestionar les alertes </w:t>
      </w:r>
      <w:r w:rsidR="00580DA5">
        <w:t>que disposin els</w:t>
      </w:r>
      <w:r w:rsidRPr="0007329F">
        <w:t xml:space="preserve"> usuaris a través d’una pàgina web.</w:t>
      </w:r>
    </w:p>
    <w:p w14:paraId="7D7CF839" w14:textId="37C3DD66" w:rsidR="00D0199D" w:rsidRPr="0007329F" w:rsidRDefault="00580DA5" w:rsidP="00580DA5">
      <w:pPr>
        <w:pStyle w:val="Pargrafdellista"/>
        <w:numPr>
          <w:ilvl w:val="0"/>
          <w:numId w:val="33"/>
        </w:numPr>
      </w:pPr>
      <w:r>
        <w:t>Rebre notificacions quan s’ha superat el llindar del valor establert en l’alerta.</w:t>
      </w:r>
    </w:p>
    <w:p w14:paraId="4249B625" w14:textId="55349ED0" w:rsidR="005F51B0" w:rsidRPr="00242771" w:rsidRDefault="00EC1059" w:rsidP="005F51B0">
      <w:pPr>
        <w:pStyle w:val="Ttol2"/>
        <w:rPr>
          <w:highlight w:val="magenta"/>
        </w:rPr>
      </w:pPr>
      <w:bookmarkStart w:id="27" w:name="_Toc63765638"/>
      <w:r w:rsidRPr="00242771">
        <w:rPr>
          <w:highlight w:val="magenta"/>
        </w:rPr>
        <w:t>OBJECTIUS DEL PRODUCTE</w:t>
      </w:r>
      <w:bookmarkEnd w:id="27"/>
    </w:p>
    <w:p w14:paraId="516EF26C" w14:textId="3CCEB972" w:rsidR="00341EF7" w:rsidRPr="0007329F" w:rsidRDefault="00702682" w:rsidP="00177973">
      <w:pPr>
        <w:pStyle w:val="Pargrafdellista"/>
        <w:numPr>
          <w:ilvl w:val="0"/>
          <w:numId w:val="39"/>
        </w:numPr>
      </w:pPr>
      <w:r w:rsidRPr="0007329F">
        <w:t>Dissenyar un sistema per a poder afegir hospitals i diferents motors d’interoperabilitat.</w:t>
      </w:r>
    </w:p>
    <w:p w14:paraId="32DD214F" w14:textId="159BACFB" w:rsidR="00702682" w:rsidRPr="0007329F" w:rsidRDefault="00702682" w:rsidP="00177973">
      <w:pPr>
        <w:pStyle w:val="Pargrafdellista"/>
        <w:numPr>
          <w:ilvl w:val="0"/>
          <w:numId w:val="39"/>
        </w:numPr>
      </w:pPr>
      <w:r w:rsidRPr="0007329F">
        <w:t>Poder personalitzar els valors perquè soni l’alerta.</w:t>
      </w:r>
    </w:p>
    <w:p w14:paraId="77FDB674" w14:textId="25F39389" w:rsidR="00B95447" w:rsidRPr="0007329F" w:rsidRDefault="00B95447" w:rsidP="00B95447">
      <w:pPr>
        <w:pStyle w:val="Pargrafdellista"/>
        <w:numPr>
          <w:ilvl w:val="0"/>
          <w:numId w:val="39"/>
        </w:numPr>
      </w:pPr>
      <w:r w:rsidRPr="0007329F">
        <w:t>Tenir una seguretat adient d’una aplicació medica.</w:t>
      </w:r>
    </w:p>
    <w:p w14:paraId="0C6FA6BF" w14:textId="32C56621" w:rsidR="00D0199D" w:rsidRPr="0007329F" w:rsidRDefault="00D0199D" w:rsidP="00D0199D">
      <w:pPr>
        <w:pStyle w:val="Pargrafdellista"/>
        <w:numPr>
          <w:ilvl w:val="0"/>
          <w:numId w:val="39"/>
        </w:numPr>
      </w:pPr>
      <w:r w:rsidRPr="0007329F">
        <w:t>Evitar que la comunicació entre el servidor i l’aplicació mai es perdi per problemes del producte.</w:t>
      </w:r>
    </w:p>
    <w:p w14:paraId="59EBC66B" w14:textId="48376383" w:rsidR="00D0199D" w:rsidRPr="0007329F" w:rsidRDefault="00242771" w:rsidP="00D0199D">
      <w:pPr>
        <w:pStyle w:val="Pargrafdellista"/>
        <w:numPr>
          <w:ilvl w:val="0"/>
          <w:numId w:val="39"/>
        </w:numPr>
      </w:pPr>
      <w:r>
        <w:t>Seguir les lleis de protecció de dades dels usuaris.</w:t>
      </w:r>
    </w:p>
    <w:p w14:paraId="1FE2FD74" w14:textId="44659C8E" w:rsidR="00F1105F" w:rsidRPr="0007329F" w:rsidRDefault="00EC1059" w:rsidP="00EC1059">
      <w:pPr>
        <w:pStyle w:val="Ttol2"/>
        <w:rPr>
          <w:highlight w:val="magenta"/>
        </w:rPr>
      </w:pPr>
      <w:bookmarkStart w:id="28" w:name="_Toc63765639"/>
      <w:r w:rsidRPr="0007329F">
        <w:rPr>
          <w:highlight w:val="magenta"/>
        </w:rPr>
        <w:t>PÚBLIC POTENCIAL</w:t>
      </w:r>
      <w:bookmarkEnd w:id="28"/>
    </w:p>
    <w:p w14:paraId="42C1E9C9" w14:textId="6C6AE986" w:rsidR="008010A3" w:rsidRPr="0007329F" w:rsidRDefault="005F51B0" w:rsidP="00F1105F">
      <w:r w:rsidRPr="0007329F">
        <w:t>A</w:t>
      </w:r>
      <w:r w:rsidR="00F1105F" w:rsidRPr="0007329F">
        <w:t>questa aplicació està pensada per a ser utilitzada per a qualsevol treballador d’un hospital</w:t>
      </w:r>
      <w:r w:rsidR="00DD4567" w:rsidRPr="0007329F">
        <w:t xml:space="preserve"> o institució mèdica que demani accés al producte</w:t>
      </w:r>
      <w:r w:rsidR="00F1105F" w:rsidRPr="0007329F">
        <w:t>. Això vol dir que si estàs donat d’alta i el mateix hospital t’ha donat un usuari i contrasenya de l’aplicació, es podrà accedir i per tant usar</w:t>
      </w:r>
      <w:r w:rsidR="001D321C" w:rsidRPr="0007329F">
        <w:t>-la</w:t>
      </w:r>
      <w:r w:rsidR="00F1105F" w:rsidRPr="0007329F">
        <w:t>.</w:t>
      </w:r>
    </w:p>
    <w:p w14:paraId="1E0B7AE9" w14:textId="77777777" w:rsidR="008010A3" w:rsidRPr="0007329F" w:rsidRDefault="00DD4567" w:rsidP="00DD4567">
      <w:pPr>
        <w:pStyle w:val="Ttol2"/>
        <w:rPr>
          <w:highlight w:val="magenta"/>
        </w:rPr>
      </w:pPr>
      <w:bookmarkStart w:id="29" w:name="_Toc63765640"/>
      <w:r w:rsidRPr="0007329F">
        <w:rPr>
          <w:highlight w:val="magenta"/>
        </w:rPr>
        <w:t>ABAST</w:t>
      </w:r>
      <w:bookmarkEnd w:id="29"/>
    </w:p>
    <w:p w14:paraId="5B3B8915" w14:textId="77777777" w:rsidR="008218E9" w:rsidRPr="0007329F" w:rsidRDefault="00E553BA" w:rsidP="00E553BA">
      <w:r w:rsidRPr="0007329F">
        <w:t xml:space="preserve">Principalment aquest producte </w:t>
      </w:r>
      <w:r w:rsidR="00910E23" w:rsidRPr="0007329F">
        <w:t xml:space="preserve">es </w:t>
      </w:r>
      <w:r w:rsidRPr="0007329F">
        <w:t xml:space="preserve">vol </w:t>
      </w:r>
      <w:r w:rsidR="00910E23" w:rsidRPr="0007329F">
        <w:t xml:space="preserve"> fer d’us exclusiu per a l’Hospital de Mataró i comunicant-se exclusivament amb el motor d’interoperabilitat IRIS. </w:t>
      </w:r>
    </w:p>
    <w:p w14:paraId="065CAB45" w14:textId="12E8A7BF" w:rsidR="00E553BA" w:rsidRPr="0007329F" w:rsidRDefault="00910E23" w:rsidP="00E553BA">
      <w:pPr>
        <w:sectPr w:rsidR="00E553BA" w:rsidRPr="0007329F" w:rsidSect="009B251B">
          <w:headerReference w:type="default" r:id="rId19"/>
          <w:type w:val="oddPage"/>
          <w:pgSz w:w="11906" w:h="16838" w:code="9"/>
          <w:pgMar w:top="1701" w:right="1418" w:bottom="1418" w:left="1418" w:header="709" w:footer="709" w:gutter="284"/>
          <w:cols w:space="708"/>
          <w:docGrid w:linePitch="360"/>
        </w:sectPr>
      </w:pPr>
      <w:r w:rsidRPr="0007329F">
        <w:lastRenderedPageBreak/>
        <w:t>Dit això, no vol dir que  el disseny de la base de d</w:t>
      </w:r>
      <w:r w:rsidR="008218E9" w:rsidRPr="0007329F">
        <w:t>ades i del servidor no s’hagi pensat en el cas que  es puguin afegir noves institucions mèdiques o usar altres  empreses que disposin d’un motor d’interoperabilitat. Per tant l’abast d’aquest projecte pot ser tant “petit” com centrar-se en un únic motor d’interoperabilitat i un únic hospital fins a, potser convertir-se amb una aplicació que s’utilitza en tot el món.</w:t>
      </w:r>
    </w:p>
    <w:p w14:paraId="0CEDF4F7" w14:textId="4D41ACBA" w:rsidR="00C8177B" w:rsidRPr="0007329F" w:rsidRDefault="00C32AE4" w:rsidP="00EC1059">
      <w:pPr>
        <w:pStyle w:val="Ttol1"/>
        <w:rPr>
          <w:highlight w:val="magenta"/>
        </w:rPr>
      </w:pPr>
      <w:bookmarkStart w:id="30" w:name="_METODOLOGIA"/>
      <w:bookmarkStart w:id="31" w:name="_Toc55765598"/>
      <w:bookmarkStart w:id="32" w:name="_Toc63765641"/>
      <w:bookmarkEnd w:id="30"/>
      <w:r w:rsidRPr="0007329F">
        <w:rPr>
          <w:highlight w:val="magenta"/>
        </w:rPr>
        <w:lastRenderedPageBreak/>
        <w:t>METODOLOGIA</w:t>
      </w:r>
      <w:bookmarkEnd w:id="31"/>
      <w:bookmarkEnd w:id="32"/>
    </w:p>
    <w:p w14:paraId="3408037B" w14:textId="4714AF4A" w:rsidR="00F70BBD" w:rsidRPr="0007329F" w:rsidRDefault="00F70BBD" w:rsidP="00F70BBD">
      <w:r w:rsidRPr="0007329F">
        <w:t xml:space="preserve">Aquest TFG tindrà un procés cíclic en la part del producte. Com es pot saber utilitzar una metodologia </w:t>
      </w:r>
      <w:proofErr w:type="spellStart"/>
      <w:r w:rsidRPr="0007329F">
        <w:t>scrum</w:t>
      </w:r>
      <w:proofErr w:type="spellEnd"/>
      <w:r w:rsidRPr="0007329F">
        <w:t xml:space="preserve"> sent només un desenvolupador pot ser difícil</w:t>
      </w:r>
      <w:r w:rsidR="00EE1B4D" w:rsidRPr="0007329F">
        <w:t xml:space="preserve">, per tant </w:t>
      </w:r>
      <w:r w:rsidRPr="0007329F">
        <w:t xml:space="preserve">s’usarà una petita variant. El principal objectiu d’aquesta metodologia és que en cada </w:t>
      </w:r>
      <w:proofErr w:type="spellStart"/>
      <w:r w:rsidRPr="0007329F">
        <w:t>sprint</w:t>
      </w:r>
      <w:proofErr w:type="spellEnd"/>
      <w:r w:rsidRPr="0007329F">
        <w:t>, que serà d’una setmana, l’aplicació afegeixi funcionalitats sense trencar les anteriors. Per fer això s’usarà TDD, per tant com diu aquesta metodologia només s’afegirà en el codi aquelles funcionalitats que hagin passat els tests, que es faran abans d’escriure el codi.</w:t>
      </w:r>
    </w:p>
    <w:p w14:paraId="7F9584D8" w14:textId="3C8324A1" w:rsidR="004F3BB6" w:rsidRPr="0007329F" w:rsidRDefault="004F3BB6" w:rsidP="00F70BBD">
      <w:r w:rsidRPr="0007329F">
        <w:t xml:space="preserve">En el control de versions que s’utilitzarà, hi haurà tres branques per defecte, </w:t>
      </w:r>
      <w:proofErr w:type="spellStart"/>
      <w:r w:rsidRPr="0007329F">
        <w:t>mas</w:t>
      </w:r>
      <w:r w:rsidR="00125E09" w:rsidRPr="0007329F">
        <w:t>t</w:t>
      </w:r>
      <w:r w:rsidRPr="0007329F">
        <w:t>er</w:t>
      </w:r>
      <w:proofErr w:type="spellEnd"/>
      <w:r w:rsidRPr="0007329F">
        <w:t xml:space="preserve">, </w:t>
      </w:r>
      <w:proofErr w:type="spellStart"/>
      <w:r w:rsidRPr="0007329F">
        <w:t>develop</w:t>
      </w:r>
      <w:proofErr w:type="spellEnd"/>
      <w:r w:rsidRPr="0007329F">
        <w:t xml:space="preserve"> i  </w:t>
      </w:r>
      <w:proofErr w:type="spellStart"/>
      <w:r w:rsidRPr="0007329F">
        <w:t>documentation</w:t>
      </w:r>
      <w:proofErr w:type="spellEnd"/>
      <w:r w:rsidRPr="0007329F">
        <w:t xml:space="preserve">. A part quan s’hagi d’afegir una funció al producte, es crearà una branca amb les sigles de la fita que li correspongui i el seu nom. Per exemple </w:t>
      </w:r>
      <w:proofErr w:type="spellStart"/>
      <w:r w:rsidRPr="0007329F">
        <w:t>cs_login</w:t>
      </w:r>
      <w:proofErr w:type="spellEnd"/>
      <w:r w:rsidRPr="0007329F">
        <w:t>, en el cas de fer la funció del servidor web d'iniciar sessió.</w:t>
      </w:r>
    </w:p>
    <w:p w14:paraId="1C44E2A1" w14:textId="500E952F" w:rsidR="00F70BBD" w:rsidRPr="0007329F" w:rsidRDefault="00F70BBD" w:rsidP="00F70BBD">
      <w:r w:rsidRPr="0007329F">
        <w:t>A més aquest projecte tindrà tres fites relacionades amb les entregues que hi ha de la documentació del projecte.</w:t>
      </w:r>
    </w:p>
    <w:p w14:paraId="1C2413C4" w14:textId="5837B59F" w:rsidR="00F70BBD" w:rsidRPr="0007329F" w:rsidRDefault="00F70BBD" w:rsidP="00F70BBD">
      <w:r w:rsidRPr="0007329F">
        <w:t>La primera ve relacionada amb l’entrega de l’avantprojecte, en aquesta fita s’haurà de dissenyar tot</w:t>
      </w:r>
      <w:r w:rsidR="00242CD0" w:rsidRPr="0007329F">
        <w:t xml:space="preserve"> el producte</w:t>
      </w:r>
      <w:r w:rsidRPr="0007329F">
        <w:t>.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199888AD" w:rsidR="00F70BBD" w:rsidRPr="0007329F" w:rsidRDefault="00F70BBD" w:rsidP="00F70BBD">
      <w:r w:rsidRPr="0007329F">
        <w:t>La segona fita començarà la producció de</w:t>
      </w:r>
      <w:r w:rsidR="00CF4B98" w:rsidRPr="0007329F">
        <w:t>l servidor</w:t>
      </w:r>
      <w:r w:rsidRPr="0007329F">
        <w:t xml:space="preserve"> i està marcada amb l’entrega de la memòria intermèdia. Aquesta fita se separarà en </w:t>
      </w:r>
      <w:r w:rsidR="00F67519" w:rsidRPr="0007329F">
        <w:t>tres</w:t>
      </w:r>
      <w:r w:rsidRPr="0007329F">
        <w:t xml:space="preserve"> sprints i, a arribar la data de la fita, s’haurà de tenir el </w:t>
      </w:r>
      <w:r w:rsidR="00643F80" w:rsidRPr="0007329F">
        <w:t>servidor IRIS i el servidor Web</w:t>
      </w:r>
      <w:r w:rsidRPr="0007329F">
        <w:t>.</w:t>
      </w:r>
      <w:r w:rsidR="00F67519" w:rsidRPr="0007329F">
        <w:t xml:space="preserve"> Aquests tres sprints corresponen al servidor web  i es farà a tres setmanes de la data límit de la fita. Abans de fer aquesta web</w:t>
      </w:r>
      <w:r w:rsidR="004F3BB6" w:rsidRPr="0007329F">
        <w:t xml:space="preserve"> es farà el servidor d’IRIS. El motiu de què no estigui tallant en sprints és perquè en el moment de l’elaboració d’aquest apartat no se sap quan es trigarà a fer-ho. Així que s’ha deixat una longitud de temps equivalent a set sprints, per evitar inconvenients al futur.</w:t>
      </w:r>
    </w:p>
    <w:p w14:paraId="066D3524" w14:textId="617553D3" w:rsidR="00D61202" w:rsidRPr="0007329F" w:rsidRDefault="00F70BBD" w:rsidP="00A60F2C">
      <w:r w:rsidRPr="0007329F">
        <w:t xml:space="preserve">La tercera i última fita coincideix amb la data de l’entrega de la memòria final i servirà per </w:t>
      </w:r>
      <w:r w:rsidR="00643F80" w:rsidRPr="0007329F">
        <w:t>desenvolupar</w:t>
      </w:r>
      <w:r w:rsidRPr="0007329F">
        <w:t xml:space="preserve"> l’aplicaci</w:t>
      </w:r>
      <w:r w:rsidR="00365BFC" w:rsidRPr="0007329F">
        <w:t xml:space="preserve">ó. </w:t>
      </w:r>
      <w:r w:rsidR="00F67519" w:rsidRPr="0007329F">
        <w:t xml:space="preserve">Aquesta última fita estarà </w:t>
      </w:r>
      <w:r w:rsidR="004F3BB6" w:rsidRPr="0007329F">
        <w:t>composta</w:t>
      </w:r>
      <w:r w:rsidR="00F67519" w:rsidRPr="0007329F">
        <w:t xml:space="preserve"> de </w:t>
      </w:r>
      <w:r w:rsidR="004F3BB6" w:rsidRPr="0007329F">
        <w:t>set</w:t>
      </w:r>
      <w:r w:rsidR="00DD4567" w:rsidRPr="0007329F">
        <w:t xml:space="preserve"> sprints </w:t>
      </w:r>
      <w:r w:rsidR="004F3BB6" w:rsidRPr="0007329F">
        <w:t>que anirà des de connectar-se amb el servidor web fins a fer la interfície d’usuari.</w:t>
      </w:r>
      <w:r w:rsidR="00DD4567" w:rsidRPr="0007329F">
        <w:t xml:space="preserve"> </w:t>
      </w:r>
    </w:p>
    <w:p w14:paraId="64795321" w14:textId="489E92A9" w:rsidR="008010A3" w:rsidRPr="0007329F" w:rsidRDefault="008010A3" w:rsidP="00A60F2C">
      <w:pPr>
        <w:sectPr w:rsidR="008010A3" w:rsidRPr="0007329F" w:rsidSect="009B251B">
          <w:headerReference w:type="default" r:id="rId20"/>
          <w:type w:val="oddPage"/>
          <w:pgSz w:w="11906" w:h="16838" w:code="9"/>
          <w:pgMar w:top="1701" w:right="1418" w:bottom="1418" w:left="1418" w:header="709" w:footer="709" w:gutter="284"/>
          <w:cols w:space="708"/>
          <w:docGrid w:linePitch="360"/>
        </w:sectPr>
      </w:pPr>
    </w:p>
    <w:p w14:paraId="3B3029FB" w14:textId="0A67814E" w:rsidR="00C8177B" w:rsidRPr="0007329F" w:rsidRDefault="00C32AE4" w:rsidP="00EC1059">
      <w:pPr>
        <w:pStyle w:val="Ttol1"/>
        <w:rPr>
          <w:highlight w:val="magenta"/>
        </w:rPr>
      </w:pPr>
      <w:bookmarkStart w:id="33" w:name="_DEFINICIÓ_DE_REQUERIMENTS"/>
      <w:bookmarkStart w:id="34" w:name="_Toc55765599"/>
      <w:bookmarkStart w:id="35" w:name="_Toc63765642"/>
      <w:bookmarkEnd w:id="33"/>
      <w:r w:rsidRPr="0007329F">
        <w:rPr>
          <w:highlight w:val="magenta"/>
        </w:rPr>
        <w:lastRenderedPageBreak/>
        <w:t>DEFINICIÓ DE REQUERIMENTS FUNCIONALS I TECNOLÒGICS</w:t>
      </w:r>
      <w:bookmarkEnd w:id="34"/>
      <w:bookmarkEnd w:id="35"/>
    </w:p>
    <w:p w14:paraId="70486353" w14:textId="0895854A" w:rsidR="004A440B" w:rsidRPr="0007329F" w:rsidRDefault="006C5953" w:rsidP="006C5953">
      <w:r w:rsidRPr="0007329F">
        <w:t xml:space="preserve">Aquest projecte </w:t>
      </w:r>
      <w:r w:rsidR="004A440B" w:rsidRPr="0007329F">
        <w:t>necessita separar els requeriment funcionals del servidor i de l’aplicació, ja que són bastants diferents.</w:t>
      </w:r>
    </w:p>
    <w:p w14:paraId="0749CB80" w14:textId="1AC2F4EE" w:rsidR="00263F91" w:rsidRPr="0007329F" w:rsidRDefault="00263F91" w:rsidP="00263F91">
      <w:pPr>
        <w:pStyle w:val="Ttol2"/>
        <w:rPr>
          <w:highlight w:val="magenta"/>
        </w:rPr>
      </w:pPr>
      <w:bookmarkStart w:id="36" w:name="_Hlk63333031"/>
      <w:bookmarkStart w:id="37" w:name="_Hlk55578241"/>
      <w:bookmarkStart w:id="38" w:name="_Toc63765643"/>
      <w:r w:rsidRPr="0007329F">
        <w:rPr>
          <w:highlight w:val="magenta"/>
        </w:rPr>
        <w:t>REQUERIMENTS FUNCIONALS DEL SERVIDOR WEB</w:t>
      </w:r>
      <w:bookmarkEnd w:id="38"/>
    </w:p>
    <w:p w14:paraId="3D396897" w14:textId="7D858590" w:rsidR="00263F91" w:rsidRPr="0007329F" w:rsidRDefault="00801238" w:rsidP="00263F91">
      <w:pPr>
        <w:pStyle w:val="Pargrafdellista"/>
        <w:numPr>
          <w:ilvl w:val="0"/>
          <w:numId w:val="34"/>
        </w:numPr>
        <w:rPr>
          <w:b/>
          <w:bCs/>
        </w:rPr>
      </w:pPr>
      <w:r w:rsidRPr="0007329F">
        <w:rPr>
          <w:b/>
          <w:bCs/>
        </w:rPr>
        <w:t>I</w:t>
      </w:r>
      <w:r w:rsidR="00263F91" w:rsidRPr="0007329F">
        <w:rPr>
          <w:b/>
          <w:bCs/>
        </w:rPr>
        <w:t>niciar sessió al servidor web.</w:t>
      </w:r>
    </w:p>
    <w:p w14:paraId="5E6E3D26" w14:textId="292863E8" w:rsidR="00263F91" w:rsidRPr="0007329F" w:rsidRDefault="00801238" w:rsidP="00263F91">
      <w:pPr>
        <w:pStyle w:val="Pargrafdellista"/>
        <w:numPr>
          <w:ilvl w:val="0"/>
          <w:numId w:val="34"/>
        </w:numPr>
        <w:rPr>
          <w:b/>
          <w:bCs/>
        </w:rPr>
      </w:pPr>
      <w:r w:rsidRPr="0007329F">
        <w:rPr>
          <w:b/>
          <w:bCs/>
        </w:rPr>
        <w:t>Tancar</w:t>
      </w:r>
      <w:r w:rsidR="00263F91" w:rsidRPr="0007329F">
        <w:rPr>
          <w:b/>
          <w:bCs/>
        </w:rPr>
        <w:t xml:space="preserve"> sessió al servidor web.</w:t>
      </w:r>
    </w:p>
    <w:p w14:paraId="1C4F9DFE" w14:textId="3648DAAB" w:rsidR="006B3A1A" w:rsidRPr="0007329F" w:rsidRDefault="00801238" w:rsidP="006B3A1A">
      <w:pPr>
        <w:pStyle w:val="Pargrafdellista"/>
        <w:numPr>
          <w:ilvl w:val="0"/>
          <w:numId w:val="34"/>
        </w:numPr>
        <w:rPr>
          <w:b/>
          <w:bCs/>
        </w:rPr>
      </w:pPr>
      <w:r w:rsidRPr="0007329F">
        <w:rPr>
          <w:b/>
          <w:bCs/>
        </w:rPr>
        <w:t>Crear</w:t>
      </w:r>
      <w:r w:rsidR="00B33A2C" w:rsidRPr="0007329F">
        <w:rPr>
          <w:b/>
          <w:bCs/>
        </w:rPr>
        <w:t xml:space="preserve"> usuaris </w:t>
      </w:r>
      <w:r w:rsidR="00263F91" w:rsidRPr="0007329F">
        <w:rPr>
          <w:b/>
          <w:bCs/>
        </w:rPr>
        <w:t>per</w:t>
      </w:r>
      <w:r w:rsidR="00B33A2C" w:rsidRPr="0007329F">
        <w:rPr>
          <w:b/>
          <w:bCs/>
        </w:rPr>
        <w:t xml:space="preserve"> l’aplicació</w:t>
      </w:r>
      <w:r w:rsidRPr="0007329F">
        <w:rPr>
          <w:b/>
          <w:bCs/>
        </w:rPr>
        <w:t xml:space="preserve"> o servidor</w:t>
      </w:r>
      <w:r w:rsidR="00B33A2C" w:rsidRPr="0007329F">
        <w:rPr>
          <w:b/>
          <w:bCs/>
        </w:rPr>
        <w:t>.</w:t>
      </w:r>
    </w:p>
    <w:p w14:paraId="541E7637" w14:textId="5C46ACE7" w:rsidR="00263F91" w:rsidRPr="0007329F" w:rsidRDefault="00801238" w:rsidP="00263F91">
      <w:pPr>
        <w:pStyle w:val="Pargrafdellista"/>
        <w:numPr>
          <w:ilvl w:val="0"/>
          <w:numId w:val="34"/>
        </w:numPr>
        <w:rPr>
          <w:b/>
          <w:bCs/>
        </w:rPr>
      </w:pPr>
      <w:r w:rsidRPr="0007329F">
        <w:rPr>
          <w:b/>
          <w:bCs/>
        </w:rPr>
        <w:t>Crear</w:t>
      </w:r>
      <w:r w:rsidR="00263F91" w:rsidRPr="0007329F">
        <w:rPr>
          <w:b/>
          <w:bCs/>
        </w:rPr>
        <w:t xml:space="preserve"> alertes per l’aplicació.</w:t>
      </w:r>
    </w:p>
    <w:p w14:paraId="618527E0" w14:textId="61FFDA9F" w:rsidR="00263F91" w:rsidRPr="0007329F" w:rsidRDefault="00801238" w:rsidP="00263F91">
      <w:pPr>
        <w:pStyle w:val="Pargrafdellista"/>
        <w:numPr>
          <w:ilvl w:val="0"/>
          <w:numId w:val="34"/>
        </w:numPr>
        <w:rPr>
          <w:b/>
          <w:bCs/>
        </w:rPr>
      </w:pPr>
      <w:r w:rsidRPr="0007329F">
        <w:rPr>
          <w:b/>
          <w:bCs/>
        </w:rPr>
        <w:t>Assignar o eliminar</w:t>
      </w:r>
      <w:r w:rsidR="00263F91" w:rsidRPr="0007329F">
        <w:rPr>
          <w:b/>
          <w:bCs/>
        </w:rPr>
        <w:t xml:space="preserve"> alertes als usuaris.</w:t>
      </w:r>
    </w:p>
    <w:p w14:paraId="265A2315" w14:textId="16A7056C" w:rsidR="00263F91" w:rsidRPr="0007329F" w:rsidRDefault="00801238" w:rsidP="00263F91">
      <w:pPr>
        <w:pStyle w:val="Pargrafdellista"/>
        <w:numPr>
          <w:ilvl w:val="0"/>
          <w:numId w:val="34"/>
        </w:numPr>
        <w:rPr>
          <w:b/>
          <w:bCs/>
        </w:rPr>
      </w:pPr>
      <w:r w:rsidRPr="0007329F">
        <w:rPr>
          <w:b/>
          <w:bCs/>
        </w:rPr>
        <w:t>Esborrar</w:t>
      </w:r>
      <w:r w:rsidR="00263F91" w:rsidRPr="0007329F">
        <w:rPr>
          <w:b/>
          <w:bCs/>
        </w:rPr>
        <w:t xml:space="preserve"> usuaris </w:t>
      </w:r>
      <w:r w:rsidRPr="0007329F">
        <w:rPr>
          <w:b/>
          <w:bCs/>
        </w:rPr>
        <w:t>amb</w:t>
      </w:r>
      <w:r w:rsidR="00263F91" w:rsidRPr="0007329F">
        <w:rPr>
          <w:b/>
          <w:bCs/>
        </w:rPr>
        <w:t xml:space="preserve"> un rol inferior a ells.</w:t>
      </w:r>
    </w:p>
    <w:p w14:paraId="4CF4AC5C" w14:textId="5B2E721A" w:rsidR="00263F91" w:rsidRPr="0007329F" w:rsidRDefault="00801238" w:rsidP="00263F91">
      <w:pPr>
        <w:pStyle w:val="Pargrafdellista"/>
        <w:numPr>
          <w:ilvl w:val="0"/>
          <w:numId w:val="34"/>
        </w:numPr>
        <w:rPr>
          <w:b/>
          <w:bCs/>
        </w:rPr>
      </w:pPr>
      <w:r w:rsidRPr="0007329F">
        <w:rPr>
          <w:b/>
          <w:bCs/>
        </w:rPr>
        <w:t>Esborrar</w:t>
      </w:r>
      <w:r w:rsidR="00263F91" w:rsidRPr="0007329F">
        <w:rPr>
          <w:b/>
          <w:bCs/>
        </w:rPr>
        <w:t xml:space="preserve"> alertes.</w:t>
      </w:r>
    </w:p>
    <w:p w14:paraId="1DFF8B7E" w14:textId="4FE2B948" w:rsidR="00263F91" w:rsidRPr="0007329F" w:rsidRDefault="00801238" w:rsidP="00263F91">
      <w:pPr>
        <w:pStyle w:val="Pargrafdellista"/>
        <w:numPr>
          <w:ilvl w:val="0"/>
          <w:numId w:val="34"/>
        </w:numPr>
        <w:rPr>
          <w:b/>
          <w:bCs/>
        </w:rPr>
      </w:pPr>
      <w:r w:rsidRPr="0007329F">
        <w:rPr>
          <w:b/>
          <w:bCs/>
        </w:rPr>
        <w:t>C</w:t>
      </w:r>
      <w:r w:rsidR="00263F91" w:rsidRPr="0007329F">
        <w:rPr>
          <w:b/>
          <w:bCs/>
        </w:rPr>
        <w:t>rear noves institucions mèdiques.</w:t>
      </w:r>
    </w:p>
    <w:p w14:paraId="24066BC1" w14:textId="003B69D0" w:rsidR="00263F91" w:rsidRPr="0007329F" w:rsidRDefault="00801238" w:rsidP="00263F91">
      <w:pPr>
        <w:pStyle w:val="Pargrafdellista"/>
        <w:numPr>
          <w:ilvl w:val="0"/>
          <w:numId w:val="34"/>
        </w:numPr>
        <w:rPr>
          <w:b/>
          <w:bCs/>
        </w:rPr>
      </w:pPr>
      <w:r w:rsidRPr="0007329F">
        <w:rPr>
          <w:b/>
          <w:bCs/>
        </w:rPr>
        <w:t>E</w:t>
      </w:r>
      <w:r w:rsidR="00263F91" w:rsidRPr="0007329F">
        <w:rPr>
          <w:b/>
          <w:bCs/>
        </w:rPr>
        <w:t>sborrar institucions mèdiques.</w:t>
      </w:r>
    </w:p>
    <w:p w14:paraId="2148057C" w14:textId="50C5D555" w:rsidR="006C5953" w:rsidRPr="0007329F" w:rsidRDefault="00801238" w:rsidP="006C5953">
      <w:pPr>
        <w:pStyle w:val="Pargrafdellista"/>
        <w:numPr>
          <w:ilvl w:val="0"/>
          <w:numId w:val="34"/>
        </w:numPr>
        <w:rPr>
          <w:b/>
          <w:bCs/>
        </w:rPr>
      </w:pPr>
      <w:r w:rsidRPr="0007329F">
        <w:rPr>
          <w:b/>
          <w:bCs/>
        </w:rPr>
        <w:t>Poder v</w:t>
      </w:r>
      <w:r w:rsidR="006C5953" w:rsidRPr="0007329F">
        <w:rPr>
          <w:b/>
          <w:bCs/>
        </w:rPr>
        <w:t xml:space="preserve">isualitzar la </w:t>
      </w:r>
      <w:r w:rsidRPr="0007329F">
        <w:rPr>
          <w:b/>
          <w:bCs/>
        </w:rPr>
        <w:t>llista d’usuaris, d’alertes i d’institucions mèdiques</w:t>
      </w:r>
      <w:r w:rsidR="006C5953" w:rsidRPr="0007329F">
        <w:rPr>
          <w:b/>
          <w:bCs/>
        </w:rPr>
        <w:t>.</w:t>
      </w:r>
    </w:p>
    <w:p w14:paraId="63072DC0" w14:textId="3B211F4D" w:rsidR="006C5953" w:rsidRPr="0007329F" w:rsidRDefault="00801238" w:rsidP="006C5953">
      <w:pPr>
        <w:pStyle w:val="Pargrafdellista"/>
        <w:numPr>
          <w:ilvl w:val="0"/>
          <w:numId w:val="34"/>
        </w:numPr>
        <w:rPr>
          <w:b/>
          <w:bCs/>
        </w:rPr>
      </w:pPr>
      <w:r w:rsidRPr="0007329F">
        <w:rPr>
          <w:b/>
          <w:bCs/>
        </w:rPr>
        <w:t>Poder F</w:t>
      </w:r>
      <w:r w:rsidR="006C5953" w:rsidRPr="0007329F">
        <w:rPr>
          <w:b/>
          <w:bCs/>
        </w:rPr>
        <w:t xml:space="preserve">iltrar la llista </w:t>
      </w:r>
      <w:r w:rsidRPr="0007329F">
        <w:rPr>
          <w:b/>
          <w:bCs/>
        </w:rPr>
        <w:t>d’usuaris, d’alertes i d’institucions mèdiques</w:t>
      </w:r>
      <w:r w:rsidR="006C5953" w:rsidRPr="0007329F">
        <w:rPr>
          <w:b/>
          <w:bCs/>
        </w:rPr>
        <w:t>.</w:t>
      </w:r>
    </w:p>
    <w:p w14:paraId="218909C1" w14:textId="2C005A41" w:rsidR="006C5953" w:rsidRPr="0007329F" w:rsidRDefault="00801238" w:rsidP="006C5953">
      <w:pPr>
        <w:pStyle w:val="Pargrafdellista"/>
        <w:numPr>
          <w:ilvl w:val="0"/>
          <w:numId w:val="34"/>
        </w:numPr>
        <w:rPr>
          <w:b/>
          <w:bCs/>
        </w:rPr>
      </w:pPr>
      <w:r w:rsidRPr="0007329F">
        <w:rPr>
          <w:b/>
          <w:bCs/>
        </w:rPr>
        <w:t>Poder b</w:t>
      </w:r>
      <w:r w:rsidR="006C5953" w:rsidRPr="0007329F">
        <w:rPr>
          <w:b/>
          <w:bCs/>
        </w:rPr>
        <w:t xml:space="preserve">uscar en la </w:t>
      </w:r>
      <w:r w:rsidRPr="0007329F">
        <w:rPr>
          <w:b/>
          <w:bCs/>
        </w:rPr>
        <w:t>llista d’usuaris, d’alertes i d’institucions mèdiques</w:t>
      </w:r>
      <w:r w:rsidR="006C5953" w:rsidRPr="0007329F">
        <w:rPr>
          <w:b/>
          <w:bCs/>
        </w:rPr>
        <w:t>.</w:t>
      </w:r>
    </w:p>
    <w:p w14:paraId="24932B42" w14:textId="1CE1F973" w:rsidR="005E0432" w:rsidRPr="0007329F" w:rsidRDefault="005E0432" w:rsidP="005E0432">
      <w:r w:rsidRPr="0007329F">
        <w:t>Per provar que tots aquests requeriments funcionin, farà falta un ordinador amb accés a internet i que pugui obrir un navegador web.</w:t>
      </w:r>
    </w:p>
    <w:p w14:paraId="07EA82FB" w14:textId="51BB6840" w:rsidR="00263F91" w:rsidRPr="0007329F" w:rsidRDefault="00263F91" w:rsidP="00263F91">
      <w:pPr>
        <w:pStyle w:val="Ttol2"/>
        <w:rPr>
          <w:highlight w:val="magenta"/>
        </w:rPr>
      </w:pPr>
      <w:bookmarkStart w:id="39" w:name="_Toc63765644"/>
      <w:r w:rsidRPr="0007329F">
        <w:rPr>
          <w:highlight w:val="magenta"/>
        </w:rPr>
        <w:t>REQUERIMENTS FUNCIONALS DE L’APLICACIÓ</w:t>
      </w:r>
      <w:bookmarkEnd w:id="39"/>
    </w:p>
    <w:p w14:paraId="5F1D65F3" w14:textId="52DAD4AE" w:rsidR="00263F91" w:rsidRPr="0007329F" w:rsidRDefault="00801238" w:rsidP="00263F91">
      <w:pPr>
        <w:pStyle w:val="Pargrafdellista"/>
        <w:numPr>
          <w:ilvl w:val="0"/>
          <w:numId w:val="38"/>
        </w:numPr>
        <w:rPr>
          <w:b/>
          <w:bCs/>
        </w:rPr>
      </w:pPr>
      <w:r w:rsidRPr="0007329F">
        <w:rPr>
          <w:b/>
          <w:bCs/>
        </w:rPr>
        <w:t>I</w:t>
      </w:r>
      <w:r w:rsidR="00263F91" w:rsidRPr="0007329F">
        <w:rPr>
          <w:b/>
          <w:bCs/>
        </w:rPr>
        <w:t>niciar sessió a l’aplicació.</w:t>
      </w:r>
    </w:p>
    <w:p w14:paraId="13EE8A96" w14:textId="7ED6EC82" w:rsidR="00263F91" w:rsidRPr="0007329F" w:rsidRDefault="00801238" w:rsidP="00263F91">
      <w:pPr>
        <w:pStyle w:val="Pargrafdellista"/>
        <w:numPr>
          <w:ilvl w:val="0"/>
          <w:numId w:val="38"/>
        </w:numPr>
        <w:rPr>
          <w:b/>
          <w:bCs/>
        </w:rPr>
      </w:pPr>
      <w:r w:rsidRPr="0007329F">
        <w:rPr>
          <w:b/>
          <w:bCs/>
        </w:rPr>
        <w:t>T</w:t>
      </w:r>
      <w:r w:rsidR="00263F91" w:rsidRPr="0007329F">
        <w:rPr>
          <w:b/>
          <w:bCs/>
        </w:rPr>
        <w:t>ancar sessió a l’aplicació.</w:t>
      </w:r>
    </w:p>
    <w:p w14:paraId="4130A2CA" w14:textId="2DC69D51" w:rsidR="00263F91" w:rsidRPr="0007329F" w:rsidRDefault="00801238" w:rsidP="00263F91">
      <w:pPr>
        <w:pStyle w:val="Pargrafdellista"/>
        <w:numPr>
          <w:ilvl w:val="0"/>
          <w:numId w:val="38"/>
        </w:numPr>
        <w:rPr>
          <w:b/>
          <w:bCs/>
        </w:rPr>
      </w:pPr>
      <w:r w:rsidRPr="0007329F">
        <w:rPr>
          <w:b/>
          <w:bCs/>
        </w:rPr>
        <w:t>Poder visualitzar</w:t>
      </w:r>
      <w:r w:rsidR="00263F91" w:rsidRPr="0007329F">
        <w:rPr>
          <w:b/>
          <w:bCs/>
        </w:rPr>
        <w:t xml:space="preserve"> la llista d’alertes </w:t>
      </w:r>
      <w:r w:rsidRPr="0007329F">
        <w:rPr>
          <w:b/>
          <w:bCs/>
        </w:rPr>
        <w:t>per usuari.</w:t>
      </w:r>
    </w:p>
    <w:p w14:paraId="683713EE" w14:textId="4A9A919B" w:rsidR="002B24BA" w:rsidRPr="0007329F" w:rsidRDefault="00801238" w:rsidP="002B24BA">
      <w:pPr>
        <w:pStyle w:val="Pargrafdellista"/>
        <w:numPr>
          <w:ilvl w:val="0"/>
          <w:numId w:val="38"/>
        </w:numPr>
        <w:rPr>
          <w:b/>
          <w:bCs/>
        </w:rPr>
      </w:pPr>
      <w:r w:rsidRPr="0007329F">
        <w:rPr>
          <w:b/>
          <w:bCs/>
        </w:rPr>
        <w:t>B</w:t>
      </w:r>
      <w:r w:rsidR="002B24BA" w:rsidRPr="0007329F">
        <w:rPr>
          <w:b/>
          <w:bCs/>
        </w:rPr>
        <w:t>uscar l’alerta desitjada.</w:t>
      </w:r>
    </w:p>
    <w:p w14:paraId="286DC952" w14:textId="1199BCCE" w:rsidR="002B24BA" w:rsidRPr="0007329F" w:rsidRDefault="00801238" w:rsidP="002B24BA">
      <w:pPr>
        <w:pStyle w:val="Pargrafdellista"/>
        <w:numPr>
          <w:ilvl w:val="0"/>
          <w:numId w:val="38"/>
        </w:numPr>
        <w:rPr>
          <w:b/>
          <w:bCs/>
        </w:rPr>
      </w:pPr>
      <w:r w:rsidRPr="0007329F">
        <w:rPr>
          <w:b/>
          <w:bCs/>
        </w:rPr>
        <w:t>Assignar</w:t>
      </w:r>
      <w:r w:rsidR="002B24BA" w:rsidRPr="0007329F">
        <w:rPr>
          <w:b/>
          <w:bCs/>
        </w:rPr>
        <w:t xml:space="preserve"> un valor lleu perquè soni l’alerta.</w:t>
      </w:r>
    </w:p>
    <w:p w14:paraId="24C461EF" w14:textId="084FE6C5" w:rsidR="002B24BA" w:rsidRPr="0007329F" w:rsidRDefault="00801238" w:rsidP="002B24BA">
      <w:pPr>
        <w:pStyle w:val="Pargrafdellista"/>
        <w:numPr>
          <w:ilvl w:val="0"/>
          <w:numId w:val="38"/>
        </w:numPr>
        <w:rPr>
          <w:b/>
          <w:bCs/>
        </w:rPr>
      </w:pPr>
      <w:r w:rsidRPr="0007329F">
        <w:rPr>
          <w:b/>
          <w:bCs/>
        </w:rPr>
        <w:t>A</w:t>
      </w:r>
      <w:r w:rsidR="002B24BA" w:rsidRPr="0007329F">
        <w:rPr>
          <w:b/>
          <w:bCs/>
        </w:rPr>
        <w:t>ssignar un valor greu  perquè soni l’alerta.</w:t>
      </w:r>
    </w:p>
    <w:p w14:paraId="481123DC" w14:textId="0E02D9DD" w:rsidR="002B24BA" w:rsidRPr="0007329F" w:rsidRDefault="00801238" w:rsidP="002B24BA">
      <w:pPr>
        <w:pStyle w:val="Pargrafdellista"/>
        <w:numPr>
          <w:ilvl w:val="0"/>
          <w:numId w:val="38"/>
        </w:numPr>
        <w:rPr>
          <w:b/>
          <w:bCs/>
        </w:rPr>
      </w:pPr>
      <w:r w:rsidRPr="0007329F">
        <w:rPr>
          <w:b/>
          <w:bCs/>
        </w:rPr>
        <w:t>D</w:t>
      </w:r>
      <w:r w:rsidR="002B24BA" w:rsidRPr="0007329F">
        <w:rPr>
          <w:b/>
          <w:bCs/>
        </w:rPr>
        <w:t>ecidir si sona l’alerta quan el valor ha superat el valor lleu o greu.</w:t>
      </w:r>
    </w:p>
    <w:p w14:paraId="5E9BA8A3" w14:textId="06F9F651" w:rsidR="002B24BA" w:rsidRPr="0007329F" w:rsidRDefault="00801238" w:rsidP="002B24BA">
      <w:pPr>
        <w:pStyle w:val="Pargrafdellista"/>
        <w:numPr>
          <w:ilvl w:val="0"/>
          <w:numId w:val="38"/>
        </w:numPr>
        <w:rPr>
          <w:b/>
          <w:bCs/>
        </w:rPr>
      </w:pPr>
      <w:r w:rsidRPr="0007329F">
        <w:rPr>
          <w:b/>
          <w:bCs/>
        </w:rPr>
        <w:t>Poder</w:t>
      </w:r>
      <w:r w:rsidR="002B24BA" w:rsidRPr="0007329F">
        <w:rPr>
          <w:b/>
          <w:bCs/>
        </w:rPr>
        <w:t xml:space="preserve"> canviar la contrasenya del seu compte.</w:t>
      </w:r>
    </w:p>
    <w:p w14:paraId="1B1662A1" w14:textId="4150BD80" w:rsidR="00263F91" w:rsidRPr="0007329F" w:rsidRDefault="00801238" w:rsidP="002B24BA">
      <w:pPr>
        <w:pStyle w:val="Pargrafdellista"/>
        <w:numPr>
          <w:ilvl w:val="0"/>
          <w:numId w:val="38"/>
        </w:numPr>
        <w:rPr>
          <w:b/>
          <w:bCs/>
        </w:rPr>
      </w:pPr>
      <w:r w:rsidRPr="0007329F">
        <w:rPr>
          <w:b/>
          <w:bCs/>
        </w:rPr>
        <w:lastRenderedPageBreak/>
        <w:t>Poder</w:t>
      </w:r>
      <w:r w:rsidR="002B24BA" w:rsidRPr="0007329F">
        <w:rPr>
          <w:b/>
          <w:bCs/>
        </w:rPr>
        <w:t xml:space="preserve"> demanar l’eliminació de</w:t>
      </w:r>
      <w:r w:rsidR="004F3BB6" w:rsidRPr="0007329F">
        <w:rPr>
          <w:b/>
          <w:bCs/>
        </w:rPr>
        <w:t xml:space="preserve"> l’usuari</w:t>
      </w:r>
      <w:r w:rsidR="002B24BA" w:rsidRPr="0007329F">
        <w:rPr>
          <w:b/>
          <w:bCs/>
        </w:rPr>
        <w:t>.</w:t>
      </w:r>
    </w:p>
    <w:p w14:paraId="3C41D91F" w14:textId="76812BBA" w:rsidR="004A440B" w:rsidRPr="0007329F" w:rsidRDefault="004A440B" w:rsidP="004A440B">
      <w:r w:rsidRPr="0007329F">
        <w:t>Per provar que tots aquests requeriments funcionin, farà falta un dispositiu mòbil amb accés a internet. El sistema operatiu ha de ser Android o iOS.</w:t>
      </w:r>
    </w:p>
    <w:p w14:paraId="6515A752" w14:textId="2E53F95A" w:rsidR="00801238" w:rsidRPr="0007329F" w:rsidRDefault="00801238" w:rsidP="00801238">
      <w:pPr>
        <w:pStyle w:val="Ttol2"/>
        <w:rPr>
          <w:highlight w:val="magenta"/>
        </w:rPr>
      </w:pPr>
      <w:bookmarkStart w:id="40" w:name="_Toc63765645"/>
      <w:r w:rsidRPr="0007329F">
        <w:rPr>
          <w:highlight w:val="magenta"/>
        </w:rPr>
        <w:t>REQUERIMENTS TECNOLÓGICS</w:t>
      </w:r>
      <w:bookmarkEnd w:id="40"/>
    </w:p>
    <w:p w14:paraId="0995605F" w14:textId="22605F8E" w:rsidR="00801238" w:rsidRPr="0007329F" w:rsidRDefault="00801238" w:rsidP="00801238">
      <w:r w:rsidRPr="0007329F">
        <w:t xml:space="preserve">Els requeriments tecnològics per poder executar, </w:t>
      </w:r>
      <w:r w:rsidR="004A440B" w:rsidRPr="0007329F">
        <w:t>tant</w:t>
      </w:r>
      <w:r w:rsidRPr="0007329F">
        <w:t xml:space="preserve"> l’aplicació com el servidor web </w:t>
      </w:r>
      <w:r w:rsidR="004A440B" w:rsidRPr="0007329F">
        <w:t>són</w:t>
      </w:r>
      <w:r w:rsidRPr="0007329F">
        <w:t xml:space="preserve"> bastant simples</w:t>
      </w:r>
      <w:r w:rsidR="004A440B" w:rsidRPr="0007329F">
        <w:t>, en àmbit d’usuari</w:t>
      </w:r>
      <w:r w:rsidRPr="0007329F">
        <w:t xml:space="preserve">. </w:t>
      </w:r>
    </w:p>
    <w:p w14:paraId="6691B0EF" w14:textId="0A3B98E5" w:rsidR="00801238" w:rsidRPr="0007329F" w:rsidRDefault="00801238" w:rsidP="00801238">
      <w:r w:rsidRPr="0007329F">
        <w:t xml:space="preserve">Per començar el servidor web només té un requeriment tecnològic. Tenir un ordinador o dispositiu capaç de connectar-se a una pàgina web. Preferiblement que sigui un ordinador o que tingui una pantalla en mode horitzontal per a poder visualitzar bé les dades. Encara que </w:t>
      </w:r>
      <w:r w:rsidR="005E0432" w:rsidRPr="0007329F">
        <w:t>s’intentarà</w:t>
      </w:r>
      <w:r w:rsidRPr="0007329F">
        <w:t xml:space="preserve"> que el servidor web </w:t>
      </w:r>
      <w:r w:rsidR="005E0432" w:rsidRPr="0007329F">
        <w:t>es pugui visualitzar en els dispositius amb pantall</w:t>
      </w:r>
      <w:r w:rsidR="004A440B" w:rsidRPr="0007329F">
        <w:t>es</w:t>
      </w:r>
      <w:r w:rsidR="005E0432" w:rsidRPr="0007329F">
        <w:t xml:space="preserve"> més petites.</w:t>
      </w:r>
    </w:p>
    <w:p w14:paraId="1DBE1BE8" w14:textId="77777777" w:rsidR="00DD4567" w:rsidRPr="0007329F" w:rsidRDefault="005E0432" w:rsidP="008010A3">
      <w:r w:rsidRPr="0007329F">
        <w:t>Els requeriments tecnològics de l’aplicació</w:t>
      </w:r>
      <w:r w:rsidR="004A440B" w:rsidRPr="0007329F">
        <w:t xml:space="preserve"> és tenir un dispositiu mòbil, amb el sistema operatiu Android o iOS. </w:t>
      </w:r>
      <w:bookmarkEnd w:id="36"/>
      <w:r w:rsidR="004A440B" w:rsidRPr="0007329F">
        <w:t>Aquest dispositiu hauria de disposar de bona autonomia i connexió a internet.</w:t>
      </w:r>
    </w:p>
    <w:p w14:paraId="1E2E0BE0" w14:textId="02234296" w:rsidR="008010A3" w:rsidRPr="0007329F" w:rsidRDefault="004A440B" w:rsidP="008010A3">
      <w:pPr>
        <w:sectPr w:rsidR="008010A3" w:rsidRPr="0007329F" w:rsidSect="00B639C8">
          <w:headerReference w:type="default" r:id="rId21"/>
          <w:type w:val="oddPage"/>
          <w:pgSz w:w="11906" w:h="16838" w:code="9"/>
          <w:pgMar w:top="1701" w:right="1418" w:bottom="1418" w:left="1418" w:header="709" w:footer="709" w:gutter="284"/>
          <w:cols w:space="708"/>
          <w:docGrid w:linePitch="360"/>
        </w:sectPr>
      </w:pPr>
      <w:r w:rsidRPr="0007329F">
        <w:t>En el cas de tractar-se del client, aquest necessita un requeriment tecnològic més que és disposar d’un servidor físic que tingui el HIS i el motor d’interoperabilitat però poder accedir a les dades d’aquell hospital.</w:t>
      </w:r>
    </w:p>
    <w:p w14:paraId="1DEFEB32" w14:textId="1CF7B858" w:rsidR="007C0E03" w:rsidRPr="00C06FAE" w:rsidRDefault="00C32AE4" w:rsidP="00EC1059">
      <w:pPr>
        <w:pStyle w:val="Ttol1"/>
        <w:rPr>
          <w:highlight w:val="magenta"/>
        </w:rPr>
      </w:pPr>
      <w:bookmarkStart w:id="41" w:name="_ESTUDI_DE_LA"/>
      <w:bookmarkStart w:id="42" w:name="_Toc55765600"/>
      <w:bookmarkStart w:id="43" w:name="_Toc63765646"/>
      <w:bookmarkEnd w:id="41"/>
      <w:r w:rsidRPr="00C06FAE">
        <w:rPr>
          <w:highlight w:val="magenta"/>
        </w:rPr>
        <w:lastRenderedPageBreak/>
        <w:t>ESTUDI DE LA VIABILITAT DEL PROJECTE</w:t>
      </w:r>
      <w:bookmarkEnd w:id="42"/>
      <w:bookmarkEnd w:id="43"/>
    </w:p>
    <w:p w14:paraId="3A907901" w14:textId="78F460C0" w:rsidR="000652A4" w:rsidRPr="0007329F" w:rsidRDefault="00EC1059" w:rsidP="00EC1059">
      <w:pPr>
        <w:pStyle w:val="Ttol2"/>
        <w:numPr>
          <w:ilvl w:val="1"/>
          <w:numId w:val="29"/>
        </w:numPr>
        <w:rPr>
          <w:highlight w:val="magenta"/>
        </w:rPr>
      </w:pPr>
      <w:bookmarkStart w:id="44" w:name="_Toc55765601"/>
      <w:bookmarkStart w:id="45" w:name="_Toc63765647"/>
      <w:bookmarkEnd w:id="37"/>
      <w:r w:rsidRPr="0007329F">
        <w:rPr>
          <w:highlight w:val="magenta"/>
        </w:rPr>
        <w:t>PLANIFICACIÓ INICIAL</w:t>
      </w:r>
      <w:bookmarkEnd w:id="44"/>
      <w:bookmarkEnd w:id="45"/>
    </w:p>
    <w:p w14:paraId="30237560" w14:textId="39D72102" w:rsidR="00045D88" w:rsidRPr="0007329F" w:rsidRDefault="00045D88" w:rsidP="00F70BBD">
      <w:pPr>
        <w:pStyle w:val="Pargrafdellista"/>
        <w:ind w:left="0"/>
      </w:pPr>
      <w:r w:rsidRPr="0007329F">
        <w:t>La planificació inicial se separarà en dues parts. Per començar es veuran les tasques de la documentació i seguidament les del producte.</w:t>
      </w:r>
    </w:p>
    <w:p w14:paraId="260F213A" w14:textId="5875895C" w:rsidR="002A6EA2" w:rsidRPr="0007329F" w:rsidRDefault="00F70BBD" w:rsidP="00F70BBD">
      <w:pPr>
        <w:pStyle w:val="Pargrafdellista"/>
        <w:ind w:left="0"/>
      </w:pPr>
      <w:r w:rsidRPr="0007329F">
        <w:t>Aquestes seran les tasques que hi haurà en la documentació.</w:t>
      </w:r>
    </w:p>
    <w:tbl>
      <w:tblPr>
        <w:tblW w:w="833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268"/>
        <w:gridCol w:w="1268"/>
        <w:gridCol w:w="1999"/>
        <w:gridCol w:w="959"/>
      </w:tblGrid>
      <w:tr w:rsidR="00A94B43" w:rsidRPr="0007329F" w14:paraId="284172CF" w14:textId="77777777" w:rsidTr="00A94B43">
        <w:trPr>
          <w:tblHeader/>
          <w:jc w:val="center"/>
        </w:trPr>
        <w:tc>
          <w:tcPr>
            <w:tcW w:w="931" w:type="dxa"/>
            <w:tcBorders>
              <w:bottom w:val="single" w:sz="12" w:space="0" w:color="auto"/>
            </w:tcBorders>
            <w:shd w:val="clear" w:color="auto" w:fill="A6A6A6" w:themeFill="background1" w:themeFillShade="A6"/>
            <w:vAlign w:val="center"/>
          </w:tcPr>
          <w:p w14:paraId="3B158086" w14:textId="40B82A8D" w:rsidR="00A94B43" w:rsidRPr="0007329F" w:rsidRDefault="00A94B43" w:rsidP="00F9297F">
            <w:pPr>
              <w:pStyle w:val="Senseespaiat"/>
              <w:rPr>
                <w:b/>
                <w:bCs/>
              </w:rPr>
            </w:pPr>
            <w:r w:rsidRPr="0007329F">
              <w:rPr>
                <w:b/>
                <w:bCs/>
              </w:rPr>
              <w:t>ID TASCA</w:t>
            </w:r>
          </w:p>
        </w:tc>
        <w:tc>
          <w:tcPr>
            <w:tcW w:w="1907" w:type="dxa"/>
            <w:tcBorders>
              <w:bottom w:val="single" w:sz="12" w:space="0" w:color="auto"/>
            </w:tcBorders>
            <w:shd w:val="clear" w:color="auto" w:fill="A6A6A6" w:themeFill="background1" w:themeFillShade="A6"/>
            <w:vAlign w:val="center"/>
          </w:tcPr>
          <w:p w14:paraId="5BD4794E" w14:textId="70DF2183" w:rsidR="00A94B43" w:rsidRPr="0007329F" w:rsidRDefault="00A94B43" w:rsidP="00F9297F">
            <w:pPr>
              <w:pStyle w:val="Senseespaiat"/>
              <w:rPr>
                <w:b/>
                <w:bCs/>
              </w:rPr>
            </w:pPr>
            <w:r w:rsidRPr="0007329F">
              <w:rPr>
                <w:b/>
                <w:bCs/>
              </w:rPr>
              <w:t>NOM TASCA</w:t>
            </w:r>
          </w:p>
        </w:tc>
        <w:tc>
          <w:tcPr>
            <w:tcW w:w="1268" w:type="dxa"/>
            <w:tcBorders>
              <w:bottom w:val="single" w:sz="12" w:space="0" w:color="auto"/>
            </w:tcBorders>
            <w:shd w:val="clear" w:color="auto" w:fill="A6A6A6" w:themeFill="background1" w:themeFillShade="A6"/>
            <w:vAlign w:val="center"/>
          </w:tcPr>
          <w:p w14:paraId="5961C7D3" w14:textId="605E6224" w:rsidR="00A94B43" w:rsidRPr="0007329F" w:rsidRDefault="00A94B43" w:rsidP="00F9297F">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173BC7B1" w14:textId="343AC2B0" w:rsidR="00A94B43" w:rsidRPr="0007329F" w:rsidRDefault="00A94B43" w:rsidP="00F9297F">
            <w:pPr>
              <w:pStyle w:val="Senseespaiat"/>
              <w:rPr>
                <w:b/>
                <w:bCs/>
              </w:rPr>
            </w:pPr>
            <w:r w:rsidRPr="0007329F">
              <w:rPr>
                <w:b/>
                <w:bCs/>
              </w:rPr>
              <w:t>DATA FI</w:t>
            </w:r>
          </w:p>
        </w:tc>
        <w:tc>
          <w:tcPr>
            <w:tcW w:w="1999" w:type="dxa"/>
            <w:tcBorders>
              <w:bottom w:val="single" w:sz="12" w:space="0" w:color="auto"/>
            </w:tcBorders>
            <w:shd w:val="clear" w:color="auto" w:fill="A6A6A6" w:themeFill="background1" w:themeFillShade="A6"/>
            <w:vAlign w:val="center"/>
          </w:tcPr>
          <w:p w14:paraId="6B688EAA" w14:textId="11CFC721" w:rsidR="00A94B43" w:rsidRPr="0007329F" w:rsidRDefault="00A94B43" w:rsidP="00F9297F">
            <w:pPr>
              <w:pStyle w:val="Senseespaiat"/>
              <w:rPr>
                <w:b/>
                <w:bCs/>
              </w:rPr>
            </w:pPr>
            <w:r w:rsidRPr="0007329F">
              <w:rPr>
                <w:b/>
                <w:bCs/>
              </w:rPr>
              <w:t>DEPENDÈNCIES</w:t>
            </w:r>
          </w:p>
        </w:tc>
        <w:tc>
          <w:tcPr>
            <w:tcW w:w="959" w:type="dxa"/>
            <w:tcBorders>
              <w:bottom w:val="single" w:sz="12" w:space="0" w:color="auto"/>
            </w:tcBorders>
            <w:shd w:val="clear" w:color="auto" w:fill="A6A6A6" w:themeFill="background1" w:themeFillShade="A6"/>
            <w:vAlign w:val="center"/>
          </w:tcPr>
          <w:p w14:paraId="253606E5" w14:textId="61B1E744" w:rsidR="00A94B43" w:rsidRPr="0007329F" w:rsidRDefault="00A94B43" w:rsidP="00F9297F">
            <w:pPr>
              <w:pStyle w:val="Senseespaiat"/>
              <w:rPr>
                <w:b/>
                <w:bCs/>
              </w:rPr>
            </w:pPr>
            <w:r w:rsidRPr="0007329F">
              <w:rPr>
                <w:b/>
                <w:bCs/>
              </w:rPr>
              <w:t xml:space="preserve">HORES </w:t>
            </w:r>
          </w:p>
        </w:tc>
      </w:tr>
      <w:tr w:rsidR="00045D88" w:rsidRPr="0007329F" w14:paraId="2E2B11A5" w14:textId="77777777" w:rsidTr="00045D88">
        <w:trPr>
          <w:jc w:val="center"/>
        </w:trPr>
        <w:tc>
          <w:tcPr>
            <w:tcW w:w="8332" w:type="dxa"/>
            <w:gridSpan w:val="6"/>
            <w:tcBorders>
              <w:bottom w:val="single" w:sz="12" w:space="0" w:color="auto"/>
            </w:tcBorders>
            <w:shd w:val="clear" w:color="auto" w:fill="BFBFBF" w:themeFill="background1" w:themeFillShade="BF"/>
            <w:vAlign w:val="center"/>
          </w:tcPr>
          <w:p w14:paraId="1DC1C83A" w14:textId="6353C997" w:rsidR="00045D88" w:rsidRPr="0007329F" w:rsidRDefault="00045D88" w:rsidP="00F9297F">
            <w:pPr>
              <w:pStyle w:val="Senseespaiat"/>
              <w:rPr>
                <w:b/>
                <w:bCs/>
              </w:rPr>
            </w:pPr>
            <w:r w:rsidRPr="0007329F">
              <w:rPr>
                <w:b/>
                <w:bCs/>
              </w:rPr>
              <w:t>AVANTPROJECTE</w:t>
            </w:r>
          </w:p>
        </w:tc>
      </w:tr>
      <w:tr w:rsidR="00A94B43" w:rsidRPr="0007329F" w14:paraId="071AF11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A94B43" w:rsidRPr="0007329F" w:rsidRDefault="00A94B43" w:rsidP="00B6113C">
            <w:pPr>
              <w:pStyle w:val="Senseespaiat"/>
            </w:pPr>
            <w:r w:rsidRPr="0007329F">
              <w:rPr>
                <w:rFonts w:eastAsia="Times New Roman"/>
                <w:color w:val="000000"/>
                <w:szCs w:val="24"/>
                <w:lang w:eastAsia="ca-ES"/>
              </w:rPr>
              <w:t>AV_01</w:t>
            </w:r>
          </w:p>
        </w:tc>
        <w:tc>
          <w:tcPr>
            <w:tcW w:w="1907"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A94B43" w:rsidRPr="0007329F" w:rsidRDefault="00A94B43" w:rsidP="00B6113C">
            <w:pPr>
              <w:pStyle w:val="Senseespaiat"/>
            </w:pPr>
            <w:r w:rsidRPr="0007329F">
              <w:rPr>
                <w:rFonts w:eastAsia="Times New Roman"/>
                <w:color w:val="000000"/>
                <w:szCs w:val="24"/>
                <w:lang w:eastAsia="ca-ES"/>
              </w:rPr>
              <w:t>Recerca d’informació</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A94B43" w:rsidRPr="0007329F" w:rsidRDefault="00A94B43" w:rsidP="00B6113C">
            <w:pPr>
              <w:pStyle w:val="Senseespaiat"/>
            </w:pPr>
            <w:r w:rsidRPr="0007329F">
              <w:rPr>
                <w:rFonts w:eastAsia="Times New Roman"/>
                <w:color w:val="000000"/>
                <w:szCs w:val="24"/>
                <w:lang w:eastAsia="ca-ES"/>
              </w:rPr>
              <w:t>16/11/2020</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3418DCA0" w14:textId="02948456" w:rsidR="00A94B43" w:rsidRPr="0007329F" w:rsidRDefault="00A94B43" w:rsidP="00B6113C">
            <w:pPr>
              <w:pStyle w:val="Senseespaiat"/>
            </w:pPr>
            <w:r w:rsidRPr="0007329F">
              <w:rPr>
                <w:rFonts w:eastAsia="Times New Roman"/>
                <w:color w:val="000000"/>
                <w:szCs w:val="24"/>
                <w:lang w:eastAsia="ca-ES"/>
              </w:rPr>
              <w:t>04/12/2020</w:t>
            </w:r>
          </w:p>
        </w:tc>
        <w:tc>
          <w:tcPr>
            <w:tcW w:w="1999"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A94B43" w:rsidRPr="0007329F" w:rsidRDefault="00A94B43" w:rsidP="00B6113C">
            <w:pPr>
              <w:pStyle w:val="Senseespaiat"/>
            </w:pPr>
            <w:r w:rsidRPr="0007329F">
              <w:rPr>
                <w:rFonts w:eastAsia="Times New Roman"/>
                <w:color w:val="000000"/>
                <w:szCs w:val="24"/>
                <w:lang w:eastAsia="ca-ES"/>
              </w:rPr>
              <w:t>-</w:t>
            </w:r>
          </w:p>
        </w:tc>
        <w:tc>
          <w:tcPr>
            <w:tcW w:w="959" w:type="dxa"/>
            <w:tcBorders>
              <w:top w:val="single" w:sz="12" w:space="0" w:color="auto"/>
              <w:left w:val="single" w:sz="12" w:space="0" w:color="auto"/>
              <w:bottom w:val="single" w:sz="4" w:space="0" w:color="auto"/>
              <w:right w:val="single" w:sz="12" w:space="0" w:color="auto"/>
            </w:tcBorders>
            <w:vAlign w:val="center"/>
            <w:hideMark/>
          </w:tcPr>
          <w:p w14:paraId="5498DB1E" w14:textId="13929D25" w:rsidR="00A94B43" w:rsidRPr="0007329F" w:rsidRDefault="00A94B43" w:rsidP="00B6113C">
            <w:pPr>
              <w:pStyle w:val="Senseespaiat"/>
            </w:pPr>
            <w:r w:rsidRPr="0007329F">
              <w:rPr>
                <w:rFonts w:eastAsia="Times New Roman"/>
                <w:color w:val="000000"/>
                <w:szCs w:val="24"/>
                <w:lang w:eastAsia="ca-ES"/>
              </w:rPr>
              <w:t>15</w:t>
            </w:r>
          </w:p>
        </w:tc>
      </w:tr>
      <w:tr w:rsidR="00A94B43" w:rsidRPr="0007329F" w14:paraId="728F2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A94B43" w:rsidRPr="0007329F" w:rsidRDefault="00A94B43" w:rsidP="00B6113C">
            <w:pPr>
              <w:pStyle w:val="Senseespaiat"/>
            </w:pPr>
            <w:r w:rsidRPr="0007329F">
              <w:rPr>
                <w:rFonts w:eastAsia="Times New Roman"/>
                <w:color w:val="000000"/>
                <w:szCs w:val="24"/>
                <w:lang w:eastAsia="ca-ES"/>
              </w:rPr>
              <w:t>AV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A94B43" w:rsidRPr="0007329F" w:rsidRDefault="00A94B43" w:rsidP="00B6113C">
            <w:pPr>
              <w:pStyle w:val="Senseespaiat"/>
            </w:pPr>
            <w:r w:rsidRPr="0007329F">
              <w:rPr>
                <w:rFonts w:eastAsia="Times New Roman"/>
                <w:color w:val="000000"/>
                <w:szCs w:val="24"/>
                <w:lang w:eastAsia="ca-ES"/>
              </w:rPr>
              <w:t>Lectura de la informació</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04274F48" w:rsidR="00A94B43" w:rsidRPr="0007329F" w:rsidRDefault="00A94B43" w:rsidP="00B6113C">
            <w:pPr>
              <w:pStyle w:val="Senseespaiat"/>
            </w:pPr>
            <w:r w:rsidRPr="0007329F">
              <w:rPr>
                <w:rFonts w:eastAsia="Times New Roman"/>
                <w:color w:val="000000"/>
                <w:szCs w:val="24"/>
                <w:lang w:eastAsia="ca-ES"/>
              </w:rPr>
              <w:t>07/12/2020</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34AD975C" w:rsidR="00A94B43" w:rsidRPr="0007329F" w:rsidRDefault="00A94B43" w:rsidP="00B6113C">
            <w:pPr>
              <w:pStyle w:val="Senseespaiat"/>
            </w:pPr>
            <w:r w:rsidRPr="0007329F">
              <w:rPr>
                <w:rFonts w:eastAsia="Times New Roman"/>
                <w:color w:val="000000"/>
                <w:szCs w:val="24"/>
                <w:lang w:eastAsia="ca-ES"/>
              </w:rPr>
              <w:t>01/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A94B43" w:rsidRPr="0007329F" w:rsidRDefault="00A94B43" w:rsidP="00B6113C">
            <w:pPr>
              <w:pStyle w:val="Senseespaiat"/>
            </w:pPr>
            <w:r w:rsidRPr="0007329F">
              <w:rPr>
                <w:rFonts w:eastAsia="Times New Roman"/>
                <w:color w:val="000000"/>
                <w:szCs w:val="24"/>
                <w:lang w:eastAsia="ca-ES"/>
              </w:rPr>
              <w:t>AV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A94B43" w:rsidRPr="0007329F" w:rsidRDefault="00A94B43" w:rsidP="00B6113C">
            <w:pPr>
              <w:pStyle w:val="Senseespaiat"/>
            </w:pPr>
            <w:r w:rsidRPr="0007329F">
              <w:rPr>
                <w:rFonts w:eastAsia="Times New Roman"/>
                <w:color w:val="000000"/>
                <w:szCs w:val="24"/>
                <w:lang w:eastAsia="ca-ES"/>
              </w:rPr>
              <w:t>40</w:t>
            </w:r>
          </w:p>
        </w:tc>
      </w:tr>
      <w:tr w:rsidR="00A94B43" w:rsidRPr="0007329F" w14:paraId="4778486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A94B43" w:rsidRPr="0007329F" w:rsidRDefault="00A94B43" w:rsidP="00B6113C">
            <w:pPr>
              <w:pStyle w:val="Senseespaiat"/>
            </w:pPr>
            <w:r w:rsidRPr="0007329F">
              <w:rPr>
                <w:rFonts w:eastAsia="Times New Roman"/>
                <w:color w:val="000000"/>
                <w:szCs w:val="24"/>
                <w:lang w:eastAsia="ca-ES"/>
              </w:rPr>
              <w:t>AV_03</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A94B43" w:rsidRPr="0007329F" w:rsidRDefault="00A94B43" w:rsidP="00B6113C">
            <w:pPr>
              <w:pStyle w:val="Senseespaiat"/>
            </w:pPr>
            <w:r w:rsidRPr="0007329F">
              <w:rPr>
                <w:rFonts w:eastAsia="Times New Roman"/>
                <w:color w:val="000000"/>
                <w:szCs w:val="24"/>
                <w:lang w:eastAsia="ca-ES"/>
              </w:rPr>
              <w:t>Objecte del projecte</w:t>
            </w:r>
          </w:p>
        </w:tc>
        <w:tc>
          <w:tcPr>
            <w:tcW w:w="1268" w:type="dxa"/>
            <w:tcBorders>
              <w:top w:val="single" w:sz="4" w:space="0" w:color="auto"/>
              <w:left w:val="single" w:sz="12" w:space="0" w:color="auto"/>
              <w:bottom w:val="single" w:sz="4" w:space="0" w:color="auto"/>
              <w:right w:val="single" w:sz="12" w:space="0" w:color="auto"/>
            </w:tcBorders>
            <w:vAlign w:val="center"/>
          </w:tcPr>
          <w:p w14:paraId="3BB10A9D" w14:textId="04310F49" w:rsidR="00A94B43" w:rsidRPr="0007329F" w:rsidRDefault="00A94B43" w:rsidP="00B6113C">
            <w:pPr>
              <w:pStyle w:val="Senseespaiat"/>
            </w:pPr>
            <w:r w:rsidRPr="0007329F">
              <w:t>25/01/2021</w:t>
            </w:r>
          </w:p>
        </w:tc>
        <w:tc>
          <w:tcPr>
            <w:tcW w:w="1268" w:type="dxa"/>
            <w:tcBorders>
              <w:top w:val="single" w:sz="4" w:space="0" w:color="auto"/>
              <w:left w:val="single" w:sz="12" w:space="0" w:color="auto"/>
              <w:bottom w:val="single" w:sz="4" w:space="0" w:color="auto"/>
              <w:right w:val="single" w:sz="12" w:space="0" w:color="auto"/>
            </w:tcBorders>
            <w:vAlign w:val="center"/>
          </w:tcPr>
          <w:p w14:paraId="11F10E1E" w14:textId="51452C38" w:rsidR="00A94B43" w:rsidRPr="0007329F" w:rsidRDefault="00A94B43" w:rsidP="00B6113C">
            <w:pPr>
              <w:pStyle w:val="Senseespaiat"/>
            </w:pPr>
            <w:r w:rsidRPr="0007329F">
              <w:t>2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7D913A58" w14:textId="50F2789B" w:rsidR="00A94B43" w:rsidRPr="0007329F" w:rsidRDefault="00A94B43" w:rsidP="00B6113C">
            <w:pPr>
              <w:pStyle w:val="Senseespaiat"/>
            </w:pPr>
            <w:r w:rsidRPr="0007329F">
              <w:rPr>
                <w:rFonts w:eastAsia="Times New Roman"/>
                <w:color w:val="000000"/>
                <w:szCs w:val="24"/>
                <w:lang w:eastAsia="ca-ES"/>
              </w:rPr>
              <w:t>2</w:t>
            </w:r>
          </w:p>
        </w:tc>
      </w:tr>
      <w:tr w:rsidR="00A94B43" w:rsidRPr="0007329F" w14:paraId="3AD7E2F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A94B43" w:rsidRPr="0007329F" w:rsidRDefault="00A94B43" w:rsidP="00B6113C">
            <w:pPr>
              <w:pStyle w:val="Senseespaiat"/>
            </w:pPr>
            <w:r w:rsidRPr="0007329F">
              <w:rPr>
                <w:rFonts w:eastAsia="Times New Roman"/>
                <w:color w:val="000000"/>
                <w:szCs w:val="24"/>
                <w:lang w:eastAsia="ca-ES"/>
              </w:rPr>
              <w:t>AV_04</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A94B43" w:rsidRPr="0007329F" w:rsidRDefault="00A94B43" w:rsidP="00B6113C">
            <w:pPr>
              <w:pStyle w:val="Senseespaiat"/>
            </w:pPr>
            <w:r w:rsidRPr="0007329F">
              <w:rPr>
                <w:rFonts w:eastAsia="Times New Roman"/>
                <w:color w:val="000000"/>
                <w:szCs w:val="24"/>
                <w:lang w:eastAsia="ca-ES"/>
              </w:rPr>
              <w:t>Estudi previ</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663C66" w14:textId="02518D00"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127BB7E" w14:textId="6A10707C" w:rsidR="00A94B43" w:rsidRPr="0007329F" w:rsidRDefault="00A94B43" w:rsidP="00B6113C">
            <w:pPr>
              <w:pStyle w:val="Senseespaiat"/>
            </w:pPr>
            <w:r w:rsidRPr="0007329F">
              <w:t>22/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A94B43" w:rsidRPr="0007329F" w:rsidRDefault="00A94B43" w:rsidP="00B6113C">
            <w:pPr>
              <w:pStyle w:val="Senseespaiat"/>
            </w:pPr>
            <w:r w:rsidRPr="0007329F">
              <w:rPr>
                <w:rFonts w:eastAsia="Times New Roman"/>
                <w:color w:val="000000"/>
                <w:szCs w:val="24"/>
                <w:lang w:eastAsia="ca-ES"/>
              </w:rPr>
              <w:t>AV_02</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3519B8DF" w:rsidR="00A94B43" w:rsidRPr="0007329F" w:rsidRDefault="00A94B43" w:rsidP="00B6113C">
            <w:pPr>
              <w:pStyle w:val="Senseespaiat"/>
            </w:pPr>
            <w:r w:rsidRPr="0007329F">
              <w:t>20</w:t>
            </w:r>
          </w:p>
        </w:tc>
      </w:tr>
      <w:tr w:rsidR="00A94B43" w:rsidRPr="0007329F" w14:paraId="018BA1C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A94B43" w:rsidRPr="0007329F" w:rsidRDefault="00A94B43" w:rsidP="00B6113C">
            <w:pPr>
              <w:pStyle w:val="Senseespaiat"/>
            </w:pPr>
            <w:r w:rsidRPr="0007329F">
              <w:rPr>
                <w:rFonts w:eastAsia="Times New Roman"/>
                <w:color w:val="000000"/>
                <w:szCs w:val="24"/>
                <w:lang w:eastAsia="ca-ES"/>
              </w:rPr>
              <w:t>AV_05</w:t>
            </w:r>
          </w:p>
        </w:tc>
        <w:tc>
          <w:tcPr>
            <w:tcW w:w="1907" w:type="dxa"/>
            <w:tcBorders>
              <w:top w:val="single" w:sz="4" w:space="0" w:color="auto"/>
              <w:left w:val="single" w:sz="12" w:space="0" w:color="auto"/>
              <w:bottom w:val="single" w:sz="4" w:space="0" w:color="auto"/>
              <w:right w:val="single" w:sz="12" w:space="0" w:color="auto"/>
            </w:tcBorders>
            <w:vAlign w:val="center"/>
            <w:hideMark/>
          </w:tcPr>
          <w:p w14:paraId="25630131" w14:textId="061DFDD6" w:rsidR="00A94B43" w:rsidRPr="0007329F" w:rsidRDefault="00A94B43" w:rsidP="00B6113C">
            <w:pPr>
              <w:pStyle w:val="Senseespaiat"/>
            </w:pPr>
            <w:r w:rsidRPr="0007329F">
              <w:rPr>
                <w:rFonts w:eastAsia="Times New Roman"/>
                <w:color w:val="000000"/>
                <w:szCs w:val="24"/>
                <w:lang w:eastAsia="ca-ES"/>
              </w:rPr>
              <w:t xml:space="preserve">Objectius i </w:t>
            </w:r>
            <w:r w:rsidR="008C464C" w:rsidRPr="0007329F">
              <w:rPr>
                <w:rFonts w:eastAsia="Times New Roman"/>
                <w:color w:val="000000"/>
                <w:szCs w:val="24"/>
                <w:lang w:eastAsia="ca-ES"/>
              </w:rPr>
              <w:t>abast</w:t>
            </w:r>
          </w:p>
        </w:tc>
        <w:tc>
          <w:tcPr>
            <w:tcW w:w="1268" w:type="dxa"/>
            <w:tcBorders>
              <w:top w:val="single" w:sz="4" w:space="0" w:color="auto"/>
              <w:left w:val="single" w:sz="12" w:space="0" w:color="auto"/>
              <w:bottom w:val="single" w:sz="4" w:space="0" w:color="auto"/>
              <w:right w:val="single" w:sz="12" w:space="0" w:color="auto"/>
            </w:tcBorders>
            <w:vAlign w:val="center"/>
          </w:tcPr>
          <w:p w14:paraId="206E0FF2" w14:textId="3581FB7A" w:rsidR="00A94B43" w:rsidRPr="0007329F" w:rsidRDefault="00A94B43" w:rsidP="00B6113C">
            <w:pPr>
              <w:pStyle w:val="Senseespaiat"/>
            </w:pPr>
            <w:r w:rsidRPr="0007329F">
              <w:t>07/01/2021</w:t>
            </w:r>
          </w:p>
        </w:tc>
        <w:tc>
          <w:tcPr>
            <w:tcW w:w="1268" w:type="dxa"/>
            <w:tcBorders>
              <w:top w:val="single" w:sz="4" w:space="0" w:color="auto"/>
              <w:left w:val="single" w:sz="12" w:space="0" w:color="auto"/>
              <w:bottom w:val="single" w:sz="4" w:space="0" w:color="auto"/>
              <w:right w:val="single" w:sz="12" w:space="0" w:color="auto"/>
            </w:tcBorders>
            <w:vAlign w:val="center"/>
          </w:tcPr>
          <w:p w14:paraId="39667122" w14:textId="39E757FA" w:rsidR="00A94B43" w:rsidRPr="0007329F" w:rsidRDefault="00A94B43" w:rsidP="00B6113C">
            <w:pPr>
              <w:pStyle w:val="Senseespaiat"/>
            </w:pPr>
            <w:r w:rsidRPr="0007329F">
              <w:t>08/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1D27238D" w14:textId="4F0C69A4" w:rsidR="00A94B43" w:rsidRPr="0007329F" w:rsidRDefault="00A94B43" w:rsidP="00B6113C">
            <w:pPr>
              <w:pStyle w:val="Senseespaiat"/>
            </w:pPr>
            <w:r w:rsidRPr="0007329F">
              <w:rPr>
                <w:rFonts w:eastAsia="Times New Roman"/>
                <w:color w:val="000000"/>
                <w:szCs w:val="24"/>
                <w:lang w:eastAsia="ca-ES"/>
              </w:rPr>
              <w:t>4</w:t>
            </w:r>
          </w:p>
        </w:tc>
      </w:tr>
      <w:tr w:rsidR="00A94B43" w:rsidRPr="0007329F" w14:paraId="3B128A0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A94B43" w:rsidRPr="0007329F" w:rsidRDefault="00A94B43" w:rsidP="00B6113C">
            <w:pPr>
              <w:pStyle w:val="Senseespaiat"/>
            </w:pPr>
            <w:r w:rsidRPr="0007329F">
              <w:rPr>
                <w:rFonts w:eastAsia="Times New Roman"/>
                <w:color w:val="000000"/>
                <w:szCs w:val="24"/>
                <w:lang w:eastAsia="ca-ES"/>
              </w:rPr>
              <w:t>AV_06</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A94B43" w:rsidRPr="0007329F" w:rsidRDefault="00A94B43" w:rsidP="00B6113C">
            <w:pPr>
              <w:pStyle w:val="Senseespaiat"/>
            </w:pPr>
            <w:r w:rsidRPr="0007329F">
              <w:rPr>
                <w:rFonts w:eastAsia="Times New Roman"/>
                <w:color w:val="000000"/>
                <w:szCs w:val="24"/>
                <w:lang w:eastAsia="ca-ES"/>
              </w:rPr>
              <w:t>Metodologia</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665AE7" w14:textId="3F6E86B8" w:rsidR="00A94B43" w:rsidRPr="0007329F" w:rsidRDefault="00A94B43" w:rsidP="00B6113C">
            <w:pPr>
              <w:pStyle w:val="Senseespaiat"/>
            </w:pPr>
            <w:r w:rsidRPr="0007329F">
              <w:t>04/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2BA2065" w14:textId="28E0677A" w:rsidR="00A94B43" w:rsidRPr="0007329F" w:rsidRDefault="00A94B43" w:rsidP="00B6113C">
            <w:pPr>
              <w:pStyle w:val="Senseespaiat"/>
            </w:pPr>
            <w:r w:rsidRPr="0007329F">
              <w:t>06/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A94B43" w:rsidRPr="0007329F" w:rsidRDefault="00A94B43" w:rsidP="00B6113C">
            <w:pPr>
              <w:pStyle w:val="Senseespaiat"/>
            </w:pPr>
            <w:r w:rsidRPr="0007329F">
              <w:rPr>
                <w:rFonts w:eastAsia="Times New Roman"/>
                <w:color w:val="000000"/>
                <w:szCs w:val="24"/>
                <w:lang w:eastAsia="ca-ES"/>
              </w:rPr>
              <w:t>6</w:t>
            </w:r>
          </w:p>
        </w:tc>
      </w:tr>
      <w:tr w:rsidR="00A94B43" w:rsidRPr="0007329F" w14:paraId="46FBC1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07"/>
        </w:trPr>
        <w:tc>
          <w:tcPr>
            <w:tcW w:w="931"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A94B43" w:rsidRPr="0007329F" w:rsidRDefault="00A94B43" w:rsidP="00B6113C">
            <w:pPr>
              <w:pStyle w:val="Senseespaiat"/>
            </w:pPr>
            <w:r w:rsidRPr="0007329F">
              <w:rPr>
                <w:rFonts w:eastAsia="Times New Roman"/>
                <w:color w:val="000000"/>
                <w:szCs w:val="24"/>
                <w:lang w:eastAsia="ca-ES"/>
              </w:rPr>
              <w:t>AV_07</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A94B43" w:rsidRPr="0007329F" w:rsidRDefault="00A94B43" w:rsidP="00B6113C">
            <w:pPr>
              <w:pStyle w:val="Senseespaiat"/>
            </w:pPr>
            <w:r w:rsidRPr="0007329F">
              <w:rPr>
                <w:rFonts w:eastAsia="Times New Roman"/>
                <w:color w:val="000000"/>
                <w:szCs w:val="24"/>
                <w:lang w:eastAsia="ca-ES"/>
              </w:rPr>
              <w:t>Definició de requeriments funcionals i tecnològics</w:t>
            </w:r>
          </w:p>
        </w:tc>
        <w:tc>
          <w:tcPr>
            <w:tcW w:w="1268" w:type="dxa"/>
            <w:tcBorders>
              <w:top w:val="single" w:sz="4" w:space="0" w:color="auto"/>
              <w:left w:val="single" w:sz="12" w:space="0" w:color="auto"/>
              <w:bottom w:val="single" w:sz="4" w:space="0" w:color="auto"/>
              <w:right w:val="single" w:sz="12" w:space="0" w:color="auto"/>
            </w:tcBorders>
            <w:vAlign w:val="center"/>
          </w:tcPr>
          <w:p w14:paraId="45534F37" w14:textId="2DB2092A"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vAlign w:val="center"/>
          </w:tcPr>
          <w:p w14:paraId="2812BEFC" w14:textId="4D679B7E" w:rsidR="00A94B43" w:rsidRPr="0007329F" w:rsidRDefault="00A94B43" w:rsidP="00B6113C">
            <w:pPr>
              <w:pStyle w:val="Senseespaiat"/>
            </w:pPr>
            <w:r w:rsidRPr="0007329F">
              <w:t>1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098B7B09" w14:textId="5B388676"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33CF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A94B43" w:rsidRPr="0007329F" w:rsidRDefault="00A94B43" w:rsidP="00B6113C">
            <w:pPr>
              <w:pStyle w:val="Senseespaiat"/>
            </w:pPr>
            <w:r w:rsidRPr="0007329F">
              <w:rPr>
                <w:rFonts w:eastAsia="Times New Roman"/>
                <w:color w:val="000000"/>
                <w:szCs w:val="24"/>
                <w:lang w:eastAsia="ca-ES"/>
              </w:rPr>
              <w:t>AV_08</w:t>
            </w:r>
          </w:p>
        </w:tc>
        <w:tc>
          <w:tcPr>
            <w:tcW w:w="190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A94B43" w:rsidRPr="0007329F" w:rsidRDefault="00A94B43" w:rsidP="00B6113C">
            <w:pPr>
              <w:pStyle w:val="Senseespaiat"/>
            </w:pPr>
            <w:r w:rsidRPr="0007329F">
              <w:rPr>
                <w:rFonts w:eastAsia="Times New Roman"/>
                <w:color w:val="000000"/>
                <w:szCs w:val="24"/>
                <w:lang w:eastAsia="ca-ES"/>
              </w:rPr>
              <w:t>Estudi de la viabilitat del projecte</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E05BC27" w14:textId="0EAB3939" w:rsidR="00A94B43" w:rsidRPr="0007329F" w:rsidRDefault="00A94B43" w:rsidP="00B6113C">
            <w:pPr>
              <w:pStyle w:val="Senseespaiat"/>
            </w:pPr>
            <w:r w:rsidRPr="0007329F">
              <w:t>0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0FF158" w14:textId="1E475ACE" w:rsidR="00A94B43" w:rsidRPr="0007329F" w:rsidRDefault="00A94B43" w:rsidP="00B6113C">
            <w:pPr>
              <w:pStyle w:val="Senseespaiat"/>
            </w:pPr>
            <w:r w:rsidRPr="0007329F">
              <w:t>05/02/2021</w:t>
            </w:r>
          </w:p>
        </w:tc>
        <w:tc>
          <w:tcPr>
            <w:tcW w:w="1999"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4</w:t>
            </w:r>
          </w:p>
        </w:tc>
        <w:tc>
          <w:tcPr>
            <w:tcW w:w="959"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6EA776BD"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9E2B8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A94B43" w:rsidRPr="0007329F" w:rsidRDefault="00A94B43" w:rsidP="00B6113C">
            <w:pPr>
              <w:pStyle w:val="Senseespaiat"/>
              <w:rPr>
                <w:rFonts w:eastAsia="Times New Roman"/>
                <w:color w:val="000000"/>
                <w:szCs w:val="24"/>
                <w:lang w:eastAsia="ca-ES"/>
              </w:rPr>
            </w:pPr>
          </w:p>
        </w:tc>
        <w:tc>
          <w:tcPr>
            <w:tcW w:w="190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A94B43" w:rsidRPr="0007329F" w:rsidRDefault="00A94B43" w:rsidP="00B6113C">
            <w:pPr>
              <w:pStyle w:val="Senseespaiat"/>
              <w:rPr>
                <w:rFonts w:eastAsia="Times New Roman"/>
                <w:color w:val="000000"/>
                <w:szCs w:val="24"/>
                <w:lang w:eastAsia="ca-ES"/>
              </w:rPr>
            </w:pPr>
          </w:p>
        </w:tc>
        <w:tc>
          <w:tcPr>
            <w:tcW w:w="1999"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6</w:t>
            </w:r>
          </w:p>
        </w:tc>
        <w:tc>
          <w:tcPr>
            <w:tcW w:w="959"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A94B43" w:rsidRPr="0007329F" w:rsidRDefault="00A94B43" w:rsidP="00B6113C">
            <w:pPr>
              <w:pStyle w:val="Senseespaiat"/>
              <w:rPr>
                <w:rFonts w:eastAsia="Times New Roman"/>
                <w:color w:val="000000"/>
                <w:szCs w:val="24"/>
                <w:lang w:eastAsia="ca-ES"/>
              </w:rPr>
            </w:pPr>
          </w:p>
        </w:tc>
      </w:tr>
      <w:tr w:rsidR="00045D88" w:rsidRPr="0007329F" w14:paraId="2C05C83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8332" w:type="dxa"/>
            <w:gridSpan w:val="6"/>
            <w:tcBorders>
              <w:left w:val="single" w:sz="12" w:space="0" w:color="auto"/>
              <w:bottom w:val="single" w:sz="12" w:space="0" w:color="auto"/>
              <w:right w:val="single" w:sz="12" w:space="0" w:color="auto"/>
            </w:tcBorders>
            <w:shd w:val="clear" w:color="auto" w:fill="BFBFBF" w:themeFill="background1" w:themeFillShade="BF"/>
            <w:vAlign w:val="center"/>
          </w:tcPr>
          <w:p w14:paraId="4549671E" w14:textId="42539B66" w:rsidR="00045D88" w:rsidRPr="0007329F" w:rsidRDefault="00045D88" w:rsidP="00B6113C">
            <w:pPr>
              <w:pStyle w:val="Senseespaiat"/>
              <w:rPr>
                <w:rFonts w:eastAsia="Times New Roman"/>
                <w:color w:val="000000"/>
                <w:szCs w:val="24"/>
                <w:lang w:eastAsia="ca-ES"/>
              </w:rPr>
            </w:pPr>
            <w:r w:rsidRPr="0007329F">
              <w:rPr>
                <w:b/>
                <w:bCs/>
              </w:rPr>
              <w:t>MEMORIA</w:t>
            </w:r>
          </w:p>
        </w:tc>
      </w:tr>
      <w:tr w:rsidR="00A94B43" w:rsidRPr="0007329F" w14:paraId="5DBE004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50040C69" w14:textId="688EA6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1</w:t>
            </w:r>
          </w:p>
        </w:tc>
        <w:tc>
          <w:tcPr>
            <w:tcW w:w="1907" w:type="dxa"/>
            <w:tcBorders>
              <w:top w:val="single" w:sz="12" w:space="0" w:color="auto"/>
              <w:left w:val="single" w:sz="12" w:space="0" w:color="auto"/>
              <w:bottom w:val="single" w:sz="4" w:space="0" w:color="auto"/>
              <w:right w:val="single" w:sz="12" w:space="0" w:color="auto"/>
            </w:tcBorders>
            <w:vAlign w:val="bottom"/>
          </w:tcPr>
          <w:p w14:paraId="465D0158" w14:textId="02B1AF3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Desenvolupament </w:t>
            </w:r>
          </w:p>
        </w:tc>
        <w:tc>
          <w:tcPr>
            <w:tcW w:w="1268" w:type="dxa"/>
            <w:tcBorders>
              <w:top w:val="single" w:sz="12" w:space="0" w:color="auto"/>
              <w:left w:val="single" w:sz="12" w:space="0" w:color="auto"/>
              <w:bottom w:val="single" w:sz="4" w:space="0" w:color="auto"/>
              <w:right w:val="single" w:sz="12" w:space="0" w:color="auto"/>
            </w:tcBorders>
            <w:vAlign w:val="center"/>
          </w:tcPr>
          <w:p w14:paraId="7A942F87" w14:textId="71EB635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5/02/2021 </w:t>
            </w:r>
          </w:p>
        </w:tc>
        <w:tc>
          <w:tcPr>
            <w:tcW w:w="1268" w:type="dxa"/>
            <w:tcBorders>
              <w:top w:val="single" w:sz="12" w:space="0" w:color="auto"/>
              <w:left w:val="single" w:sz="12" w:space="0" w:color="auto"/>
              <w:bottom w:val="single" w:sz="4" w:space="0" w:color="auto"/>
              <w:right w:val="single" w:sz="12" w:space="0" w:color="auto"/>
            </w:tcBorders>
            <w:vAlign w:val="center"/>
          </w:tcPr>
          <w:p w14:paraId="21F05870" w14:textId="7D784A1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12" w:space="0" w:color="auto"/>
              <w:left w:val="single" w:sz="12" w:space="0" w:color="auto"/>
              <w:bottom w:val="single" w:sz="4" w:space="0" w:color="auto"/>
              <w:right w:val="single" w:sz="12" w:space="0" w:color="auto"/>
            </w:tcBorders>
            <w:vAlign w:val="center"/>
          </w:tcPr>
          <w:p w14:paraId="1C7D870C" w14:textId="0ABE816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16B2A058" w14:textId="7ED00F60"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3</w:t>
            </w:r>
            <w:r w:rsidR="00516696" w:rsidRPr="0007329F">
              <w:rPr>
                <w:rFonts w:eastAsia="Times New Roman"/>
                <w:color w:val="000000"/>
                <w:szCs w:val="24"/>
                <w:lang w:eastAsia="ca-ES"/>
              </w:rPr>
              <w:t>6</w:t>
            </w:r>
          </w:p>
        </w:tc>
      </w:tr>
      <w:tr w:rsidR="00A94B43" w:rsidRPr="0007329F" w14:paraId="7846D78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71D4FD" w14:textId="768C8773"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2</w:t>
            </w:r>
          </w:p>
        </w:tc>
        <w:tc>
          <w:tcPr>
            <w:tcW w:w="190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7D04E09F" w14:textId="5DEDD33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onclusions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A25645" w14:textId="2747C27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7/06/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D46F6E" w14:textId="430442E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C3AB0B" w14:textId="10A4DF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MM_01</w:t>
            </w:r>
          </w:p>
        </w:tc>
        <w:tc>
          <w:tcPr>
            <w:tcW w:w="95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85CE45" w14:textId="5421BAAF"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0</w:t>
            </w:r>
          </w:p>
        </w:tc>
      </w:tr>
      <w:tr w:rsidR="00045D88" w:rsidRPr="0007329F" w14:paraId="7F09E7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8332"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6E81A7A9" w14:textId="06EC39C7" w:rsidR="00045D88" w:rsidRPr="0007329F" w:rsidRDefault="00045D88" w:rsidP="00B6113C">
            <w:pPr>
              <w:pStyle w:val="Senseespaiat"/>
              <w:rPr>
                <w:rFonts w:eastAsia="Times New Roman"/>
                <w:color w:val="000000"/>
                <w:szCs w:val="24"/>
                <w:lang w:eastAsia="ca-ES"/>
              </w:rPr>
            </w:pPr>
            <w:r w:rsidRPr="0007329F">
              <w:rPr>
                <w:b/>
                <w:bCs/>
              </w:rPr>
              <w:t>PRESENTACIÓ</w:t>
            </w:r>
          </w:p>
        </w:tc>
      </w:tr>
      <w:tr w:rsidR="00A94B43" w:rsidRPr="0007329F" w14:paraId="6FADE8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9D16AE1" w14:textId="11ADF51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lastRenderedPageBreak/>
              <w:t>PP_01</w:t>
            </w:r>
          </w:p>
        </w:tc>
        <w:tc>
          <w:tcPr>
            <w:tcW w:w="1907" w:type="dxa"/>
            <w:tcBorders>
              <w:top w:val="single" w:sz="12" w:space="0" w:color="auto"/>
              <w:left w:val="single" w:sz="12" w:space="0" w:color="auto"/>
              <w:bottom w:val="single" w:sz="4" w:space="0" w:color="auto"/>
              <w:right w:val="single" w:sz="12" w:space="0" w:color="auto"/>
            </w:tcBorders>
            <w:vAlign w:val="bottom"/>
          </w:tcPr>
          <w:p w14:paraId="71FE22EF" w14:textId="70738AF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Elecció dels apartats de la presentació </w:t>
            </w:r>
          </w:p>
        </w:tc>
        <w:tc>
          <w:tcPr>
            <w:tcW w:w="1268" w:type="dxa"/>
            <w:tcBorders>
              <w:top w:val="single" w:sz="12" w:space="0" w:color="auto"/>
              <w:left w:val="single" w:sz="12" w:space="0" w:color="auto"/>
              <w:bottom w:val="single" w:sz="4" w:space="0" w:color="auto"/>
              <w:right w:val="single" w:sz="12" w:space="0" w:color="auto"/>
            </w:tcBorders>
            <w:vAlign w:val="center"/>
          </w:tcPr>
          <w:p w14:paraId="3894FBBD" w14:textId="2E46EC9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 </w:t>
            </w:r>
          </w:p>
        </w:tc>
        <w:tc>
          <w:tcPr>
            <w:tcW w:w="1268" w:type="dxa"/>
            <w:tcBorders>
              <w:top w:val="single" w:sz="12" w:space="0" w:color="auto"/>
              <w:left w:val="single" w:sz="12" w:space="0" w:color="auto"/>
              <w:bottom w:val="single" w:sz="4" w:space="0" w:color="auto"/>
              <w:right w:val="single" w:sz="12" w:space="0" w:color="auto"/>
            </w:tcBorders>
            <w:vAlign w:val="center"/>
          </w:tcPr>
          <w:p w14:paraId="468A56EE" w14:textId="33E6BDF1"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w:t>
            </w:r>
          </w:p>
        </w:tc>
        <w:tc>
          <w:tcPr>
            <w:tcW w:w="1999" w:type="dxa"/>
            <w:tcBorders>
              <w:top w:val="single" w:sz="12" w:space="0" w:color="auto"/>
              <w:left w:val="single" w:sz="12" w:space="0" w:color="auto"/>
              <w:bottom w:val="single" w:sz="4" w:space="0" w:color="auto"/>
              <w:right w:val="single" w:sz="12" w:space="0" w:color="auto"/>
            </w:tcBorders>
            <w:vAlign w:val="center"/>
          </w:tcPr>
          <w:p w14:paraId="4435B710" w14:textId="703964F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5BBCA90B" w14:textId="1E6530D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5</w:t>
            </w:r>
          </w:p>
        </w:tc>
      </w:tr>
      <w:tr w:rsidR="00A94B43" w:rsidRPr="0007329F" w14:paraId="5F4A1A5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C30ED91" w14:textId="526C59A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PP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C1692C3" w14:textId="74FCF2E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reació de la presentació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0792A0" w14:textId="221F137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28/06/2021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0C6A9" w14:textId="61C3ABA9"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9/07/2021 </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12226A0" w14:textId="30FEE57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PP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6308AD0" w14:textId="5A3D93D0" w:rsidR="00A94B43" w:rsidRPr="0007329F" w:rsidRDefault="00A94B43" w:rsidP="00495B62">
            <w:pPr>
              <w:pStyle w:val="Senseespaiat"/>
              <w:keepNext/>
              <w:rPr>
                <w:rFonts w:eastAsia="Times New Roman"/>
                <w:color w:val="000000"/>
                <w:szCs w:val="24"/>
                <w:lang w:eastAsia="ca-ES"/>
              </w:rPr>
            </w:pPr>
            <w:r w:rsidRPr="0007329F">
              <w:rPr>
                <w:rFonts w:eastAsia="Times New Roman"/>
                <w:color w:val="000000"/>
                <w:szCs w:val="24"/>
                <w:lang w:eastAsia="ca-ES"/>
              </w:rPr>
              <w:t> 30</w:t>
            </w:r>
          </w:p>
        </w:tc>
      </w:tr>
      <w:tr w:rsidR="00A94B43" w:rsidRPr="0007329F" w14:paraId="536F03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73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5B2815" w14:textId="6F2F7857" w:rsidR="00A94B43" w:rsidRPr="0007329F" w:rsidRDefault="00A94B43" w:rsidP="00A94B43">
            <w:pPr>
              <w:pStyle w:val="Senseespaiat"/>
              <w:rPr>
                <w:rFonts w:eastAsia="Times New Roman"/>
                <w:color w:val="000000"/>
                <w:szCs w:val="24"/>
                <w:lang w:eastAsia="ca-ES"/>
              </w:rPr>
            </w:pPr>
            <w:r w:rsidRPr="0007329F">
              <w:rPr>
                <w:rFonts w:eastAsia="Times New Roman"/>
                <w:b/>
                <w:bCs/>
                <w:color w:val="FFFFFF" w:themeColor="background1"/>
                <w:szCs w:val="24"/>
                <w:lang w:eastAsia="ca-ES"/>
              </w:rPr>
              <w:t>HORES TOTALS</w:t>
            </w:r>
          </w:p>
        </w:tc>
        <w:tc>
          <w:tcPr>
            <w:tcW w:w="959"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1DA5D0" w14:textId="58953C0A" w:rsidR="00A94B43" w:rsidRPr="0007329F" w:rsidRDefault="00C6367E" w:rsidP="00A94B43">
            <w:pPr>
              <w:pStyle w:val="Senseespaiat"/>
              <w:keepNex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Pr="0007329F">
              <w:rPr>
                <w:rFonts w:eastAsia="Times New Roman"/>
                <w:b/>
                <w:bCs/>
                <w:noProof/>
                <w:color w:val="FFFFFF" w:themeColor="background1"/>
                <w:szCs w:val="24"/>
                <w:lang w:eastAsia="ca-ES"/>
              </w:rPr>
              <w:t>188</w:t>
            </w:r>
            <w:r w:rsidRPr="0007329F">
              <w:rPr>
                <w:rFonts w:eastAsia="Times New Roman"/>
                <w:b/>
                <w:bCs/>
                <w:color w:val="FFFFFF" w:themeColor="background1"/>
                <w:szCs w:val="24"/>
                <w:lang w:eastAsia="ca-ES"/>
              </w:rPr>
              <w:fldChar w:fldCharType="end"/>
            </w:r>
          </w:p>
        </w:tc>
      </w:tr>
    </w:tbl>
    <w:p w14:paraId="6F1EF021" w14:textId="24AD1359" w:rsidR="00495B62" w:rsidRPr="0007329F" w:rsidRDefault="00495B62">
      <w:pPr>
        <w:pStyle w:val="Llegenda"/>
      </w:pPr>
      <w:bookmarkStart w:id="46" w:name="_Toc63764477"/>
      <w:r w:rsidRPr="0007329F">
        <w:t xml:space="preserve">Taula </w:t>
      </w:r>
      <w:r w:rsidR="00FA123D" w:rsidRPr="0007329F">
        <w:fldChar w:fldCharType="begin"/>
      </w:r>
      <w:r w:rsidR="00FA123D" w:rsidRPr="0007329F">
        <w:instrText xml:space="preserve"> STYLEREF 1 \s </w:instrText>
      </w:r>
      <w:r w:rsidR="00FA123D" w:rsidRPr="0007329F">
        <w:fldChar w:fldCharType="separate"/>
      </w:r>
      <w:r w:rsidR="00FA123D" w:rsidRPr="0007329F">
        <w:rPr>
          <w:noProof/>
        </w:rPr>
        <w:t>6</w:t>
      </w:r>
      <w:r w:rsidR="00FA123D" w:rsidRPr="0007329F">
        <w:fldChar w:fldCharType="end"/>
      </w:r>
      <w:r w:rsidR="00FA123D" w:rsidRPr="0007329F">
        <w:t>.</w:t>
      </w:r>
      <w:r w:rsidR="00FA123D" w:rsidRPr="0007329F">
        <w:fldChar w:fldCharType="begin"/>
      </w:r>
      <w:r w:rsidR="00FA123D" w:rsidRPr="0007329F">
        <w:instrText xml:space="preserve"> SEQ Taula \* ARABIC \s 1 </w:instrText>
      </w:r>
      <w:r w:rsidR="00FA123D" w:rsidRPr="0007329F">
        <w:fldChar w:fldCharType="separate"/>
      </w:r>
      <w:r w:rsidR="00FA123D" w:rsidRPr="0007329F">
        <w:rPr>
          <w:noProof/>
        </w:rPr>
        <w:t>1</w:t>
      </w:r>
      <w:r w:rsidR="00FA123D" w:rsidRPr="0007329F">
        <w:fldChar w:fldCharType="end"/>
      </w:r>
      <w:r w:rsidRPr="0007329F">
        <w:t>: Tasques de la documentació</w:t>
      </w:r>
      <w:bookmarkEnd w:id="46"/>
    </w:p>
    <w:p w14:paraId="4EBD1E56" w14:textId="7FFD96AA" w:rsidR="002A6EA2" w:rsidRPr="0007329F" w:rsidRDefault="00F70BBD" w:rsidP="003A7A76">
      <w:pPr>
        <w:pStyle w:val="Pargrafdellista"/>
        <w:ind w:left="0"/>
      </w:pPr>
      <w:r w:rsidRPr="0007329F">
        <w:t>Una vegada vistes les tasques que hi haurà en la documentació del treball, a continuació es mostraran les tasques que hi haurà en el producte.</w:t>
      </w:r>
    </w:p>
    <w:tbl>
      <w:tblPr>
        <w:tblW w:w="82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294"/>
        <w:gridCol w:w="1268"/>
        <w:gridCol w:w="2082"/>
        <w:gridCol w:w="1042"/>
      </w:tblGrid>
      <w:tr w:rsidR="00A94B43" w:rsidRPr="0007329F" w14:paraId="2637C932" w14:textId="77777777" w:rsidTr="00A94B43">
        <w:trPr>
          <w:tblHeader/>
          <w:jc w:val="center"/>
        </w:trPr>
        <w:tc>
          <w:tcPr>
            <w:tcW w:w="1015" w:type="dxa"/>
            <w:tcBorders>
              <w:bottom w:val="single" w:sz="12" w:space="0" w:color="auto"/>
            </w:tcBorders>
            <w:shd w:val="clear" w:color="auto" w:fill="A6A6A6" w:themeFill="background1" w:themeFillShade="A6"/>
            <w:vAlign w:val="center"/>
          </w:tcPr>
          <w:p w14:paraId="6A9E090D" w14:textId="77777777" w:rsidR="00A94B43" w:rsidRPr="0007329F" w:rsidRDefault="00A94B43" w:rsidP="002A2C48">
            <w:pPr>
              <w:pStyle w:val="Senseespaiat"/>
              <w:rPr>
                <w:b/>
                <w:bCs/>
              </w:rPr>
            </w:pPr>
            <w:r w:rsidRPr="0007329F">
              <w:rPr>
                <w:b/>
                <w:bCs/>
              </w:rPr>
              <w:t>ID TASCA</w:t>
            </w:r>
          </w:p>
        </w:tc>
        <w:tc>
          <w:tcPr>
            <w:tcW w:w="1514" w:type="dxa"/>
            <w:tcBorders>
              <w:bottom w:val="single" w:sz="12" w:space="0" w:color="auto"/>
            </w:tcBorders>
            <w:shd w:val="clear" w:color="auto" w:fill="A6A6A6" w:themeFill="background1" w:themeFillShade="A6"/>
            <w:vAlign w:val="center"/>
          </w:tcPr>
          <w:p w14:paraId="4BCE165B" w14:textId="77777777" w:rsidR="00A94B43" w:rsidRPr="0007329F" w:rsidRDefault="00A94B43" w:rsidP="002A2C48">
            <w:pPr>
              <w:pStyle w:val="Senseespaiat"/>
              <w:rPr>
                <w:b/>
                <w:bCs/>
              </w:rPr>
            </w:pPr>
            <w:r w:rsidRPr="0007329F">
              <w:rPr>
                <w:b/>
                <w:bCs/>
              </w:rPr>
              <w:t>NOM TASCA</w:t>
            </w:r>
          </w:p>
        </w:tc>
        <w:tc>
          <w:tcPr>
            <w:tcW w:w="1294" w:type="dxa"/>
            <w:tcBorders>
              <w:bottom w:val="single" w:sz="12" w:space="0" w:color="auto"/>
            </w:tcBorders>
            <w:shd w:val="clear" w:color="auto" w:fill="A6A6A6" w:themeFill="background1" w:themeFillShade="A6"/>
            <w:vAlign w:val="center"/>
          </w:tcPr>
          <w:p w14:paraId="79A21FF0" w14:textId="77777777" w:rsidR="00A94B43" w:rsidRPr="0007329F" w:rsidRDefault="00A94B43" w:rsidP="002A2C48">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5BB02063" w14:textId="77777777" w:rsidR="00A94B43" w:rsidRPr="0007329F" w:rsidRDefault="00A94B43" w:rsidP="002A2C48">
            <w:pPr>
              <w:pStyle w:val="Senseespaiat"/>
              <w:rPr>
                <w:b/>
                <w:bCs/>
              </w:rPr>
            </w:pPr>
            <w:r w:rsidRPr="0007329F">
              <w:rPr>
                <w:b/>
                <w:bCs/>
              </w:rPr>
              <w:t>DATA FI</w:t>
            </w:r>
          </w:p>
        </w:tc>
        <w:tc>
          <w:tcPr>
            <w:tcW w:w="2082" w:type="dxa"/>
            <w:tcBorders>
              <w:bottom w:val="single" w:sz="12" w:space="0" w:color="auto"/>
            </w:tcBorders>
            <w:shd w:val="clear" w:color="auto" w:fill="A6A6A6" w:themeFill="background1" w:themeFillShade="A6"/>
            <w:vAlign w:val="center"/>
          </w:tcPr>
          <w:p w14:paraId="0ED76CE1" w14:textId="060DCAE3" w:rsidR="00A94B43" w:rsidRPr="0007329F" w:rsidRDefault="00A94B43" w:rsidP="002A2C48">
            <w:pPr>
              <w:pStyle w:val="Senseespaiat"/>
              <w:rPr>
                <w:b/>
                <w:bCs/>
              </w:rPr>
            </w:pPr>
            <w:r w:rsidRPr="0007329F">
              <w:rPr>
                <w:b/>
                <w:bCs/>
              </w:rPr>
              <w:t>DEPENDÈNCIES</w:t>
            </w:r>
          </w:p>
        </w:tc>
        <w:tc>
          <w:tcPr>
            <w:tcW w:w="1042" w:type="dxa"/>
            <w:tcBorders>
              <w:bottom w:val="single" w:sz="12" w:space="0" w:color="auto"/>
            </w:tcBorders>
            <w:shd w:val="clear" w:color="auto" w:fill="A6A6A6" w:themeFill="background1" w:themeFillShade="A6"/>
            <w:vAlign w:val="center"/>
          </w:tcPr>
          <w:p w14:paraId="7978B153" w14:textId="7DF2C7CA" w:rsidR="00A94B43" w:rsidRPr="0007329F" w:rsidRDefault="00A94B43" w:rsidP="002A2C48">
            <w:pPr>
              <w:pStyle w:val="Senseespaiat"/>
              <w:rPr>
                <w:b/>
                <w:bCs/>
              </w:rPr>
            </w:pPr>
            <w:r w:rsidRPr="0007329F">
              <w:rPr>
                <w:b/>
                <w:bCs/>
              </w:rPr>
              <w:t xml:space="preserve">HORES </w:t>
            </w:r>
          </w:p>
        </w:tc>
      </w:tr>
      <w:tr w:rsidR="00045D88" w:rsidRPr="0007329F" w14:paraId="388A9F67" w14:textId="77777777" w:rsidTr="00045D88">
        <w:trPr>
          <w:jc w:val="center"/>
        </w:trPr>
        <w:tc>
          <w:tcPr>
            <w:tcW w:w="8215" w:type="dxa"/>
            <w:gridSpan w:val="6"/>
            <w:tcBorders>
              <w:bottom w:val="single" w:sz="12" w:space="0" w:color="auto"/>
            </w:tcBorders>
            <w:shd w:val="clear" w:color="auto" w:fill="BFBFBF" w:themeFill="background1" w:themeFillShade="BF"/>
            <w:vAlign w:val="center"/>
          </w:tcPr>
          <w:p w14:paraId="3CDE55B4" w14:textId="3A3D8581" w:rsidR="00045D88" w:rsidRPr="0007329F" w:rsidRDefault="00045D88" w:rsidP="002A2C48">
            <w:pPr>
              <w:pStyle w:val="Senseespaiat"/>
              <w:rPr>
                <w:b/>
                <w:bCs/>
              </w:rPr>
            </w:pPr>
            <w:r w:rsidRPr="0007329F">
              <w:rPr>
                <w:b/>
                <w:bCs/>
              </w:rPr>
              <w:t>DISSENY</w:t>
            </w:r>
          </w:p>
        </w:tc>
      </w:tr>
      <w:tr w:rsidR="00A94B43" w:rsidRPr="0007329F" w14:paraId="539E976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A94B43" w:rsidRPr="0007329F" w:rsidRDefault="00A94B43" w:rsidP="00B6113C">
            <w:pPr>
              <w:pStyle w:val="Senseespaiat"/>
            </w:pPr>
            <w:r w:rsidRPr="0007329F">
              <w:rPr>
                <w:color w:val="000000"/>
              </w:rPr>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3C76BF7F" w14:textId="588CBB3C" w:rsidR="00A94B43" w:rsidRPr="0007329F" w:rsidRDefault="00A94B43" w:rsidP="00B6113C">
            <w:pPr>
              <w:pStyle w:val="Senseespaiat"/>
            </w:pPr>
            <w:r w:rsidRPr="0007329F">
              <w:t>Diagrama relacional de la Base de Dades</w:t>
            </w:r>
          </w:p>
        </w:tc>
        <w:tc>
          <w:tcPr>
            <w:tcW w:w="1294" w:type="dxa"/>
            <w:tcBorders>
              <w:top w:val="single" w:sz="12" w:space="0" w:color="auto"/>
              <w:left w:val="single" w:sz="12" w:space="0" w:color="auto"/>
              <w:bottom w:val="single" w:sz="4" w:space="0" w:color="auto"/>
              <w:right w:val="single" w:sz="12" w:space="0" w:color="auto"/>
            </w:tcBorders>
            <w:vAlign w:val="center"/>
          </w:tcPr>
          <w:p w14:paraId="54A0112F" w14:textId="39C766E2" w:rsidR="00A94B43" w:rsidRPr="0007329F" w:rsidRDefault="00A94B43" w:rsidP="00B6113C">
            <w:pPr>
              <w:pStyle w:val="Senseespaiat"/>
            </w:pPr>
            <w:r w:rsidRPr="0007329F">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1BC018A9" w14:textId="0189CBE0" w:rsidR="00A94B43" w:rsidRPr="0007329F" w:rsidRDefault="00A94B43" w:rsidP="00B6113C">
            <w:pPr>
              <w:pStyle w:val="Senseespaiat"/>
            </w:pPr>
            <w:r w:rsidRPr="0007329F">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337EC40B" w14:textId="51ED86CD" w:rsidR="00A94B43" w:rsidRPr="0007329F" w:rsidRDefault="00A94B43" w:rsidP="00B6113C">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213399C3" w14:textId="7519DD74" w:rsidR="00A94B43" w:rsidRPr="0007329F" w:rsidRDefault="00A94B43" w:rsidP="00B6113C">
            <w:pPr>
              <w:pStyle w:val="Senseespaiat"/>
            </w:pPr>
            <w:r w:rsidRPr="0007329F">
              <w:t>10</w:t>
            </w:r>
          </w:p>
        </w:tc>
      </w:tr>
      <w:tr w:rsidR="00A94B43" w:rsidRPr="0007329F" w14:paraId="1FA4DF2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5B7E8371" w:rsidR="00A94B43" w:rsidRPr="0007329F" w:rsidRDefault="00A94B43" w:rsidP="00FA123D">
            <w:pPr>
              <w:pStyle w:val="Senseespaiat"/>
            </w:pPr>
            <w:r w:rsidRPr="0007329F">
              <w:rPr>
                <w:color w:val="000000"/>
              </w:rPr>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36FD0AB3" w:rsidR="00A94B43" w:rsidRPr="0007329F" w:rsidRDefault="00A94B43" w:rsidP="00FA123D">
            <w:pPr>
              <w:pStyle w:val="Senseespaiat"/>
            </w:pPr>
            <w:r w:rsidRPr="0007329F">
              <w:t>Diagrama UML de l’aplicació</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4C516D4C" w:rsidR="00A94B43" w:rsidRPr="0007329F" w:rsidRDefault="00A94B43" w:rsidP="00FA123D">
            <w:pPr>
              <w:pStyle w:val="Senseespaiat"/>
            </w:pPr>
            <w:r w:rsidRPr="0007329F">
              <w:t>23/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6A92523A" w:rsidR="00A94B43" w:rsidRPr="0007329F" w:rsidRDefault="00A94B43" w:rsidP="00FA123D">
            <w:pPr>
              <w:pStyle w:val="Senseespaiat"/>
            </w:pPr>
            <w:r w:rsidRPr="0007329F">
              <w:t>29/01/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0BEA3B43"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1DCC386E" w:rsidR="00A94B43" w:rsidRPr="0007329F" w:rsidRDefault="00A94B43" w:rsidP="00FA123D">
            <w:pPr>
              <w:pStyle w:val="Senseespaiat"/>
            </w:pPr>
            <w:r w:rsidRPr="0007329F">
              <w:t>10</w:t>
            </w:r>
          </w:p>
        </w:tc>
      </w:tr>
      <w:tr w:rsidR="00A94B43" w:rsidRPr="0007329F" w14:paraId="7E5946F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1310E037" w14:textId="6CDC759B" w:rsidR="00A94B43" w:rsidRPr="0007329F" w:rsidRDefault="00A94B43" w:rsidP="00FA123D">
            <w:pPr>
              <w:pStyle w:val="Senseespaiat"/>
            </w:pPr>
            <w:r w:rsidRPr="0007329F">
              <w:rPr>
                <w:color w:val="000000"/>
              </w:rPr>
              <w:t>DP_03</w:t>
            </w:r>
          </w:p>
        </w:tc>
        <w:tc>
          <w:tcPr>
            <w:tcW w:w="1514" w:type="dxa"/>
            <w:tcBorders>
              <w:top w:val="single" w:sz="4" w:space="0" w:color="auto"/>
              <w:left w:val="single" w:sz="12" w:space="0" w:color="auto"/>
              <w:bottom w:val="single" w:sz="4" w:space="0" w:color="auto"/>
              <w:right w:val="single" w:sz="12" w:space="0" w:color="auto"/>
            </w:tcBorders>
            <w:vAlign w:val="bottom"/>
          </w:tcPr>
          <w:p w14:paraId="09764EB0" w14:textId="40CAC634" w:rsidR="00A94B43" w:rsidRPr="0007329F" w:rsidRDefault="00A94B43" w:rsidP="00FA123D">
            <w:pPr>
              <w:pStyle w:val="Senseespaiat"/>
            </w:pPr>
            <w:r w:rsidRPr="0007329F">
              <w:t>Diagrama UML del servidor web</w:t>
            </w:r>
          </w:p>
        </w:tc>
        <w:tc>
          <w:tcPr>
            <w:tcW w:w="1294" w:type="dxa"/>
            <w:tcBorders>
              <w:top w:val="single" w:sz="4" w:space="0" w:color="auto"/>
              <w:left w:val="single" w:sz="12" w:space="0" w:color="auto"/>
              <w:bottom w:val="single" w:sz="4" w:space="0" w:color="auto"/>
              <w:right w:val="single" w:sz="12" w:space="0" w:color="auto"/>
            </w:tcBorders>
            <w:vAlign w:val="center"/>
          </w:tcPr>
          <w:p w14:paraId="3CFB94C8" w14:textId="50B43279" w:rsidR="00A94B43" w:rsidRPr="0007329F" w:rsidRDefault="00A94B43" w:rsidP="00FA123D">
            <w:pPr>
              <w:pStyle w:val="Senseespaiat"/>
            </w:pPr>
            <w:r w:rsidRPr="0007329F">
              <w:t>01/02/2021</w:t>
            </w:r>
          </w:p>
        </w:tc>
        <w:tc>
          <w:tcPr>
            <w:tcW w:w="1268" w:type="dxa"/>
            <w:tcBorders>
              <w:top w:val="single" w:sz="4" w:space="0" w:color="auto"/>
              <w:left w:val="single" w:sz="12" w:space="0" w:color="auto"/>
              <w:bottom w:val="single" w:sz="4" w:space="0" w:color="auto"/>
              <w:right w:val="single" w:sz="12" w:space="0" w:color="auto"/>
            </w:tcBorders>
            <w:vAlign w:val="center"/>
          </w:tcPr>
          <w:p w14:paraId="1A87A363" w14:textId="457DD8FA" w:rsidR="00A94B43" w:rsidRPr="0007329F" w:rsidRDefault="00A94B43" w:rsidP="00FA123D">
            <w:pPr>
              <w:pStyle w:val="Senseespaiat"/>
            </w:pPr>
            <w:r w:rsidRPr="0007329F">
              <w:t>05/02/2021</w:t>
            </w:r>
          </w:p>
        </w:tc>
        <w:tc>
          <w:tcPr>
            <w:tcW w:w="2082" w:type="dxa"/>
            <w:tcBorders>
              <w:top w:val="single" w:sz="4" w:space="0" w:color="auto"/>
              <w:left w:val="single" w:sz="12" w:space="0" w:color="auto"/>
              <w:bottom w:val="single" w:sz="4" w:space="0" w:color="auto"/>
              <w:right w:val="single" w:sz="12" w:space="0" w:color="auto"/>
            </w:tcBorders>
            <w:vAlign w:val="center"/>
          </w:tcPr>
          <w:p w14:paraId="6093C190" w14:textId="13F5B42F"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vAlign w:val="center"/>
          </w:tcPr>
          <w:p w14:paraId="1F759EC9" w14:textId="3CB7F3C0" w:rsidR="00A94B43" w:rsidRPr="0007329F" w:rsidRDefault="00A94B43" w:rsidP="00FA123D">
            <w:pPr>
              <w:pStyle w:val="Senseespaiat"/>
            </w:pPr>
            <w:r w:rsidRPr="0007329F">
              <w:t>10</w:t>
            </w:r>
          </w:p>
        </w:tc>
      </w:tr>
      <w:tr w:rsidR="00A94B43" w:rsidRPr="0007329F" w14:paraId="48886FD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A94B43" w:rsidRPr="0007329F" w:rsidRDefault="00A94B43" w:rsidP="00FA123D">
            <w:pPr>
              <w:pStyle w:val="Senseespaiat"/>
            </w:pPr>
            <w:r w:rsidRPr="0007329F">
              <w:rPr>
                <w:color w:val="000000"/>
              </w:rPr>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6E8090" w14:textId="449BE192" w:rsidR="00A94B43" w:rsidRPr="0007329F" w:rsidRDefault="00A94B43" w:rsidP="00FA123D">
            <w:pPr>
              <w:pStyle w:val="Senseespaiat"/>
            </w:pPr>
            <w:r w:rsidRPr="0007329F">
              <w:t>Diagrama BPMN</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2A385055" w:rsidR="00A94B43" w:rsidRPr="0007329F" w:rsidRDefault="00A94B43" w:rsidP="00FA123D">
            <w:pPr>
              <w:pStyle w:val="Senseespaiat"/>
            </w:pPr>
            <w:r w:rsidRPr="0007329F">
              <w:t>1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28EA936C" w:rsidR="00A94B43" w:rsidRPr="0007329F" w:rsidRDefault="00A94B43" w:rsidP="00FA123D">
            <w:pPr>
              <w:pStyle w:val="Senseespaiat"/>
            </w:pPr>
            <w:r w:rsidRPr="0007329F">
              <w:t>12/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A94B43" w:rsidRPr="0007329F" w:rsidRDefault="00A94B43" w:rsidP="00FA123D">
            <w:pPr>
              <w:pStyle w:val="Senseespaiat"/>
            </w:pPr>
            <w:r w:rsidRPr="0007329F">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5E35402C" w:rsidR="00A94B43" w:rsidRPr="0007329F" w:rsidRDefault="00A94B43" w:rsidP="00FA123D">
            <w:pPr>
              <w:pStyle w:val="Senseespaiat"/>
            </w:pPr>
            <w:r w:rsidRPr="0007329F">
              <w:t>6</w:t>
            </w:r>
          </w:p>
        </w:tc>
      </w:tr>
      <w:tr w:rsidR="00A94B43" w:rsidRPr="0007329F" w14:paraId="5028062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A94B43" w:rsidRPr="0007329F" w:rsidRDefault="00A94B43" w:rsidP="00FA123D">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A94B43" w:rsidRPr="0007329F" w:rsidRDefault="00A94B43" w:rsidP="00FA123D">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A94B43" w:rsidRPr="0007329F" w:rsidRDefault="00A94B43" w:rsidP="00FA123D">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A94B43" w:rsidRPr="0007329F" w:rsidRDefault="00A94B43" w:rsidP="00FA123D">
            <w:pPr>
              <w:pStyle w:val="Senseespaiat"/>
            </w:pPr>
            <w:r w:rsidRPr="0007329F">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A94B43" w:rsidRPr="0007329F" w:rsidRDefault="00A94B43" w:rsidP="00FA123D">
            <w:pPr>
              <w:pStyle w:val="Senseespaiat"/>
            </w:pPr>
          </w:p>
        </w:tc>
      </w:tr>
      <w:tr w:rsidR="00A94B43" w:rsidRPr="0007329F" w14:paraId="63E1E7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A94B43" w:rsidRPr="0007329F" w:rsidRDefault="00A94B43" w:rsidP="00FA123D">
            <w:pPr>
              <w:pStyle w:val="Senseespaiat"/>
              <w:rPr>
                <w:color w:val="000000"/>
              </w:rPr>
            </w:pPr>
            <w:r w:rsidRPr="0007329F">
              <w:rPr>
                <w:color w:val="000000"/>
              </w:rPr>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A94B43" w:rsidRPr="0007329F" w:rsidRDefault="00A94B43" w:rsidP="00FA123D">
            <w:pPr>
              <w:pStyle w:val="Senseespaiat"/>
            </w:pPr>
            <w:r w:rsidRPr="0007329F">
              <w:t>UI</w:t>
            </w: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3E280BC6" w:rsidR="00A94B43" w:rsidRPr="0007329F" w:rsidRDefault="00A94B43" w:rsidP="00FA123D">
            <w:pPr>
              <w:pStyle w:val="Senseespaiat"/>
            </w:pPr>
            <w:r w:rsidRPr="0007329F">
              <w:t>08/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5D7F9900" w:rsidR="00A94B43" w:rsidRPr="0007329F" w:rsidRDefault="00A94B43" w:rsidP="00FA123D">
            <w:pPr>
              <w:pStyle w:val="Senseespaiat"/>
            </w:pPr>
            <w:r w:rsidRPr="0007329F">
              <w:t>10/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6CBF1728" w:rsidR="00A94B43" w:rsidRPr="0007329F" w:rsidRDefault="00A94B43" w:rsidP="00FA123D">
            <w:pPr>
              <w:pStyle w:val="Senseespaiat"/>
            </w:pPr>
            <w:r w:rsidRPr="0007329F">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F89F55C" w:rsidR="00A94B43" w:rsidRPr="0007329F" w:rsidRDefault="00A94B43" w:rsidP="00FA123D">
            <w:pPr>
              <w:pStyle w:val="Senseespaiat"/>
            </w:pPr>
            <w:r w:rsidRPr="0007329F">
              <w:t>4</w:t>
            </w:r>
          </w:p>
        </w:tc>
      </w:tr>
      <w:tr w:rsidR="00045D88" w:rsidRPr="0007329F" w14:paraId="729D83C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76AD54DC" w14:textId="305B7141" w:rsidR="00045D88" w:rsidRPr="0007329F" w:rsidRDefault="00045D88" w:rsidP="00FA123D">
            <w:pPr>
              <w:pStyle w:val="Senseespaiat"/>
              <w:rPr>
                <w:b/>
                <w:bCs/>
              </w:rPr>
            </w:pPr>
            <w:r w:rsidRPr="0007329F">
              <w:rPr>
                <w:b/>
                <w:bCs/>
              </w:rPr>
              <w:t>SERVIDOR</w:t>
            </w:r>
          </w:p>
        </w:tc>
      </w:tr>
      <w:tr w:rsidR="00A94B43" w:rsidRPr="0007329F" w14:paraId="7D699738"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3F247C88" w14:textId="7A8DE11E" w:rsidR="00A94B43" w:rsidRPr="0007329F" w:rsidRDefault="00A94B43" w:rsidP="00FA123D">
            <w:pPr>
              <w:pStyle w:val="Senseespaiat"/>
              <w:rPr>
                <w:color w:val="000000"/>
              </w:rPr>
            </w:pPr>
            <w:r w:rsidRPr="0007329F">
              <w:rPr>
                <w:color w:val="000000"/>
              </w:rPr>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75CA34E3" w14:textId="7C8A2D6B" w:rsidR="00A94B43" w:rsidRPr="0007329F" w:rsidRDefault="00A94B43" w:rsidP="00FA123D">
            <w:pPr>
              <w:pStyle w:val="Senseespaiat"/>
            </w:pPr>
            <w:r w:rsidRPr="0007329F">
              <w:t>IRIS</w:t>
            </w:r>
          </w:p>
        </w:tc>
        <w:tc>
          <w:tcPr>
            <w:tcW w:w="1294" w:type="dxa"/>
            <w:tcBorders>
              <w:top w:val="single" w:sz="12" w:space="0" w:color="auto"/>
              <w:left w:val="single" w:sz="12" w:space="0" w:color="auto"/>
              <w:bottom w:val="single" w:sz="4" w:space="0" w:color="auto"/>
              <w:right w:val="single" w:sz="12" w:space="0" w:color="auto"/>
            </w:tcBorders>
            <w:vAlign w:val="center"/>
          </w:tcPr>
          <w:p w14:paraId="01DDA935" w14:textId="56B206C0" w:rsidR="00A94B43" w:rsidRPr="0007329F" w:rsidRDefault="00A94B43" w:rsidP="00FA123D">
            <w:pPr>
              <w:pStyle w:val="Senseespaiat"/>
            </w:pPr>
            <w:r w:rsidRPr="0007329F">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2FB0F606" w14:textId="042027D2" w:rsidR="00A94B43" w:rsidRPr="0007329F" w:rsidRDefault="00A94B43" w:rsidP="00FA123D">
            <w:pPr>
              <w:pStyle w:val="Senseespaiat"/>
            </w:pPr>
            <w:r w:rsidRPr="0007329F">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32DB1E9F" w14:textId="5BFD5064" w:rsidR="00A94B43" w:rsidRPr="0007329F" w:rsidRDefault="00A94B43" w:rsidP="00FA123D">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1B328D76" w14:textId="3C112363" w:rsidR="00A94B43" w:rsidRPr="0007329F" w:rsidRDefault="00A94B43" w:rsidP="00FA123D">
            <w:pPr>
              <w:pStyle w:val="Senseespaiat"/>
            </w:pPr>
            <w:r w:rsidRPr="0007329F">
              <w:t>1</w:t>
            </w:r>
            <w:r w:rsidR="00516696" w:rsidRPr="0007329F">
              <w:t>67</w:t>
            </w:r>
          </w:p>
        </w:tc>
      </w:tr>
      <w:tr w:rsidR="00A94B43" w:rsidRPr="0007329F" w14:paraId="0ECFFF3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6C2AF3F" w14:textId="73D4B31A" w:rsidR="00A94B43" w:rsidRPr="0007329F" w:rsidRDefault="00A94B43" w:rsidP="00FA123D">
            <w:pPr>
              <w:pStyle w:val="Senseespaiat"/>
            </w:pPr>
            <w:r w:rsidRPr="0007329F">
              <w:rPr>
                <w:color w:val="000000"/>
              </w:rPr>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5C9D5DB" w14:textId="6DB4F9C9" w:rsidR="00A94B43" w:rsidRPr="0007329F" w:rsidRDefault="00A94B43" w:rsidP="00FA123D">
            <w:pPr>
              <w:pStyle w:val="Senseespaiat"/>
            </w:pPr>
            <w:r w:rsidRPr="0007329F">
              <w:t>Creació de la Base de Dade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EA8765" w14:textId="0B1579F4" w:rsidR="00A94B43" w:rsidRPr="0007329F" w:rsidRDefault="00A94B43" w:rsidP="00FA123D">
            <w:pPr>
              <w:pStyle w:val="Senseespaiat"/>
            </w:pPr>
            <w:r w:rsidRPr="0007329F">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58FAF2" w14:textId="20209281" w:rsidR="00A94B43" w:rsidRPr="0007329F" w:rsidRDefault="00A94B43" w:rsidP="00FA123D">
            <w:pPr>
              <w:pStyle w:val="Senseespaiat"/>
            </w:pPr>
            <w:r w:rsidRPr="0007329F">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9FD3CE" w14:textId="42677E62" w:rsidR="00A94B43" w:rsidRPr="0007329F" w:rsidRDefault="00A94B43" w:rsidP="00FA123D">
            <w:pPr>
              <w:pStyle w:val="Senseespaiat"/>
            </w:pPr>
            <w:r w:rsidRPr="0007329F">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8D6107" w14:textId="2DF0D30C" w:rsidR="00A94B43" w:rsidRPr="0007329F" w:rsidRDefault="00A94B43" w:rsidP="00FA123D">
            <w:pPr>
              <w:pStyle w:val="Senseespaiat"/>
            </w:pPr>
            <w:r w:rsidRPr="0007329F">
              <w:t>5</w:t>
            </w:r>
          </w:p>
        </w:tc>
      </w:tr>
      <w:tr w:rsidR="00A94B43" w:rsidRPr="0007329F" w14:paraId="2515C79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BA0DC80" w14:textId="5D7E4928" w:rsidR="00A94B43" w:rsidRPr="0007329F" w:rsidRDefault="00A94B43" w:rsidP="00FA123D">
            <w:pPr>
              <w:pStyle w:val="Senseespaiat"/>
              <w:rPr>
                <w:color w:val="000000"/>
              </w:rPr>
            </w:pPr>
            <w:r w:rsidRPr="0007329F">
              <w:rPr>
                <w:color w:val="000000"/>
              </w:rPr>
              <w:lastRenderedPageBreak/>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7537E56D" w14:textId="3FDC7937" w:rsidR="00A94B43" w:rsidRPr="0007329F" w:rsidRDefault="00A94B43" w:rsidP="00FA123D">
            <w:pPr>
              <w:pStyle w:val="Senseespaiat"/>
            </w:pPr>
            <w:proofErr w:type="spellStart"/>
            <w:r w:rsidRPr="0007329F">
              <w:t>Backend</w:t>
            </w:r>
            <w:proofErr w:type="spellEnd"/>
            <w:r w:rsidR="0007329F">
              <w:rPr>
                <w:rStyle w:val="Refernciadenotaapeudepgina"/>
              </w:rPr>
              <w:footnoteReference w:id="1"/>
            </w:r>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5545003" w14:textId="768CAE74" w:rsidR="00A94B43" w:rsidRPr="0007329F" w:rsidRDefault="00A94B43" w:rsidP="00FA123D">
            <w:pPr>
              <w:pStyle w:val="Senseespaiat"/>
            </w:pPr>
            <w:r w:rsidRPr="0007329F">
              <w:t>06/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3E8E80E5" w14:textId="5C004AA6" w:rsidR="00A94B43" w:rsidRPr="0007329F" w:rsidRDefault="00A94B43" w:rsidP="00FA123D">
            <w:pPr>
              <w:pStyle w:val="Senseespaiat"/>
            </w:pPr>
            <w:r w:rsidRPr="0007329F">
              <w:t>09/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BF3AA21" w14:textId="47BBF4B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DD2A521" w14:textId="078D7BBF" w:rsidR="00A94B43" w:rsidRPr="0007329F" w:rsidRDefault="00516696" w:rsidP="00FA123D">
            <w:pPr>
              <w:pStyle w:val="Senseespaiat"/>
            </w:pPr>
            <w:r w:rsidRPr="0007329F">
              <w:t>19</w:t>
            </w:r>
          </w:p>
        </w:tc>
      </w:tr>
      <w:tr w:rsidR="00A94B43" w:rsidRPr="0007329F" w14:paraId="109824C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773CC3B" w:rsidR="00A94B43" w:rsidRPr="0007329F" w:rsidRDefault="00A94B43" w:rsidP="00FA123D">
            <w:pPr>
              <w:pStyle w:val="Senseespaiat"/>
            </w:pPr>
            <w:r w:rsidRPr="0007329F">
              <w:rPr>
                <w:color w:val="000000"/>
              </w:rPr>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6EDD1AFF" w:rsidR="00A94B43" w:rsidRPr="0007329F" w:rsidRDefault="00A94B43" w:rsidP="00FA123D">
            <w:pPr>
              <w:pStyle w:val="Senseespaiat"/>
            </w:pPr>
            <w:r w:rsidRPr="0007329F">
              <w:t>Comunicació amb IRI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3486B162" w:rsidR="00A94B43" w:rsidRPr="0007329F" w:rsidRDefault="00A94B43" w:rsidP="00FA123D">
            <w:pPr>
              <w:pStyle w:val="Senseespaiat"/>
            </w:pPr>
            <w:r w:rsidRPr="0007329F">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2B3FADCB" w:rsidR="00A94B43" w:rsidRPr="0007329F" w:rsidRDefault="00A94B43" w:rsidP="00FA123D">
            <w:pPr>
              <w:pStyle w:val="Senseespaiat"/>
            </w:pPr>
            <w:r w:rsidRPr="0007329F">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2DA3936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42FF046C" w:rsidR="00A94B43" w:rsidRPr="0007329F" w:rsidRDefault="00A94B43" w:rsidP="00FA123D">
            <w:pPr>
              <w:pStyle w:val="Senseespaiat"/>
            </w:pPr>
            <w:r w:rsidRPr="0007329F">
              <w:t>2</w:t>
            </w:r>
            <w:r w:rsidR="00516696" w:rsidRPr="0007329F">
              <w:t>4</w:t>
            </w:r>
          </w:p>
        </w:tc>
      </w:tr>
      <w:tr w:rsidR="00A94B43" w:rsidRPr="0007329F" w14:paraId="3B1E988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37C7E1C7" w14:textId="3EE3B761" w:rsidR="00A94B43" w:rsidRPr="0007329F" w:rsidRDefault="00A94B43" w:rsidP="00FA123D">
            <w:pPr>
              <w:pStyle w:val="Senseespaiat"/>
            </w:pPr>
            <w:r w:rsidRPr="0007329F">
              <w:rPr>
                <w:color w:val="000000"/>
              </w:rPr>
              <w:t>CS_05</w:t>
            </w:r>
          </w:p>
        </w:tc>
        <w:tc>
          <w:tcPr>
            <w:tcW w:w="1514" w:type="dxa"/>
            <w:tcBorders>
              <w:top w:val="single" w:sz="4" w:space="0" w:color="auto"/>
              <w:left w:val="single" w:sz="12" w:space="0" w:color="auto"/>
              <w:bottom w:val="single" w:sz="4" w:space="0" w:color="auto"/>
              <w:right w:val="single" w:sz="12" w:space="0" w:color="auto"/>
            </w:tcBorders>
            <w:vAlign w:val="center"/>
          </w:tcPr>
          <w:p w14:paraId="0A2D4FF6" w14:textId="3FB430C3" w:rsidR="00A94B43" w:rsidRPr="0007329F" w:rsidRDefault="00A94B43" w:rsidP="00FA123D">
            <w:pPr>
              <w:pStyle w:val="Senseespaiat"/>
            </w:pPr>
            <w:r w:rsidRPr="0007329F">
              <w:t>Creació de l’API</w:t>
            </w:r>
          </w:p>
        </w:tc>
        <w:tc>
          <w:tcPr>
            <w:tcW w:w="1294" w:type="dxa"/>
            <w:tcBorders>
              <w:top w:val="single" w:sz="4" w:space="0" w:color="auto"/>
              <w:left w:val="single" w:sz="12" w:space="0" w:color="auto"/>
              <w:bottom w:val="single" w:sz="4" w:space="0" w:color="auto"/>
              <w:right w:val="single" w:sz="12" w:space="0" w:color="auto"/>
            </w:tcBorders>
            <w:vAlign w:val="center"/>
          </w:tcPr>
          <w:p w14:paraId="380D374F" w14:textId="728A0C18" w:rsidR="00A94B43" w:rsidRPr="0007329F" w:rsidRDefault="00A94B43" w:rsidP="00FA123D">
            <w:pPr>
              <w:pStyle w:val="Senseespaiat"/>
            </w:pPr>
            <w:r w:rsidRPr="0007329F">
              <w:t>19/04/2021</w:t>
            </w:r>
          </w:p>
        </w:tc>
        <w:tc>
          <w:tcPr>
            <w:tcW w:w="1268" w:type="dxa"/>
            <w:tcBorders>
              <w:top w:val="single" w:sz="4" w:space="0" w:color="auto"/>
              <w:left w:val="single" w:sz="12" w:space="0" w:color="auto"/>
              <w:bottom w:val="single" w:sz="4" w:space="0" w:color="auto"/>
              <w:right w:val="single" w:sz="12" w:space="0" w:color="auto"/>
            </w:tcBorders>
            <w:vAlign w:val="center"/>
          </w:tcPr>
          <w:p w14:paraId="6E0F9522" w14:textId="22467CB7" w:rsidR="00A94B43" w:rsidRPr="0007329F" w:rsidRDefault="00A94B43" w:rsidP="00FA123D">
            <w:pPr>
              <w:pStyle w:val="Senseespaiat"/>
            </w:pPr>
            <w:r w:rsidRPr="0007329F">
              <w:t>21/04/2021</w:t>
            </w:r>
          </w:p>
        </w:tc>
        <w:tc>
          <w:tcPr>
            <w:tcW w:w="2082" w:type="dxa"/>
            <w:tcBorders>
              <w:top w:val="single" w:sz="4" w:space="0" w:color="auto"/>
              <w:left w:val="single" w:sz="12" w:space="0" w:color="auto"/>
              <w:bottom w:val="single" w:sz="4" w:space="0" w:color="auto"/>
              <w:right w:val="single" w:sz="12" w:space="0" w:color="auto"/>
            </w:tcBorders>
            <w:vAlign w:val="center"/>
          </w:tcPr>
          <w:p w14:paraId="66D92579" w14:textId="0C89936B" w:rsidR="00A94B43" w:rsidRPr="0007329F" w:rsidRDefault="00A94B43" w:rsidP="00FA123D">
            <w:pPr>
              <w:pStyle w:val="Senseespaiat"/>
            </w:pPr>
            <w:r w:rsidRPr="0007329F">
              <w:t>CS_02</w:t>
            </w:r>
          </w:p>
        </w:tc>
        <w:tc>
          <w:tcPr>
            <w:tcW w:w="1042" w:type="dxa"/>
            <w:tcBorders>
              <w:top w:val="single" w:sz="4" w:space="0" w:color="auto"/>
              <w:left w:val="single" w:sz="12" w:space="0" w:color="auto"/>
              <w:bottom w:val="single" w:sz="4" w:space="0" w:color="auto"/>
              <w:right w:val="single" w:sz="12" w:space="0" w:color="auto"/>
            </w:tcBorders>
            <w:vAlign w:val="center"/>
          </w:tcPr>
          <w:p w14:paraId="337F70FE" w14:textId="5431601C" w:rsidR="00A94B43" w:rsidRPr="0007329F" w:rsidRDefault="00A94B43" w:rsidP="00FA123D">
            <w:pPr>
              <w:pStyle w:val="Senseespaiat"/>
            </w:pPr>
            <w:r w:rsidRPr="0007329F">
              <w:t>15</w:t>
            </w:r>
          </w:p>
        </w:tc>
      </w:tr>
      <w:tr w:rsidR="00A94B43" w:rsidRPr="0007329F" w14:paraId="205E00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0BABE1AD" w:rsidR="00A94B43" w:rsidRPr="0007329F" w:rsidRDefault="00A94B43" w:rsidP="00FA123D">
            <w:pPr>
              <w:pStyle w:val="Senseespaiat"/>
              <w:rPr>
                <w:rFonts w:eastAsia="Times New Roman"/>
                <w:color w:val="000000"/>
                <w:szCs w:val="24"/>
                <w:lang w:eastAsia="ca-ES"/>
              </w:rPr>
            </w:pPr>
            <w:r w:rsidRPr="0007329F">
              <w:rPr>
                <w:color w:val="000000"/>
              </w:rPr>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54DE2771" w:rsidR="00A94B43" w:rsidRPr="0007329F" w:rsidRDefault="00A94B43" w:rsidP="00FA123D">
            <w:pPr>
              <w:pStyle w:val="Senseespaiat"/>
              <w:rPr>
                <w:rFonts w:eastAsia="Times New Roman"/>
                <w:color w:val="000000"/>
                <w:szCs w:val="24"/>
                <w:lang w:eastAsia="ca-ES"/>
              </w:rPr>
            </w:pPr>
            <w:r w:rsidRPr="0007329F">
              <w:t>22/04/2021</w:t>
            </w:r>
            <w:r w:rsidRPr="0007329F">
              <w:rPr>
                <w:rFonts w:eastAsia="Times New Roman"/>
                <w:color w:val="000000"/>
                <w:szCs w:val="24"/>
                <w:lang w:eastAsia="ca-ES"/>
              </w:rPr>
              <w:t>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2B5818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23</w:t>
            </w:r>
            <w:r w:rsidRPr="0007329F">
              <w:t>/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234E457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r w:rsidR="00516696" w:rsidRPr="0007329F">
              <w:rPr>
                <w:rFonts w:eastAsia="Times New Roman"/>
                <w:color w:val="000000"/>
                <w:szCs w:val="24"/>
                <w:lang w:eastAsia="ca-ES"/>
              </w:rPr>
              <w:t>9</w:t>
            </w:r>
          </w:p>
        </w:tc>
      </w:tr>
      <w:tr w:rsidR="00045D88" w:rsidRPr="0007329F" w14:paraId="1C9E1B7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47D39F96" w14:textId="55605F9A" w:rsidR="00045D88" w:rsidRPr="0007329F" w:rsidRDefault="00045D88" w:rsidP="00FA123D">
            <w:pPr>
              <w:pStyle w:val="Senseespaiat"/>
              <w:rPr>
                <w:rFonts w:eastAsia="Times New Roman"/>
                <w:b/>
                <w:bCs/>
                <w:color w:val="000000"/>
                <w:szCs w:val="24"/>
                <w:lang w:eastAsia="ca-ES"/>
              </w:rPr>
            </w:pPr>
            <w:r w:rsidRPr="0007329F">
              <w:rPr>
                <w:rFonts w:eastAsia="Times New Roman"/>
                <w:b/>
                <w:bCs/>
                <w:color w:val="000000"/>
                <w:szCs w:val="24"/>
                <w:lang w:eastAsia="ca-ES"/>
              </w:rPr>
              <w:t>APLICACIÓ</w:t>
            </w:r>
          </w:p>
        </w:tc>
      </w:tr>
      <w:tr w:rsidR="00A94B43" w:rsidRPr="0007329F" w14:paraId="4030D8F5"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65F1341F" w14:textId="3E4DF156" w:rsidR="00A94B43" w:rsidRPr="0007329F" w:rsidRDefault="00A94B43" w:rsidP="00FA123D">
            <w:pPr>
              <w:pStyle w:val="Senseespaiat"/>
              <w:rPr>
                <w:rFonts w:eastAsia="Times New Roman"/>
                <w:color w:val="000000"/>
                <w:szCs w:val="24"/>
                <w:lang w:eastAsia="ca-ES"/>
              </w:rPr>
            </w:pPr>
            <w:r w:rsidRPr="0007329F">
              <w:rPr>
                <w:color w:val="000000"/>
              </w:rPr>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71697BD3" w14:textId="7969656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municació amb l’API del servidor</w:t>
            </w:r>
          </w:p>
        </w:tc>
        <w:tc>
          <w:tcPr>
            <w:tcW w:w="1294" w:type="dxa"/>
            <w:tcBorders>
              <w:top w:val="single" w:sz="12" w:space="0" w:color="auto"/>
              <w:left w:val="single" w:sz="12" w:space="0" w:color="auto"/>
              <w:bottom w:val="single" w:sz="4" w:space="0" w:color="auto"/>
              <w:right w:val="single" w:sz="12" w:space="0" w:color="auto"/>
            </w:tcBorders>
            <w:vAlign w:val="center"/>
          </w:tcPr>
          <w:p w14:paraId="48E80E35" w14:textId="12A5B2B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6</w:t>
            </w:r>
            <w:r w:rsidRPr="0007329F">
              <w:t>/04/2021</w:t>
            </w:r>
          </w:p>
        </w:tc>
        <w:tc>
          <w:tcPr>
            <w:tcW w:w="1268" w:type="dxa"/>
            <w:tcBorders>
              <w:top w:val="single" w:sz="12" w:space="0" w:color="auto"/>
              <w:left w:val="single" w:sz="12" w:space="0" w:color="auto"/>
              <w:bottom w:val="single" w:sz="4" w:space="0" w:color="auto"/>
              <w:right w:val="single" w:sz="12" w:space="0" w:color="auto"/>
            </w:tcBorders>
            <w:vAlign w:val="center"/>
          </w:tcPr>
          <w:p w14:paraId="0975DE19" w14:textId="511332C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8</w:t>
            </w:r>
            <w:r w:rsidRPr="0007329F">
              <w:t>/04/2021</w:t>
            </w:r>
          </w:p>
        </w:tc>
        <w:tc>
          <w:tcPr>
            <w:tcW w:w="2082" w:type="dxa"/>
            <w:tcBorders>
              <w:top w:val="single" w:sz="12" w:space="0" w:color="auto"/>
              <w:left w:val="single" w:sz="12" w:space="0" w:color="auto"/>
              <w:bottom w:val="single" w:sz="4" w:space="0" w:color="auto"/>
              <w:right w:val="single" w:sz="12" w:space="0" w:color="auto"/>
            </w:tcBorders>
            <w:vAlign w:val="center"/>
          </w:tcPr>
          <w:p w14:paraId="09D62C91" w14:textId="2165312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S_05 </w:t>
            </w:r>
          </w:p>
        </w:tc>
        <w:tc>
          <w:tcPr>
            <w:tcW w:w="1042" w:type="dxa"/>
            <w:tcBorders>
              <w:top w:val="single" w:sz="12" w:space="0" w:color="auto"/>
              <w:left w:val="single" w:sz="12" w:space="0" w:color="auto"/>
              <w:bottom w:val="single" w:sz="4" w:space="0" w:color="auto"/>
              <w:right w:val="single" w:sz="12" w:space="0" w:color="auto"/>
            </w:tcBorders>
            <w:vAlign w:val="center"/>
          </w:tcPr>
          <w:p w14:paraId="78787517" w14:textId="33323B5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93D143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5737D69" w14:textId="0C7F8352" w:rsidR="00A94B43" w:rsidRPr="0007329F" w:rsidRDefault="00A94B43" w:rsidP="00FA123D">
            <w:pPr>
              <w:pStyle w:val="Senseespaiat"/>
              <w:rPr>
                <w:rFonts w:eastAsia="Times New Roman"/>
                <w:color w:val="000000"/>
                <w:szCs w:val="24"/>
                <w:lang w:eastAsia="ca-ES"/>
              </w:rPr>
            </w:pPr>
            <w:r w:rsidRPr="0007329F">
              <w:rPr>
                <w:color w:val="000000"/>
              </w:rPr>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A9F0787" w14:textId="2CD3EA1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Iniciar sessió</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449F444" w14:textId="324FC457" w:rsidR="00A94B43" w:rsidRPr="0007329F" w:rsidRDefault="00A94B43" w:rsidP="00FA123D">
            <w:pPr>
              <w:pStyle w:val="Senseespaiat"/>
              <w:rPr>
                <w:rFonts w:eastAsia="Times New Roman"/>
                <w:color w:val="000000"/>
                <w:szCs w:val="24"/>
                <w:lang w:eastAsia="ca-ES"/>
              </w:rPr>
            </w:pPr>
            <w:r w:rsidRPr="0007329F">
              <w:t>29/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42CCDA3" w14:textId="69F6F452" w:rsidR="00A94B43" w:rsidRPr="0007329F" w:rsidRDefault="00A94B43" w:rsidP="00FA123D">
            <w:pPr>
              <w:pStyle w:val="Senseespaiat"/>
              <w:rPr>
                <w:rFonts w:eastAsia="Times New Roman"/>
                <w:color w:val="000000"/>
                <w:szCs w:val="24"/>
                <w:lang w:eastAsia="ca-ES"/>
              </w:rPr>
            </w:pPr>
            <w:r w:rsidRPr="0007329F">
              <w:t>30/04/2021</w:t>
            </w:r>
            <w:r w:rsidRPr="0007329F">
              <w:rPr>
                <w:rFonts w:eastAsia="Times New Roman"/>
                <w:color w:val="000000"/>
                <w:szCs w:val="24"/>
                <w:lang w:eastAsia="ca-ES"/>
              </w:rPr>
              <w:t>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5D9C6A6" w14:textId="7DDE906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EA69F61" w14:textId="5118D3BF"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3C392DB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C9E735"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6B7C168"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CF872F3"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25EAC78"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450B496A" w14:textId="4DCC2D3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D0C4ED5" w14:textId="77777777" w:rsidR="00A94B43" w:rsidRPr="0007329F" w:rsidRDefault="00A94B43" w:rsidP="00FA123D">
            <w:pPr>
              <w:pStyle w:val="Senseespaiat"/>
              <w:rPr>
                <w:rFonts w:eastAsia="Times New Roman"/>
                <w:color w:val="000000"/>
                <w:szCs w:val="24"/>
                <w:lang w:eastAsia="ca-ES"/>
              </w:rPr>
            </w:pPr>
          </w:p>
        </w:tc>
      </w:tr>
      <w:tr w:rsidR="00A94B43" w:rsidRPr="0007329F" w14:paraId="2FCB8D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16DC7B9E" w14:textId="57FB587B" w:rsidR="00A94B43" w:rsidRPr="0007329F" w:rsidRDefault="00A94B43" w:rsidP="00FA123D">
            <w:pPr>
              <w:pStyle w:val="Senseespaiat"/>
              <w:rPr>
                <w:rFonts w:eastAsia="Times New Roman"/>
                <w:color w:val="000000"/>
                <w:szCs w:val="24"/>
                <w:lang w:eastAsia="ca-ES"/>
              </w:rPr>
            </w:pPr>
            <w:r w:rsidRPr="0007329F">
              <w:rPr>
                <w:color w:val="000000"/>
              </w:rPr>
              <w:t>CA_03</w:t>
            </w:r>
          </w:p>
        </w:tc>
        <w:tc>
          <w:tcPr>
            <w:tcW w:w="1514" w:type="dxa"/>
            <w:vMerge w:val="restart"/>
            <w:tcBorders>
              <w:top w:val="single" w:sz="4" w:space="0" w:color="auto"/>
              <w:left w:val="single" w:sz="12" w:space="0" w:color="auto"/>
              <w:right w:val="single" w:sz="12" w:space="0" w:color="auto"/>
            </w:tcBorders>
            <w:vAlign w:val="center"/>
          </w:tcPr>
          <w:p w14:paraId="237F078F" w14:textId="5B649F5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Llistar alertes</w:t>
            </w:r>
          </w:p>
        </w:tc>
        <w:tc>
          <w:tcPr>
            <w:tcW w:w="1294" w:type="dxa"/>
            <w:vMerge w:val="restart"/>
            <w:tcBorders>
              <w:top w:val="single" w:sz="4" w:space="0" w:color="auto"/>
              <w:left w:val="single" w:sz="12" w:space="0" w:color="auto"/>
              <w:right w:val="single" w:sz="12" w:space="0" w:color="auto"/>
            </w:tcBorders>
            <w:vAlign w:val="center"/>
          </w:tcPr>
          <w:p w14:paraId="6AE879E2" w14:textId="5A61A35E" w:rsidR="00A94B43" w:rsidRPr="0007329F" w:rsidRDefault="00A94B43" w:rsidP="00FA123D">
            <w:pPr>
              <w:pStyle w:val="Senseespaiat"/>
              <w:rPr>
                <w:rFonts w:eastAsia="Times New Roman"/>
                <w:color w:val="000000"/>
                <w:szCs w:val="24"/>
                <w:lang w:eastAsia="ca-ES"/>
              </w:rPr>
            </w:pPr>
            <w:r w:rsidRPr="0007329F">
              <w:t>03/05/2021</w:t>
            </w:r>
          </w:p>
        </w:tc>
        <w:tc>
          <w:tcPr>
            <w:tcW w:w="1268" w:type="dxa"/>
            <w:vMerge w:val="restart"/>
            <w:tcBorders>
              <w:top w:val="single" w:sz="4" w:space="0" w:color="auto"/>
              <w:left w:val="single" w:sz="12" w:space="0" w:color="auto"/>
              <w:right w:val="single" w:sz="12" w:space="0" w:color="auto"/>
            </w:tcBorders>
            <w:vAlign w:val="center"/>
          </w:tcPr>
          <w:p w14:paraId="7398C477" w14:textId="1D755E13" w:rsidR="00A94B43" w:rsidRPr="0007329F" w:rsidRDefault="00A94B43" w:rsidP="00FA123D">
            <w:pPr>
              <w:pStyle w:val="Senseespaiat"/>
              <w:rPr>
                <w:rFonts w:eastAsia="Times New Roman"/>
                <w:color w:val="000000"/>
                <w:szCs w:val="24"/>
                <w:lang w:eastAsia="ca-ES"/>
              </w:rPr>
            </w:pPr>
            <w:r w:rsidRPr="0007329F">
              <w:t>05/05/2021</w:t>
            </w:r>
          </w:p>
        </w:tc>
        <w:tc>
          <w:tcPr>
            <w:tcW w:w="2082" w:type="dxa"/>
            <w:tcBorders>
              <w:top w:val="single" w:sz="4" w:space="0" w:color="auto"/>
              <w:left w:val="single" w:sz="12" w:space="0" w:color="auto"/>
              <w:bottom w:val="dashed" w:sz="4" w:space="0" w:color="auto"/>
              <w:right w:val="single" w:sz="12" w:space="0" w:color="auto"/>
            </w:tcBorders>
            <w:vAlign w:val="center"/>
          </w:tcPr>
          <w:p w14:paraId="46B602B0" w14:textId="66CAB54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vAlign w:val="center"/>
          </w:tcPr>
          <w:p w14:paraId="4F9204B6" w14:textId="720DEF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69DB0D8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27A5D5D4"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2008ECE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5198787C"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61530F93"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897522" w14:textId="3533CA2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vAlign w:val="center"/>
          </w:tcPr>
          <w:p w14:paraId="165F876D" w14:textId="77777777" w:rsidR="00A94B43" w:rsidRPr="0007329F" w:rsidRDefault="00A94B43" w:rsidP="00FA123D">
            <w:pPr>
              <w:pStyle w:val="Senseespaiat"/>
              <w:rPr>
                <w:rFonts w:eastAsia="Times New Roman"/>
                <w:color w:val="000000"/>
                <w:szCs w:val="24"/>
                <w:lang w:eastAsia="ca-ES"/>
              </w:rPr>
            </w:pPr>
          </w:p>
        </w:tc>
      </w:tr>
      <w:tr w:rsidR="00A94B43" w:rsidRPr="0007329F" w14:paraId="5578A1D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73E7DB8" w14:textId="66A6648A" w:rsidR="00A94B43" w:rsidRPr="0007329F" w:rsidRDefault="00A94B43" w:rsidP="00FA123D">
            <w:pPr>
              <w:pStyle w:val="Senseespaiat"/>
              <w:rPr>
                <w:rFonts w:eastAsia="Times New Roman"/>
                <w:color w:val="000000"/>
                <w:szCs w:val="24"/>
                <w:lang w:eastAsia="ca-ES"/>
              </w:rPr>
            </w:pPr>
            <w:r w:rsidRPr="0007329F">
              <w:rPr>
                <w:color w:val="000000"/>
              </w:rPr>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369C499" w14:textId="6178FF7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nfigurar alertes</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8A375B" w14:textId="2A8E6876" w:rsidR="00A94B43" w:rsidRPr="0007329F" w:rsidRDefault="00A94B43" w:rsidP="00FA123D">
            <w:pPr>
              <w:pStyle w:val="Senseespaiat"/>
              <w:rPr>
                <w:rFonts w:eastAsia="Times New Roman"/>
                <w:color w:val="000000"/>
                <w:szCs w:val="24"/>
                <w:lang w:eastAsia="ca-ES"/>
              </w:rPr>
            </w:pPr>
            <w:r w:rsidRPr="0007329F">
              <w:t>06/05/2021</w:t>
            </w:r>
            <w:r w:rsidRPr="0007329F">
              <w:rPr>
                <w:rFonts w:eastAsia="Times New Roman"/>
                <w:color w:val="000000"/>
                <w:szCs w:val="24"/>
                <w:lang w:eastAsia="ca-ES"/>
              </w:rPr>
              <w:t>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97A7188" w14:textId="5B0A0C11" w:rsidR="00A94B43" w:rsidRPr="0007329F" w:rsidRDefault="00A94B43" w:rsidP="00FA123D">
            <w:pPr>
              <w:pStyle w:val="Senseespaiat"/>
              <w:rPr>
                <w:rFonts w:eastAsia="Times New Roman"/>
                <w:color w:val="000000"/>
                <w:szCs w:val="24"/>
                <w:lang w:eastAsia="ca-ES"/>
              </w:rPr>
            </w:pPr>
            <w:r w:rsidRPr="0007329F">
              <w:t>07/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9622F38" w14:textId="31BA6C04"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6BA55C1" w14:textId="0FCE3252"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53725EA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FBC166"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F37635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7566EF6"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9EB92FB"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D728931" w14:textId="4B1DAFCC"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E05E6C1" w14:textId="77777777" w:rsidR="00A94B43" w:rsidRPr="0007329F" w:rsidRDefault="00A94B43" w:rsidP="00FA123D">
            <w:pPr>
              <w:pStyle w:val="Senseespaiat"/>
              <w:rPr>
                <w:rFonts w:eastAsia="Times New Roman"/>
                <w:color w:val="000000"/>
                <w:szCs w:val="24"/>
                <w:lang w:eastAsia="ca-ES"/>
              </w:rPr>
            </w:pPr>
          </w:p>
        </w:tc>
      </w:tr>
      <w:tr w:rsidR="00A94B43" w:rsidRPr="0007329F" w14:paraId="7D4EF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76F8085C" w14:textId="7FAB910D" w:rsidR="00A94B43" w:rsidRPr="0007329F" w:rsidRDefault="00A94B43" w:rsidP="00FA123D">
            <w:pPr>
              <w:pStyle w:val="Senseespaiat"/>
              <w:rPr>
                <w:rFonts w:eastAsia="Times New Roman"/>
                <w:color w:val="000000"/>
                <w:szCs w:val="24"/>
                <w:lang w:eastAsia="ca-ES"/>
              </w:rPr>
            </w:pPr>
            <w:r w:rsidRPr="0007329F">
              <w:rPr>
                <w:color w:val="000000"/>
              </w:rPr>
              <w:t>CA_05</w:t>
            </w:r>
          </w:p>
        </w:tc>
        <w:tc>
          <w:tcPr>
            <w:tcW w:w="1514" w:type="dxa"/>
            <w:vMerge w:val="restart"/>
            <w:tcBorders>
              <w:top w:val="single" w:sz="4" w:space="0" w:color="auto"/>
              <w:left w:val="single" w:sz="12" w:space="0" w:color="auto"/>
              <w:right w:val="single" w:sz="12" w:space="0" w:color="auto"/>
            </w:tcBorders>
            <w:vAlign w:val="center"/>
          </w:tcPr>
          <w:p w14:paraId="24659FCB" w14:textId="1203CC9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Rebre notificacions</w:t>
            </w:r>
          </w:p>
        </w:tc>
        <w:tc>
          <w:tcPr>
            <w:tcW w:w="1294" w:type="dxa"/>
            <w:vMerge w:val="restart"/>
            <w:tcBorders>
              <w:top w:val="single" w:sz="4" w:space="0" w:color="auto"/>
              <w:left w:val="single" w:sz="12" w:space="0" w:color="auto"/>
              <w:right w:val="single" w:sz="12" w:space="0" w:color="auto"/>
            </w:tcBorders>
            <w:vAlign w:val="center"/>
          </w:tcPr>
          <w:p w14:paraId="1EBC9165" w14:textId="154365B4" w:rsidR="00A94B43" w:rsidRPr="0007329F" w:rsidRDefault="00A94B43" w:rsidP="00FA123D">
            <w:pPr>
              <w:pStyle w:val="Senseespaiat"/>
              <w:rPr>
                <w:rFonts w:eastAsia="Times New Roman"/>
                <w:color w:val="000000"/>
                <w:szCs w:val="24"/>
                <w:lang w:eastAsia="ca-ES"/>
              </w:rPr>
            </w:pPr>
            <w:r w:rsidRPr="0007329F">
              <w:t>10/05/2021</w:t>
            </w:r>
          </w:p>
        </w:tc>
        <w:tc>
          <w:tcPr>
            <w:tcW w:w="1268" w:type="dxa"/>
            <w:vMerge w:val="restart"/>
            <w:tcBorders>
              <w:top w:val="single" w:sz="4" w:space="0" w:color="auto"/>
              <w:left w:val="single" w:sz="12" w:space="0" w:color="auto"/>
              <w:right w:val="single" w:sz="12" w:space="0" w:color="auto"/>
            </w:tcBorders>
            <w:vAlign w:val="center"/>
          </w:tcPr>
          <w:p w14:paraId="43228D5C" w14:textId="29F146F4" w:rsidR="00A94B43" w:rsidRPr="0007329F" w:rsidRDefault="00A94B43" w:rsidP="00FA123D">
            <w:pPr>
              <w:pStyle w:val="Senseespaiat"/>
              <w:rPr>
                <w:rFonts w:eastAsia="Times New Roman"/>
                <w:color w:val="000000"/>
                <w:szCs w:val="24"/>
                <w:lang w:eastAsia="ca-ES"/>
              </w:rPr>
            </w:pPr>
            <w:r w:rsidRPr="0007329F">
              <w:t>28/05/2021</w:t>
            </w:r>
          </w:p>
        </w:tc>
        <w:tc>
          <w:tcPr>
            <w:tcW w:w="2082" w:type="dxa"/>
            <w:tcBorders>
              <w:top w:val="single" w:sz="4" w:space="0" w:color="auto"/>
              <w:left w:val="single" w:sz="12" w:space="0" w:color="auto"/>
              <w:bottom w:val="dashed" w:sz="4" w:space="0" w:color="auto"/>
              <w:right w:val="single" w:sz="12" w:space="0" w:color="auto"/>
            </w:tcBorders>
            <w:vAlign w:val="center"/>
          </w:tcPr>
          <w:p w14:paraId="1F95C8B5" w14:textId="127B9F81"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CA_01</w:t>
            </w:r>
          </w:p>
        </w:tc>
        <w:tc>
          <w:tcPr>
            <w:tcW w:w="1042" w:type="dxa"/>
            <w:vMerge w:val="restart"/>
            <w:tcBorders>
              <w:top w:val="single" w:sz="4" w:space="0" w:color="auto"/>
              <w:left w:val="single" w:sz="12" w:space="0" w:color="auto"/>
              <w:right w:val="single" w:sz="12" w:space="0" w:color="auto"/>
            </w:tcBorders>
            <w:vAlign w:val="center"/>
          </w:tcPr>
          <w:p w14:paraId="504189C4" w14:textId="1C84F67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7</w:t>
            </w:r>
            <w:r w:rsidR="00516696" w:rsidRPr="0007329F">
              <w:rPr>
                <w:rFonts w:eastAsia="Times New Roman"/>
                <w:color w:val="000000"/>
                <w:szCs w:val="24"/>
                <w:lang w:eastAsia="ca-ES"/>
              </w:rPr>
              <w:t>2</w:t>
            </w:r>
          </w:p>
        </w:tc>
      </w:tr>
      <w:tr w:rsidR="00A94B43" w:rsidRPr="0007329F" w14:paraId="788E60A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5D940531"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1298182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766E6A42"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04EF5300"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C4FE590" w14:textId="557EB7F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2</w:t>
            </w:r>
          </w:p>
        </w:tc>
        <w:tc>
          <w:tcPr>
            <w:tcW w:w="1042" w:type="dxa"/>
            <w:vMerge/>
            <w:tcBorders>
              <w:left w:val="single" w:sz="12" w:space="0" w:color="auto"/>
              <w:bottom w:val="single" w:sz="4" w:space="0" w:color="auto"/>
              <w:right w:val="single" w:sz="12" w:space="0" w:color="auto"/>
            </w:tcBorders>
            <w:vAlign w:val="center"/>
          </w:tcPr>
          <w:p w14:paraId="5026B8DA" w14:textId="77777777" w:rsidR="00A94B43" w:rsidRPr="0007329F" w:rsidRDefault="00A94B43" w:rsidP="00FA123D">
            <w:pPr>
              <w:pStyle w:val="Senseespaiat"/>
              <w:rPr>
                <w:rFonts w:eastAsia="Times New Roman"/>
                <w:color w:val="000000"/>
                <w:szCs w:val="24"/>
                <w:lang w:eastAsia="ca-ES"/>
              </w:rPr>
            </w:pPr>
          </w:p>
        </w:tc>
      </w:tr>
      <w:tr w:rsidR="00A94B43" w:rsidRPr="0007329F" w14:paraId="14CB6406"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A94B43" w:rsidRPr="0007329F" w:rsidRDefault="00A94B43" w:rsidP="00FA123D">
            <w:pPr>
              <w:pStyle w:val="Senseespaiat"/>
              <w:rPr>
                <w:rFonts w:eastAsia="Times New Roman"/>
                <w:color w:val="000000"/>
                <w:szCs w:val="24"/>
                <w:lang w:eastAsia="ca-ES"/>
              </w:rPr>
            </w:pPr>
            <w:r w:rsidRPr="0007329F">
              <w:rPr>
                <w:color w:val="000000"/>
              </w:rPr>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3599350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Afegir noves alertes</w:t>
            </w: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170D04FA" w:rsidR="00A94B43" w:rsidRPr="0007329F" w:rsidRDefault="00A94B43" w:rsidP="00FA123D">
            <w:pPr>
              <w:pStyle w:val="Senseespaiat"/>
              <w:rPr>
                <w:rFonts w:eastAsia="Times New Roman"/>
                <w:color w:val="000000"/>
                <w:szCs w:val="24"/>
                <w:lang w:eastAsia="ca-ES"/>
              </w:rPr>
            </w:pPr>
            <w:r w:rsidRPr="0007329F">
              <w:t>31/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2001780D" w:rsidR="00A94B43" w:rsidRPr="0007329F" w:rsidRDefault="00A94B43" w:rsidP="00FA123D">
            <w:pPr>
              <w:pStyle w:val="Senseespaiat"/>
              <w:rPr>
                <w:rFonts w:eastAsia="Times New Roman"/>
                <w:color w:val="000000"/>
                <w:szCs w:val="24"/>
                <w:lang w:eastAsia="ca-ES"/>
              </w:rPr>
            </w:pPr>
            <w:r w:rsidRPr="0007329F">
              <w:t>04/06/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46B2371C" w14:textId="33D5428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37CE73B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w:t>
            </w:r>
            <w:r w:rsidR="00516696" w:rsidRPr="0007329F">
              <w:rPr>
                <w:rFonts w:eastAsia="Times New Roman"/>
                <w:color w:val="000000"/>
                <w:szCs w:val="24"/>
                <w:lang w:eastAsia="ca-ES"/>
              </w:rPr>
              <w:t>4</w:t>
            </w:r>
          </w:p>
        </w:tc>
      </w:tr>
      <w:tr w:rsidR="00A94B43" w:rsidRPr="0007329F" w14:paraId="14A772A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10648FE2" w14:textId="35579771" w:rsidR="00A94B43" w:rsidRPr="0007329F" w:rsidRDefault="00A94B43" w:rsidP="00FA123D">
            <w:pPr>
              <w:pStyle w:val="Senseespaiat"/>
              <w:rPr>
                <w:rFonts w:eastAsia="Times New Roman"/>
                <w:color w:val="000000"/>
                <w:szCs w:val="24"/>
                <w:lang w:eastAsia="ca-ES"/>
              </w:rPr>
            </w:pPr>
            <w:r w:rsidRPr="0007329F">
              <w:rPr>
                <w:color w:val="000000"/>
              </w:rPr>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7CF09462" w14:textId="2611B9B5" w:rsidR="00A94B43" w:rsidRPr="0007329F" w:rsidRDefault="00A94B43" w:rsidP="00FA123D">
            <w:pPr>
              <w:pStyle w:val="Senseespaiat"/>
              <w:rPr>
                <w:rFonts w:eastAsia="Times New Roman"/>
                <w:color w:val="000000"/>
                <w:szCs w:val="24"/>
                <w:lang w:eastAsia="ca-ES"/>
              </w:rPr>
            </w:pP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vAlign w:val="center"/>
          </w:tcPr>
          <w:p w14:paraId="33033015" w14:textId="5C878827" w:rsidR="00A94B43" w:rsidRPr="0007329F" w:rsidRDefault="00A94B43" w:rsidP="00FA123D">
            <w:pPr>
              <w:pStyle w:val="Senseespaiat"/>
              <w:rPr>
                <w:rFonts w:eastAsia="Times New Roman"/>
                <w:color w:val="000000"/>
                <w:szCs w:val="24"/>
                <w:lang w:eastAsia="ca-ES"/>
              </w:rPr>
            </w:pPr>
            <w:r w:rsidRPr="0007329F">
              <w:t>07/06/2021</w:t>
            </w:r>
          </w:p>
        </w:tc>
        <w:tc>
          <w:tcPr>
            <w:tcW w:w="1268" w:type="dxa"/>
            <w:tcBorders>
              <w:top w:val="single" w:sz="4" w:space="0" w:color="auto"/>
              <w:left w:val="single" w:sz="12" w:space="0" w:color="auto"/>
              <w:bottom w:val="single" w:sz="12" w:space="0" w:color="auto"/>
              <w:right w:val="single" w:sz="12" w:space="0" w:color="auto"/>
            </w:tcBorders>
            <w:vAlign w:val="center"/>
          </w:tcPr>
          <w:p w14:paraId="1C586D26" w14:textId="6709B9E5" w:rsidR="00A94B43" w:rsidRPr="0007329F" w:rsidRDefault="00A94B43" w:rsidP="00FA123D">
            <w:pPr>
              <w:pStyle w:val="Senseespaiat"/>
              <w:rPr>
                <w:rFonts w:eastAsia="Times New Roman"/>
                <w:color w:val="000000"/>
                <w:szCs w:val="24"/>
                <w:lang w:eastAsia="ca-ES"/>
              </w:rPr>
            </w:pPr>
            <w:r w:rsidRPr="0007329F">
              <w:t>11/06/2021</w:t>
            </w:r>
          </w:p>
        </w:tc>
        <w:tc>
          <w:tcPr>
            <w:tcW w:w="2082" w:type="dxa"/>
            <w:tcBorders>
              <w:top w:val="single" w:sz="4" w:space="0" w:color="auto"/>
              <w:left w:val="single" w:sz="12" w:space="0" w:color="auto"/>
              <w:bottom w:val="single" w:sz="12" w:space="0" w:color="auto"/>
              <w:right w:val="single" w:sz="12" w:space="0" w:color="auto"/>
            </w:tcBorders>
            <w:vAlign w:val="center"/>
          </w:tcPr>
          <w:p w14:paraId="07600447" w14:textId="6DA23CE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w:t>
            </w:r>
          </w:p>
        </w:tc>
        <w:tc>
          <w:tcPr>
            <w:tcW w:w="1042" w:type="dxa"/>
            <w:tcBorders>
              <w:top w:val="single" w:sz="4" w:space="0" w:color="auto"/>
              <w:left w:val="single" w:sz="12" w:space="0" w:color="auto"/>
              <w:bottom w:val="single" w:sz="12" w:space="0" w:color="auto"/>
              <w:right w:val="single" w:sz="12" w:space="0" w:color="auto"/>
            </w:tcBorders>
            <w:vAlign w:val="center"/>
          </w:tcPr>
          <w:p w14:paraId="0990D77C" w14:textId="09A41699"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72B68EF"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71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54153B" w14:textId="4B7C3EBA" w:rsidR="00A94B43" w:rsidRPr="0007329F" w:rsidRDefault="00A94B43" w:rsidP="00FA123D">
            <w:pPr>
              <w:pStyle w:val="Senseespaiat"/>
              <w:rPr>
                <w:rFonts w:eastAsia="Times New Roman"/>
                <w:b/>
                <w:bCs/>
                <w:color w:val="000000"/>
                <w:szCs w:val="24"/>
                <w:lang w:eastAsia="ca-ES"/>
              </w:rPr>
            </w:pPr>
            <w:r w:rsidRPr="0007329F">
              <w:rPr>
                <w:rFonts w:eastAsia="Times New Roman"/>
                <w:b/>
                <w:bCs/>
                <w:color w:val="FFFFFF" w:themeColor="background1"/>
                <w:szCs w:val="24"/>
                <w:lang w:eastAsia="ca-ES"/>
              </w:rPr>
              <w:t>HORES TOTALS</w:t>
            </w:r>
          </w:p>
        </w:tc>
        <w:tc>
          <w:tcPr>
            <w:tcW w:w="1042"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BF5BA3" w14:textId="50ED8022" w:rsidR="00A94B43" w:rsidRPr="0007329F" w:rsidRDefault="00C6367E" w:rsidP="00FA123D">
            <w:pPr>
              <w:pStyle w:val="Senseespaia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Pr="0007329F">
              <w:rPr>
                <w:rFonts w:eastAsia="Times New Roman"/>
                <w:b/>
                <w:bCs/>
                <w:noProof/>
                <w:color w:val="FFFFFF" w:themeColor="background1"/>
                <w:szCs w:val="24"/>
                <w:lang w:eastAsia="ca-ES"/>
              </w:rPr>
              <w:t>438</w:t>
            </w:r>
            <w:r w:rsidRPr="0007329F">
              <w:rPr>
                <w:rFonts w:eastAsia="Times New Roman"/>
                <w:b/>
                <w:bCs/>
                <w:color w:val="FFFFFF" w:themeColor="background1"/>
                <w:szCs w:val="24"/>
                <w:lang w:eastAsia="ca-ES"/>
              </w:rPr>
              <w:fldChar w:fldCharType="end"/>
            </w:r>
          </w:p>
        </w:tc>
      </w:tr>
    </w:tbl>
    <w:p w14:paraId="21580C53" w14:textId="0D5C2F70" w:rsidR="00F9297F" w:rsidRPr="0007329F" w:rsidRDefault="00495B62" w:rsidP="00495B62">
      <w:pPr>
        <w:pStyle w:val="Llegenda"/>
      </w:pPr>
      <w:bookmarkStart w:id="47" w:name="_Toc63764478"/>
      <w:r w:rsidRPr="0007329F">
        <w:t xml:space="preserve">Taula </w:t>
      </w:r>
      <w:r w:rsidR="00FA123D" w:rsidRPr="0007329F">
        <w:fldChar w:fldCharType="begin"/>
      </w:r>
      <w:r w:rsidR="00FA123D" w:rsidRPr="0007329F">
        <w:instrText xml:space="preserve"> STYLEREF 1 \s </w:instrText>
      </w:r>
      <w:r w:rsidR="00FA123D" w:rsidRPr="0007329F">
        <w:fldChar w:fldCharType="separate"/>
      </w:r>
      <w:r w:rsidR="00FA123D" w:rsidRPr="0007329F">
        <w:rPr>
          <w:noProof/>
        </w:rPr>
        <w:t>6</w:t>
      </w:r>
      <w:r w:rsidR="00FA123D" w:rsidRPr="0007329F">
        <w:fldChar w:fldCharType="end"/>
      </w:r>
      <w:r w:rsidR="00FA123D" w:rsidRPr="0007329F">
        <w:t>.</w:t>
      </w:r>
      <w:r w:rsidR="00FA123D" w:rsidRPr="0007329F">
        <w:fldChar w:fldCharType="begin"/>
      </w:r>
      <w:r w:rsidR="00FA123D" w:rsidRPr="0007329F">
        <w:instrText xml:space="preserve"> SEQ Taula \* ARABIC \s 1 </w:instrText>
      </w:r>
      <w:r w:rsidR="00FA123D" w:rsidRPr="0007329F">
        <w:fldChar w:fldCharType="separate"/>
      </w:r>
      <w:r w:rsidR="00FA123D" w:rsidRPr="0007329F">
        <w:rPr>
          <w:noProof/>
        </w:rPr>
        <w:t>2</w:t>
      </w:r>
      <w:r w:rsidR="00FA123D" w:rsidRPr="0007329F">
        <w:fldChar w:fldCharType="end"/>
      </w:r>
      <w:r w:rsidRPr="0007329F">
        <w:t>: Tasques del producte</w:t>
      </w:r>
      <w:bookmarkEnd w:id="47"/>
    </w:p>
    <w:p w14:paraId="3EA87D21" w14:textId="250ADD8F" w:rsidR="0079192B" w:rsidRPr="0007329F" w:rsidRDefault="00F70BBD" w:rsidP="003C31AD">
      <w:r w:rsidRPr="0007329F">
        <w:t>Com es veu en les tasques</w:t>
      </w:r>
      <w:r w:rsidR="00A46E59" w:rsidRPr="0007329F">
        <w:t>,</w:t>
      </w:r>
      <w:r w:rsidRPr="0007329F">
        <w:t xml:space="preserve"> el projecte està estimat que duri </w:t>
      </w:r>
      <w:r w:rsidR="00A46E59" w:rsidRPr="0007329F">
        <w:t>6</w:t>
      </w:r>
      <w:r w:rsidR="00C6367E" w:rsidRPr="0007329F">
        <w:t>26</w:t>
      </w:r>
      <w:r w:rsidRPr="0007329F">
        <w:t xml:space="preserve"> hores</w:t>
      </w:r>
      <w:r w:rsidR="003C31AD" w:rsidRPr="0007329F">
        <w:t>.</w:t>
      </w:r>
    </w:p>
    <w:p w14:paraId="2DC2D1D6" w14:textId="4949B730" w:rsidR="0079192B" w:rsidRPr="0007329F" w:rsidRDefault="008C464C" w:rsidP="008C464C">
      <w:r w:rsidRPr="0007329F">
        <w:lastRenderedPageBreak/>
        <w:t>Com s’ha vist a les tasques, en les del producte, hi ha una tasca molt crítica. Que és la CS_01. Aquesta és l'única que no es té una estimació de temps exacte, ja que és l'única que s’ha d’aprendre la tecnologia i configurar-la. Sense aquela tasca l’aplicació mai podrà rebre les dades. Així que és la més crítica de totes.</w:t>
      </w:r>
    </w:p>
    <w:p w14:paraId="2C0580F5" w14:textId="7DDB4809" w:rsidR="008C464C" w:rsidRPr="0007329F" w:rsidRDefault="008C464C" w:rsidP="008C464C">
      <w:r w:rsidRPr="0007329F">
        <w:t>A continuació es veuran aquestes tasquen en un cronograma. Els dies marcats en vermell corresponen a les fites explicades en capítol de la metodologia.</w:t>
      </w:r>
    </w:p>
    <w:p w14:paraId="24AA5BA1" w14:textId="77777777" w:rsidR="0079192B" w:rsidRPr="0007329F" w:rsidRDefault="0079192B" w:rsidP="0079192B">
      <w:pPr>
        <w:spacing w:before="0" w:line="240" w:lineRule="auto"/>
        <w:jc w:val="left"/>
        <w:rPr>
          <w:rFonts w:eastAsia="Times New Roman"/>
          <w:sz w:val="20"/>
          <w:szCs w:val="24"/>
          <w:lang w:eastAsia="ca-ES"/>
        </w:rPr>
        <w:sectPr w:rsidR="0079192B" w:rsidRPr="0007329F" w:rsidSect="00B639C8">
          <w:headerReference w:type="default" r:id="rId22"/>
          <w:type w:val="oddPage"/>
          <w:pgSz w:w="11906" w:h="16838" w:code="9"/>
          <w:pgMar w:top="1701" w:right="1418" w:bottom="1418" w:left="1418" w:header="709" w:footer="709" w:gutter="284"/>
          <w:cols w:space="708"/>
          <w:docGrid w:linePitch="360"/>
        </w:sectPr>
      </w:pPr>
    </w:p>
    <w:tbl>
      <w:tblPr>
        <w:tblW w:w="13884" w:type="dxa"/>
        <w:tblLayout w:type="fixed"/>
        <w:tblCellMar>
          <w:left w:w="0" w:type="dxa"/>
          <w:right w:w="0" w:type="dxa"/>
        </w:tblCellMar>
        <w:tblLook w:val="04A0" w:firstRow="1" w:lastRow="0" w:firstColumn="1" w:lastColumn="0" w:noHBand="0" w:noVBand="1"/>
      </w:tblPr>
      <w:tblGrid>
        <w:gridCol w:w="320"/>
        <w:gridCol w:w="320"/>
        <w:gridCol w:w="759"/>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9D3E92" w:rsidRPr="0007329F" w14:paraId="2403C981" w14:textId="77777777" w:rsidTr="009D3E92">
        <w:trPr>
          <w:cantSplit/>
          <w:trHeight w:val="227"/>
        </w:trPr>
        <w:tc>
          <w:tcPr>
            <w:tcW w:w="320" w:type="dxa"/>
            <w:tcBorders>
              <w:top w:val="nil"/>
              <w:left w:val="nil"/>
              <w:bottom w:val="nil"/>
              <w:right w:val="nil"/>
            </w:tcBorders>
            <w:shd w:val="clear" w:color="auto" w:fill="auto"/>
            <w:noWrap/>
            <w:vAlign w:val="bottom"/>
            <w:hideMark/>
          </w:tcPr>
          <w:p w14:paraId="78B977E0" w14:textId="77777777" w:rsidR="009D3E92" w:rsidRPr="0007329F" w:rsidRDefault="009D3E92" w:rsidP="009D3E92">
            <w:pPr>
              <w:spacing w:before="0" w:line="240" w:lineRule="auto"/>
              <w:jc w:val="left"/>
              <w:rPr>
                <w:rFonts w:eastAsia="Times New Roman"/>
                <w:sz w:val="20"/>
                <w:szCs w:val="24"/>
                <w:lang w:eastAsia="ca-ES"/>
              </w:rPr>
            </w:pPr>
          </w:p>
        </w:tc>
        <w:tc>
          <w:tcPr>
            <w:tcW w:w="320" w:type="dxa"/>
            <w:tcBorders>
              <w:top w:val="nil"/>
              <w:left w:val="nil"/>
              <w:bottom w:val="nil"/>
              <w:right w:val="nil"/>
            </w:tcBorders>
            <w:shd w:val="clear" w:color="auto" w:fill="auto"/>
            <w:noWrap/>
            <w:vAlign w:val="bottom"/>
            <w:hideMark/>
          </w:tcPr>
          <w:p w14:paraId="7E38BCB0" w14:textId="77777777" w:rsidR="009D3E92" w:rsidRPr="0007329F" w:rsidRDefault="009D3E92" w:rsidP="009D3E92">
            <w:pPr>
              <w:spacing w:before="0" w:line="240" w:lineRule="auto"/>
              <w:jc w:val="left"/>
              <w:rPr>
                <w:rFonts w:eastAsia="Times New Roman"/>
                <w:sz w:val="20"/>
                <w:szCs w:val="20"/>
                <w:lang w:eastAsia="ca-ES"/>
              </w:rPr>
            </w:pPr>
          </w:p>
        </w:tc>
        <w:tc>
          <w:tcPr>
            <w:tcW w:w="759" w:type="dxa"/>
            <w:tcBorders>
              <w:top w:val="nil"/>
              <w:left w:val="nil"/>
              <w:bottom w:val="nil"/>
              <w:right w:val="nil"/>
            </w:tcBorders>
            <w:shd w:val="clear" w:color="auto" w:fill="auto"/>
            <w:vAlign w:val="center"/>
            <w:hideMark/>
          </w:tcPr>
          <w:p w14:paraId="61ABB6EE" w14:textId="77777777" w:rsidR="009D3E92" w:rsidRPr="0007329F" w:rsidRDefault="009D3E92" w:rsidP="009D3E92">
            <w:pPr>
              <w:spacing w:before="0" w:line="240" w:lineRule="auto"/>
              <w:jc w:val="left"/>
              <w:rPr>
                <w:rFonts w:eastAsia="Times New Roman"/>
                <w:sz w:val="20"/>
                <w:szCs w:val="20"/>
                <w:lang w:eastAsia="ca-ES"/>
              </w:rPr>
            </w:pPr>
          </w:p>
        </w:tc>
        <w:tc>
          <w:tcPr>
            <w:tcW w:w="2497" w:type="dxa"/>
            <w:gridSpan w:val="11"/>
            <w:tcBorders>
              <w:top w:val="single" w:sz="12" w:space="0" w:color="auto"/>
              <w:left w:val="single" w:sz="12" w:space="0" w:color="auto"/>
              <w:bottom w:val="single" w:sz="12" w:space="0" w:color="auto"/>
              <w:right w:val="single" w:sz="12" w:space="0" w:color="auto"/>
            </w:tcBorders>
            <w:shd w:val="clear" w:color="000000" w:fill="A6A6A6"/>
            <w:noWrap/>
            <w:vAlign w:val="bottom"/>
            <w:hideMark/>
          </w:tcPr>
          <w:p w14:paraId="1395A034" w14:textId="31996BA3"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NOVEMBRE</w:t>
            </w:r>
          </w:p>
        </w:tc>
        <w:tc>
          <w:tcPr>
            <w:tcW w:w="5221"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6E2FB943" w14:textId="165B4631"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EMBRE</w:t>
            </w:r>
          </w:p>
        </w:tc>
        <w:tc>
          <w:tcPr>
            <w:tcW w:w="4767" w:type="dxa"/>
            <w:gridSpan w:val="21"/>
            <w:tcBorders>
              <w:top w:val="single" w:sz="12" w:space="0" w:color="auto"/>
              <w:left w:val="nil"/>
              <w:bottom w:val="single" w:sz="12" w:space="0" w:color="auto"/>
              <w:right w:val="single" w:sz="12" w:space="0" w:color="auto"/>
            </w:tcBorders>
            <w:shd w:val="clear" w:color="000000" w:fill="A6A6A6"/>
            <w:noWrap/>
            <w:vAlign w:val="bottom"/>
            <w:hideMark/>
          </w:tcPr>
          <w:p w14:paraId="37E33F65" w14:textId="237F654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GENER</w:t>
            </w:r>
          </w:p>
        </w:tc>
      </w:tr>
      <w:tr w:rsidR="0084783B" w:rsidRPr="0007329F" w14:paraId="4706B7BF" w14:textId="77777777" w:rsidTr="009D3E92">
        <w:trPr>
          <w:cantSplit/>
          <w:trHeight w:val="227"/>
        </w:trPr>
        <w:tc>
          <w:tcPr>
            <w:tcW w:w="320" w:type="dxa"/>
            <w:tcBorders>
              <w:top w:val="nil"/>
              <w:left w:val="nil"/>
              <w:bottom w:val="nil"/>
              <w:right w:val="nil"/>
            </w:tcBorders>
            <w:shd w:val="clear" w:color="auto" w:fill="auto"/>
            <w:noWrap/>
            <w:vAlign w:val="bottom"/>
            <w:hideMark/>
          </w:tcPr>
          <w:p w14:paraId="40561C1A" w14:textId="77777777" w:rsidR="009D3E92" w:rsidRPr="0007329F" w:rsidRDefault="009D3E92" w:rsidP="009D3E92">
            <w:pPr>
              <w:spacing w:before="0" w:line="240" w:lineRule="auto"/>
              <w:jc w:val="center"/>
              <w:rPr>
                <w:rFonts w:eastAsia="Times New Roman"/>
                <w:b/>
                <w:bCs/>
                <w:color w:val="000000"/>
                <w:szCs w:val="24"/>
                <w:lang w:eastAsia="ca-ES"/>
              </w:rPr>
            </w:pPr>
          </w:p>
        </w:tc>
        <w:tc>
          <w:tcPr>
            <w:tcW w:w="320" w:type="dxa"/>
            <w:tcBorders>
              <w:top w:val="nil"/>
              <w:left w:val="nil"/>
              <w:bottom w:val="nil"/>
              <w:right w:val="nil"/>
            </w:tcBorders>
            <w:shd w:val="clear" w:color="auto" w:fill="auto"/>
            <w:noWrap/>
            <w:vAlign w:val="bottom"/>
            <w:hideMark/>
          </w:tcPr>
          <w:p w14:paraId="4280DACD" w14:textId="77777777" w:rsidR="009D3E92" w:rsidRPr="0007329F" w:rsidRDefault="009D3E92" w:rsidP="009D3E92">
            <w:pPr>
              <w:spacing w:before="0" w:line="240" w:lineRule="auto"/>
              <w:jc w:val="left"/>
              <w:rPr>
                <w:rFonts w:eastAsia="Times New Roman"/>
                <w:sz w:val="20"/>
                <w:szCs w:val="20"/>
                <w:lang w:eastAsia="ca-ES"/>
              </w:rPr>
            </w:pPr>
          </w:p>
        </w:tc>
        <w:tc>
          <w:tcPr>
            <w:tcW w:w="759" w:type="dxa"/>
            <w:tcBorders>
              <w:top w:val="nil"/>
              <w:left w:val="nil"/>
              <w:bottom w:val="nil"/>
              <w:right w:val="nil"/>
            </w:tcBorders>
            <w:shd w:val="clear" w:color="auto" w:fill="auto"/>
            <w:vAlign w:val="center"/>
            <w:hideMark/>
          </w:tcPr>
          <w:p w14:paraId="6456BDA4" w14:textId="77777777" w:rsidR="009D3E92" w:rsidRPr="0007329F" w:rsidRDefault="009D3E92" w:rsidP="009D3E92">
            <w:pPr>
              <w:spacing w:before="0" w:line="240" w:lineRule="auto"/>
              <w:jc w:val="left"/>
              <w:rPr>
                <w:rFonts w:eastAsia="Times New Roman"/>
                <w:sz w:val="20"/>
                <w:szCs w:val="20"/>
                <w:lang w:eastAsia="ca-ES"/>
              </w:rPr>
            </w:pPr>
          </w:p>
        </w:tc>
        <w:tc>
          <w:tcPr>
            <w:tcW w:w="227" w:type="dxa"/>
            <w:tcBorders>
              <w:top w:val="nil"/>
              <w:left w:val="single" w:sz="12" w:space="0" w:color="auto"/>
              <w:bottom w:val="nil"/>
              <w:right w:val="single" w:sz="8" w:space="0" w:color="auto"/>
            </w:tcBorders>
            <w:shd w:val="clear" w:color="000000" w:fill="FFFFFF"/>
            <w:noWrap/>
            <w:vAlign w:val="center"/>
            <w:hideMark/>
          </w:tcPr>
          <w:p w14:paraId="6EB62E3E"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6</w:t>
            </w:r>
          </w:p>
        </w:tc>
        <w:tc>
          <w:tcPr>
            <w:tcW w:w="227" w:type="dxa"/>
            <w:tcBorders>
              <w:top w:val="nil"/>
              <w:left w:val="nil"/>
              <w:bottom w:val="nil"/>
              <w:right w:val="single" w:sz="8" w:space="0" w:color="auto"/>
            </w:tcBorders>
            <w:shd w:val="clear" w:color="000000" w:fill="F2F2F2"/>
            <w:noWrap/>
            <w:vAlign w:val="center"/>
            <w:hideMark/>
          </w:tcPr>
          <w:p w14:paraId="5E18EF6A"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7</w:t>
            </w:r>
          </w:p>
        </w:tc>
        <w:tc>
          <w:tcPr>
            <w:tcW w:w="227" w:type="dxa"/>
            <w:tcBorders>
              <w:top w:val="nil"/>
              <w:left w:val="nil"/>
              <w:bottom w:val="nil"/>
              <w:right w:val="single" w:sz="8" w:space="0" w:color="auto"/>
            </w:tcBorders>
            <w:shd w:val="clear" w:color="000000" w:fill="FFFFFF"/>
            <w:noWrap/>
            <w:vAlign w:val="center"/>
            <w:hideMark/>
          </w:tcPr>
          <w:p w14:paraId="7DA5AF1D"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8</w:t>
            </w:r>
          </w:p>
        </w:tc>
        <w:tc>
          <w:tcPr>
            <w:tcW w:w="227" w:type="dxa"/>
            <w:tcBorders>
              <w:top w:val="nil"/>
              <w:left w:val="nil"/>
              <w:bottom w:val="nil"/>
              <w:right w:val="single" w:sz="8" w:space="0" w:color="auto"/>
            </w:tcBorders>
            <w:shd w:val="clear" w:color="000000" w:fill="F2F2F2"/>
            <w:noWrap/>
            <w:vAlign w:val="center"/>
            <w:hideMark/>
          </w:tcPr>
          <w:p w14:paraId="583BE42B"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9</w:t>
            </w:r>
          </w:p>
        </w:tc>
        <w:tc>
          <w:tcPr>
            <w:tcW w:w="227" w:type="dxa"/>
            <w:tcBorders>
              <w:top w:val="nil"/>
              <w:left w:val="nil"/>
              <w:bottom w:val="nil"/>
              <w:right w:val="nil"/>
            </w:tcBorders>
            <w:shd w:val="clear" w:color="000000" w:fill="FFFFFF"/>
            <w:noWrap/>
            <w:vAlign w:val="center"/>
            <w:hideMark/>
          </w:tcPr>
          <w:p w14:paraId="0CAD308C"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0</w:t>
            </w:r>
          </w:p>
        </w:tc>
        <w:tc>
          <w:tcPr>
            <w:tcW w:w="227" w:type="dxa"/>
            <w:tcBorders>
              <w:top w:val="nil"/>
              <w:left w:val="single" w:sz="12" w:space="0" w:color="auto"/>
              <w:bottom w:val="nil"/>
              <w:right w:val="single" w:sz="8" w:space="0" w:color="auto"/>
            </w:tcBorders>
            <w:shd w:val="clear" w:color="000000" w:fill="D9D9D9"/>
            <w:noWrap/>
            <w:vAlign w:val="center"/>
            <w:hideMark/>
          </w:tcPr>
          <w:p w14:paraId="6B2C260D"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3</w:t>
            </w:r>
          </w:p>
        </w:tc>
        <w:tc>
          <w:tcPr>
            <w:tcW w:w="227" w:type="dxa"/>
            <w:tcBorders>
              <w:top w:val="nil"/>
              <w:left w:val="nil"/>
              <w:bottom w:val="nil"/>
              <w:right w:val="single" w:sz="8" w:space="0" w:color="auto"/>
            </w:tcBorders>
            <w:shd w:val="clear" w:color="000000" w:fill="F2F2F2"/>
            <w:noWrap/>
            <w:vAlign w:val="center"/>
            <w:hideMark/>
          </w:tcPr>
          <w:p w14:paraId="17BCAD99"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4</w:t>
            </w:r>
          </w:p>
        </w:tc>
        <w:tc>
          <w:tcPr>
            <w:tcW w:w="227" w:type="dxa"/>
            <w:tcBorders>
              <w:top w:val="nil"/>
              <w:left w:val="nil"/>
              <w:bottom w:val="nil"/>
              <w:right w:val="single" w:sz="8" w:space="0" w:color="auto"/>
            </w:tcBorders>
            <w:shd w:val="clear" w:color="000000" w:fill="D9D9D9"/>
            <w:noWrap/>
            <w:vAlign w:val="center"/>
            <w:hideMark/>
          </w:tcPr>
          <w:p w14:paraId="3C5C7736"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5</w:t>
            </w:r>
          </w:p>
        </w:tc>
        <w:tc>
          <w:tcPr>
            <w:tcW w:w="227" w:type="dxa"/>
            <w:tcBorders>
              <w:top w:val="nil"/>
              <w:left w:val="nil"/>
              <w:bottom w:val="nil"/>
              <w:right w:val="single" w:sz="8" w:space="0" w:color="auto"/>
            </w:tcBorders>
            <w:shd w:val="clear" w:color="000000" w:fill="F2F2F2"/>
            <w:noWrap/>
            <w:vAlign w:val="center"/>
            <w:hideMark/>
          </w:tcPr>
          <w:p w14:paraId="42562809"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6</w:t>
            </w:r>
          </w:p>
        </w:tc>
        <w:tc>
          <w:tcPr>
            <w:tcW w:w="227" w:type="dxa"/>
            <w:tcBorders>
              <w:top w:val="nil"/>
              <w:left w:val="nil"/>
              <w:bottom w:val="nil"/>
              <w:right w:val="single" w:sz="12" w:space="0" w:color="auto"/>
            </w:tcBorders>
            <w:shd w:val="clear" w:color="000000" w:fill="D9D9D9"/>
            <w:noWrap/>
            <w:vAlign w:val="center"/>
            <w:hideMark/>
          </w:tcPr>
          <w:p w14:paraId="7E4ABDCD"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7</w:t>
            </w:r>
          </w:p>
        </w:tc>
        <w:tc>
          <w:tcPr>
            <w:tcW w:w="227" w:type="dxa"/>
            <w:tcBorders>
              <w:top w:val="nil"/>
              <w:left w:val="nil"/>
              <w:bottom w:val="nil"/>
              <w:right w:val="single" w:sz="8" w:space="0" w:color="auto"/>
            </w:tcBorders>
            <w:shd w:val="clear" w:color="000000" w:fill="FFFFFF"/>
            <w:noWrap/>
            <w:vAlign w:val="center"/>
            <w:hideMark/>
          </w:tcPr>
          <w:p w14:paraId="14606E3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0</w:t>
            </w:r>
          </w:p>
        </w:tc>
        <w:tc>
          <w:tcPr>
            <w:tcW w:w="227" w:type="dxa"/>
            <w:tcBorders>
              <w:top w:val="nil"/>
              <w:left w:val="nil"/>
              <w:bottom w:val="nil"/>
              <w:right w:val="single" w:sz="8" w:space="0" w:color="auto"/>
            </w:tcBorders>
            <w:shd w:val="clear" w:color="000000" w:fill="F2F2F2"/>
            <w:noWrap/>
            <w:vAlign w:val="center"/>
            <w:hideMark/>
          </w:tcPr>
          <w:p w14:paraId="52700612"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w:t>
            </w:r>
          </w:p>
        </w:tc>
        <w:tc>
          <w:tcPr>
            <w:tcW w:w="227" w:type="dxa"/>
            <w:tcBorders>
              <w:top w:val="nil"/>
              <w:left w:val="nil"/>
              <w:bottom w:val="nil"/>
              <w:right w:val="single" w:sz="8" w:space="0" w:color="auto"/>
            </w:tcBorders>
            <w:shd w:val="clear" w:color="000000" w:fill="FFFFFF"/>
            <w:noWrap/>
            <w:vAlign w:val="center"/>
            <w:hideMark/>
          </w:tcPr>
          <w:p w14:paraId="2EA5CA30"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w:t>
            </w:r>
          </w:p>
        </w:tc>
        <w:tc>
          <w:tcPr>
            <w:tcW w:w="227" w:type="dxa"/>
            <w:tcBorders>
              <w:top w:val="nil"/>
              <w:left w:val="nil"/>
              <w:bottom w:val="nil"/>
              <w:right w:val="single" w:sz="8" w:space="0" w:color="auto"/>
            </w:tcBorders>
            <w:shd w:val="clear" w:color="000000" w:fill="F2F2F2"/>
            <w:noWrap/>
            <w:vAlign w:val="center"/>
            <w:hideMark/>
          </w:tcPr>
          <w:p w14:paraId="294A71A0"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w:t>
            </w:r>
          </w:p>
        </w:tc>
        <w:tc>
          <w:tcPr>
            <w:tcW w:w="227" w:type="dxa"/>
            <w:tcBorders>
              <w:top w:val="nil"/>
              <w:left w:val="nil"/>
              <w:bottom w:val="nil"/>
              <w:right w:val="nil"/>
            </w:tcBorders>
            <w:shd w:val="clear" w:color="000000" w:fill="FFFFFF"/>
            <w:noWrap/>
            <w:vAlign w:val="center"/>
            <w:hideMark/>
          </w:tcPr>
          <w:p w14:paraId="27F5C6F7"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4</w:t>
            </w:r>
          </w:p>
        </w:tc>
        <w:tc>
          <w:tcPr>
            <w:tcW w:w="227" w:type="dxa"/>
            <w:tcBorders>
              <w:top w:val="nil"/>
              <w:left w:val="single" w:sz="12" w:space="0" w:color="auto"/>
              <w:bottom w:val="nil"/>
              <w:right w:val="single" w:sz="8" w:space="0" w:color="auto"/>
            </w:tcBorders>
            <w:shd w:val="clear" w:color="000000" w:fill="D9D9D9"/>
            <w:noWrap/>
            <w:vAlign w:val="center"/>
            <w:hideMark/>
          </w:tcPr>
          <w:p w14:paraId="1ADEC248"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7</w:t>
            </w:r>
          </w:p>
        </w:tc>
        <w:tc>
          <w:tcPr>
            <w:tcW w:w="227" w:type="dxa"/>
            <w:tcBorders>
              <w:top w:val="nil"/>
              <w:left w:val="nil"/>
              <w:bottom w:val="nil"/>
              <w:right w:val="single" w:sz="8" w:space="0" w:color="auto"/>
            </w:tcBorders>
            <w:shd w:val="clear" w:color="000000" w:fill="F2F2F2"/>
            <w:noWrap/>
            <w:vAlign w:val="center"/>
            <w:hideMark/>
          </w:tcPr>
          <w:p w14:paraId="6ED001BF"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8</w:t>
            </w:r>
          </w:p>
        </w:tc>
        <w:tc>
          <w:tcPr>
            <w:tcW w:w="227" w:type="dxa"/>
            <w:tcBorders>
              <w:top w:val="nil"/>
              <w:left w:val="nil"/>
              <w:bottom w:val="nil"/>
              <w:right w:val="single" w:sz="8" w:space="0" w:color="auto"/>
            </w:tcBorders>
            <w:shd w:val="clear" w:color="000000" w:fill="D9D9D9"/>
            <w:noWrap/>
            <w:vAlign w:val="center"/>
            <w:hideMark/>
          </w:tcPr>
          <w:p w14:paraId="3CDFE21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9</w:t>
            </w:r>
          </w:p>
        </w:tc>
        <w:tc>
          <w:tcPr>
            <w:tcW w:w="227" w:type="dxa"/>
            <w:tcBorders>
              <w:top w:val="nil"/>
              <w:left w:val="nil"/>
              <w:bottom w:val="nil"/>
              <w:right w:val="single" w:sz="8" w:space="0" w:color="auto"/>
            </w:tcBorders>
            <w:shd w:val="clear" w:color="000000" w:fill="F2F2F2"/>
            <w:noWrap/>
            <w:vAlign w:val="center"/>
            <w:hideMark/>
          </w:tcPr>
          <w:p w14:paraId="73F06C6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0</w:t>
            </w:r>
          </w:p>
        </w:tc>
        <w:tc>
          <w:tcPr>
            <w:tcW w:w="227" w:type="dxa"/>
            <w:tcBorders>
              <w:top w:val="nil"/>
              <w:left w:val="nil"/>
              <w:bottom w:val="nil"/>
              <w:right w:val="single" w:sz="12" w:space="0" w:color="auto"/>
            </w:tcBorders>
            <w:shd w:val="clear" w:color="000000" w:fill="D9D9D9"/>
            <w:noWrap/>
            <w:vAlign w:val="center"/>
            <w:hideMark/>
          </w:tcPr>
          <w:p w14:paraId="697ACD02"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1</w:t>
            </w:r>
          </w:p>
        </w:tc>
        <w:tc>
          <w:tcPr>
            <w:tcW w:w="227" w:type="dxa"/>
            <w:tcBorders>
              <w:top w:val="nil"/>
              <w:left w:val="nil"/>
              <w:bottom w:val="nil"/>
              <w:right w:val="single" w:sz="8" w:space="0" w:color="auto"/>
            </w:tcBorders>
            <w:shd w:val="clear" w:color="000000" w:fill="FFFFFF"/>
            <w:noWrap/>
            <w:vAlign w:val="center"/>
            <w:hideMark/>
          </w:tcPr>
          <w:p w14:paraId="2717A4AA"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4</w:t>
            </w:r>
          </w:p>
        </w:tc>
        <w:tc>
          <w:tcPr>
            <w:tcW w:w="227" w:type="dxa"/>
            <w:tcBorders>
              <w:top w:val="nil"/>
              <w:left w:val="nil"/>
              <w:bottom w:val="nil"/>
              <w:right w:val="single" w:sz="8" w:space="0" w:color="auto"/>
            </w:tcBorders>
            <w:shd w:val="clear" w:color="000000" w:fill="F2F2F2"/>
            <w:noWrap/>
            <w:vAlign w:val="center"/>
            <w:hideMark/>
          </w:tcPr>
          <w:p w14:paraId="5114C68E"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5</w:t>
            </w:r>
          </w:p>
        </w:tc>
        <w:tc>
          <w:tcPr>
            <w:tcW w:w="227" w:type="dxa"/>
            <w:tcBorders>
              <w:top w:val="nil"/>
              <w:left w:val="nil"/>
              <w:bottom w:val="nil"/>
              <w:right w:val="single" w:sz="8" w:space="0" w:color="auto"/>
            </w:tcBorders>
            <w:shd w:val="clear" w:color="000000" w:fill="FFFFFF"/>
            <w:noWrap/>
            <w:vAlign w:val="center"/>
            <w:hideMark/>
          </w:tcPr>
          <w:p w14:paraId="2512034A"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6</w:t>
            </w:r>
          </w:p>
        </w:tc>
        <w:tc>
          <w:tcPr>
            <w:tcW w:w="227" w:type="dxa"/>
            <w:tcBorders>
              <w:top w:val="nil"/>
              <w:left w:val="nil"/>
              <w:bottom w:val="nil"/>
              <w:right w:val="single" w:sz="8" w:space="0" w:color="auto"/>
            </w:tcBorders>
            <w:shd w:val="clear" w:color="000000" w:fill="F2F2F2"/>
            <w:noWrap/>
            <w:vAlign w:val="center"/>
            <w:hideMark/>
          </w:tcPr>
          <w:p w14:paraId="3F14EF38"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7</w:t>
            </w:r>
          </w:p>
        </w:tc>
        <w:tc>
          <w:tcPr>
            <w:tcW w:w="227" w:type="dxa"/>
            <w:tcBorders>
              <w:top w:val="nil"/>
              <w:left w:val="nil"/>
              <w:bottom w:val="nil"/>
              <w:right w:val="nil"/>
            </w:tcBorders>
            <w:shd w:val="clear" w:color="000000" w:fill="FFFFFF"/>
            <w:noWrap/>
            <w:vAlign w:val="center"/>
            <w:hideMark/>
          </w:tcPr>
          <w:p w14:paraId="212A202C"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8</w:t>
            </w:r>
          </w:p>
        </w:tc>
        <w:tc>
          <w:tcPr>
            <w:tcW w:w="227" w:type="dxa"/>
            <w:tcBorders>
              <w:top w:val="nil"/>
              <w:left w:val="single" w:sz="12" w:space="0" w:color="auto"/>
              <w:bottom w:val="nil"/>
              <w:right w:val="single" w:sz="8" w:space="0" w:color="auto"/>
            </w:tcBorders>
            <w:shd w:val="clear" w:color="000000" w:fill="D9D9D9"/>
            <w:noWrap/>
            <w:vAlign w:val="center"/>
            <w:hideMark/>
          </w:tcPr>
          <w:p w14:paraId="6820EFE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1</w:t>
            </w:r>
          </w:p>
        </w:tc>
        <w:tc>
          <w:tcPr>
            <w:tcW w:w="227" w:type="dxa"/>
            <w:tcBorders>
              <w:top w:val="nil"/>
              <w:left w:val="nil"/>
              <w:bottom w:val="nil"/>
              <w:right w:val="single" w:sz="8" w:space="0" w:color="auto"/>
            </w:tcBorders>
            <w:shd w:val="clear" w:color="000000" w:fill="F2F2F2"/>
            <w:noWrap/>
            <w:vAlign w:val="center"/>
            <w:hideMark/>
          </w:tcPr>
          <w:p w14:paraId="529F77E8"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2</w:t>
            </w:r>
          </w:p>
        </w:tc>
        <w:tc>
          <w:tcPr>
            <w:tcW w:w="227" w:type="dxa"/>
            <w:tcBorders>
              <w:top w:val="nil"/>
              <w:left w:val="nil"/>
              <w:bottom w:val="nil"/>
              <w:right w:val="single" w:sz="8" w:space="0" w:color="auto"/>
            </w:tcBorders>
            <w:shd w:val="clear" w:color="000000" w:fill="D9D9D9"/>
            <w:noWrap/>
            <w:vAlign w:val="center"/>
            <w:hideMark/>
          </w:tcPr>
          <w:p w14:paraId="4AC7F212"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3</w:t>
            </w:r>
          </w:p>
        </w:tc>
        <w:tc>
          <w:tcPr>
            <w:tcW w:w="227" w:type="dxa"/>
            <w:tcBorders>
              <w:top w:val="nil"/>
              <w:left w:val="nil"/>
              <w:bottom w:val="nil"/>
              <w:right w:val="single" w:sz="8" w:space="0" w:color="auto"/>
            </w:tcBorders>
            <w:shd w:val="clear" w:color="000000" w:fill="F2F2F2"/>
            <w:noWrap/>
            <w:vAlign w:val="center"/>
            <w:hideMark/>
          </w:tcPr>
          <w:p w14:paraId="739E80DD"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4</w:t>
            </w:r>
          </w:p>
        </w:tc>
        <w:tc>
          <w:tcPr>
            <w:tcW w:w="227" w:type="dxa"/>
            <w:tcBorders>
              <w:top w:val="nil"/>
              <w:left w:val="nil"/>
              <w:bottom w:val="nil"/>
              <w:right w:val="single" w:sz="12" w:space="0" w:color="auto"/>
            </w:tcBorders>
            <w:shd w:val="clear" w:color="000000" w:fill="D9D9D9"/>
            <w:noWrap/>
            <w:vAlign w:val="center"/>
            <w:hideMark/>
          </w:tcPr>
          <w:p w14:paraId="22C2A6CE"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5</w:t>
            </w:r>
          </w:p>
        </w:tc>
        <w:tc>
          <w:tcPr>
            <w:tcW w:w="227" w:type="dxa"/>
            <w:tcBorders>
              <w:top w:val="nil"/>
              <w:left w:val="nil"/>
              <w:bottom w:val="nil"/>
              <w:right w:val="single" w:sz="8" w:space="0" w:color="auto"/>
            </w:tcBorders>
            <w:shd w:val="clear" w:color="000000" w:fill="FFFFFF"/>
            <w:noWrap/>
            <w:vAlign w:val="center"/>
            <w:hideMark/>
          </w:tcPr>
          <w:p w14:paraId="208604E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8</w:t>
            </w:r>
          </w:p>
        </w:tc>
        <w:tc>
          <w:tcPr>
            <w:tcW w:w="227" w:type="dxa"/>
            <w:tcBorders>
              <w:top w:val="nil"/>
              <w:left w:val="nil"/>
              <w:bottom w:val="nil"/>
              <w:right w:val="single" w:sz="8" w:space="0" w:color="auto"/>
            </w:tcBorders>
            <w:shd w:val="clear" w:color="000000" w:fill="F2F2F2"/>
            <w:noWrap/>
            <w:vAlign w:val="center"/>
            <w:hideMark/>
          </w:tcPr>
          <w:p w14:paraId="5075EF9F"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9</w:t>
            </w:r>
          </w:p>
        </w:tc>
        <w:tc>
          <w:tcPr>
            <w:tcW w:w="227" w:type="dxa"/>
            <w:tcBorders>
              <w:top w:val="nil"/>
              <w:left w:val="nil"/>
              <w:bottom w:val="nil"/>
              <w:right w:val="single" w:sz="8" w:space="0" w:color="auto"/>
            </w:tcBorders>
            <w:shd w:val="clear" w:color="000000" w:fill="FFFFFF"/>
            <w:noWrap/>
            <w:vAlign w:val="center"/>
            <w:hideMark/>
          </w:tcPr>
          <w:p w14:paraId="57769654"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0</w:t>
            </w:r>
          </w:p>
        </w:tc>
        <w:tc>
          <w:tcPr>
            <w:tcW w:w="227" w:type="dxa"/>
            <w:tcBorders>
              <w:top w:val="nil"/>
              <w:left w:val="nil"/>
              <w:bottom w:val="nil"/>
              <w:right w:val="single" w:sz="8" w:space="0" w:color="auto"/>
            </w:tcBorders>
            <w:shd w:val="clear" w:color="000000" w:fill="F2F2F2"/>
            <w:noWrap/>
            <w:vAlign w:val="center"/>
            <w:hideMark/>
          </w:tcPr>
          <w:p w14:paraId="7B72001C"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1</w:t>
            </w:r>
          </w:p>
        </w:tc>
        <w:tc>
          <w:tcPr>
            <w:tcW w:w="227" w:type="dxa"/>
            <w:tcBorders>
              <w:top w:val="nil"/>
              <w:left w:val="nil"/>
              <w:bottom w:val="nil"/>
              <w:right w:val="nil"/>
            </w:tcBorders>
            <w:shd w:val="clear" w:color="000000" w:fill="FFFFFF"/>
            <w:noWrap/>
            <w:vAlign w:val="center"/>
            <w:hideMark/>
          </w:tcPr>
          <w:p w14:paraId="5F7B2C14"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w:t>
            </w:r>
          </w:p>
        </w:tc>
        <w:tc>
          <w:tcPr>
            <w:tcW w:w="227" w:type="dxa"/>
            <w:tcBorders>
              <w:top w:val="nil"/>
              <w:left w:val="single" w:sz="12" w:space="0" w:color="auto"/>
              <w:bottom w:val="nil"/>
              <w:right w:val="single" w:sz="8" w:space="0" w:color="auto"/>
            </w:tcBorders>
            <w:shd w:val="clear" w:color="000000" w:fill="D9D9D9"/>
            <w:noWrap/>
            <w:vAlign w:val="center"/>
            <w:hideMark/>
          </w:tcPr>
          <w:p w14:paraId="1356E97D"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4</w:t>
            </w:r>
          </w:p>
        </w:tc>
        <w:tc>
          <w:tcPr>
            <w:tcW w:w="227" w:type="dxa"/>
            <w:tcBorders>
              <w:top w:val="nil"/>
              <w:left w:val="nil"/>
              <w:bottom w:val="nil"/>
              <w:right w:val="single" w:sz="8" w:space="0" w:color="auto"/>
            </w:tcBorders>
            <w:shd w:val="clear" w:color="000000" w:fill="F2F2F2"/>
            <w:noWrap/>
            <w:vAlign w:val="center"/>
            <w:hideMark/>
          </w:tcPr>
          <w:p w14:paraId="08481B4F"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D9D9D9"/>
            <w:noWrap/>
            <w:vAlign w:val="center"/>
            <w:hideMark/>
          </w:tcPr>
          <w:p w14:paraId="514C5055"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6</w:t>
            </w:r>
          </w:p>
        </w:tc>
        <w:tc>
          <w:tcPr>
            <w:tcW w:w="227" w:type="dxa"/>
            <w:tcBorders>
              <w:top w:val="nil"/>
              <w:left w:val="nil"/>
              <w:bottom w:val="nil"/>
              <w:right w:val="single" w:sz="8" w:space="0" w:color="auto"/>
            </w:tcBorders>
            <w:shd w:val="clear" w:color="000000" w:fill="F2F2F2"/>
            <w:noWrap/>
            <w:vAlign w:val="center"/>
            <w:hideMark/>
          </w:tcPr>
          <w:p w14:paraId="77B2B447"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7</w:t>
            </w:r>
          </w:p>
        </w:tc>
        <w:tc>
          <w:tcPr>
            <w:tcW w:w="227" w:type="dxa"/>
            <w:tcBorders>
              <w:top w:val="nil"/>
              <w:left w:val="nil"/>
              <w:bottom w:val="nil"/>
              <w:right w:val="single" w:sz="12" w:space="0" w:color="auto"/>
            </w:tcBorders>
            <w:shd w:val="clear" w:color="000000" w:fill="D9D9D9"/>
            <w:noWrap/>
            <w:vAlign w:val="center"/>
            <w:hideMark/>
          </w:tcPr>
          <w:p w14:paraId="1DBAFB1C"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8</w:t>
            </w:r>
          </w:p>
        </w:tc>
        <w:tc>
          <w:tcPr>
            <w:tcW w:w="227" w:type="dxa"/>
            <w:tcBorders>
              <w:top w:val="nil"/>
              <w:left w:val="nil"/>
              <w:bottom w:val="nil"/>
              <w:right w:val="single" w:sz="8" w:space="0" w:color="auto"/>
            </w:tcBorders>
            <w:shd w:val="clear" w:color="000000" w:fill="FFFFFF"/>
            <w:noWrap/>
            <w:vAlign w:val="center"/>
            <w:hideMark/>
          </w:tcPr>
          <w:p w14:paraId="294029A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1</w:t>
            </w:r>
          </w:p>
        </w:tc>
        <w:tc>
          <w:tcPr>
            <w:tcW w:w="227" w:type="dxa"/>
            <w:tcBorders>
              <w:top w:val="nil"/>
              <w:left w:val="nil"/>
              <w:bottom w:val="nil"/>
              <w:right w:val="single" w:sz="8" w:space="0" w:color="auto"/>
            </w:tcBorders>
            <w:shd w:val="clear" w:color="000000" w:fill="F2F2F2"/>
            <w:noWrap/>
            <w:vAlign w:val="center"/>
            <w:hideMark/>
          </w:tcPr>
          <w:p w14:paraId="1D89D1C5"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2</w:t>
            </w:r>
          </w:p>
        </w:tc>
        <w:tc>
          <w:tcPr>
            <w:tcW w:w="227" w:type="dxa"/>
            <w:tcBorders>
              <w:top w:val="nil"/>
              <w:left w:val="nil"/>
              <w:bottom w:val="nil"/>
              <w:right w:val="single" w:sz="8" w:space="0" w:color="auto"/>
            </w:tcBorders>
            <w:shd w:val="clear" w:color="000000" w:fill="FFFFFF"/>
            <w:noWrap/>
            <w:vAlign w:val="center"/>
            <w:hideMark/>
          </w:tcPr>
          <w:p w14:paraId="4B412298"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3</w:t>
            </w:r>
          </w:p>
        </w:tc>
        <w:tc>
          <w:tcPr>
            <w:tcW w:w="227" w:type="dxa"/>
            <w:tcBorders>
              <w:top w:val="nil"/>
              <w:left w:val="nil"/>
              <w:bottom w:val="nil"/>
              <w:right w:val="single" w:sz="8" w:space="0" w:color="auto"/>
            </w:tcBorders>
            <w:shd w:val="clear" w:color="000000" w:fill="F2F2F2"/>
            <w:noWrap/>
            <w:vAlign w:val="center"/>
            <w:hideMark/>
          </w:tcPr>
          <w:p w14:paraId="1CD90B9F"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4</w:t>
            </w:r>
          </w:p>
        </w:tc>
        <w:tc>
          <w:tcPr>
            <w:tcW w:w="227" w:type="dxa"/>
            <w:tcBorders>
              <w:top w:val="nil"/>
              <w:left w:val="nil"/>
              <w:bottom w:val="nil"/>
              <w:right w:val="nil"/>
            </w:tcBorders>
            <w:shd w:val="clear" w:color="000000" w:fill="FFFFFF"/>
            <w:noWrap/>
            <w:vAlign w:val="center"/>
            <w:hideMark/>
          </w:tcPr>
          <w:p w14:paraId="4D9F838A"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5</w:t>
            </w:r>
          </w:p>
        </w:tc>
        <w:tc>
          <w:tcPr>
            <w:tcW w:w="227" w:type="dxa"/>
            <w:tcBorders>
              <w:top w:val="nil"/>
              <w:left w:val="single" w:sz="12" w:space="0" w:color="auto"/>
              <w:bottom w:val="nil"/>
              <w:right w:val="single" w:sz="8" w:space="0" w:color="auto"/>
            </w:tcBorders>
            <w:shd w:val="clear" w:color="000000" w:fill="D9D9D9"/>
            <w:noWrap/>
            <w:vAlign w:val="center"/>
            <w:hideMark/>
          </w:tcPr>
          <w:p w14:paraId="7B86287C"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8</w:t>
            </w:r>
          </w:p>
        </w:tc>
        <w:tc>
          <w:tcPr>
            <w:tcW w:w="227" w:type="dxa"/>
            <w:tcBorders>
              <w:top w:val="nil"/>
              <w:left w:val="nil"/>
              <w:bottom w:val="nil"/>
              <w:right w:val="single" w:sz="8" w:space="0" w:color="auto"/>
            </w:tcBorders>
            <w:shd w:val="clear" w:color="000000" w:fill="F2F2F2"/>
            <w:noWrap/>
            <w:vAlign w:val="center"/>
            <w:hideMark/>
          </w:tcPr>
          <w:p w14:paraId="64CC17B4"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9</w:t>
            </w:r>
          </w:p>
        </w:tc>
        <w:tc>
          <w:tcPr>
            <w:tcW w:w="227" w:type="dxa"/>
            <w:tcBorders>
              <w:top w:val="nil"/>
              <w:left w:val="nil"/>
              <w:bottom w:val="nil"/>
              <w:right w:val="single" w:sz="8" w:space="0" w:color="auto"/>
            </w:tcBorders>
            <w:shd w:val="clear" w:color="000000" w:fill="D9D9D9"/>
            <w:noWrap/>
            <w:vAlign w:val="center"/>
            <w:hideMark/>
          </w:tcPr>
          <w:p w14:paraId="04B63B92"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0</w:t>
            </w:r>
          </w:p>
        </w:tc>
        <w:tc>
          <w:tcPr>
            <w:tcW w:w="227" w:type="dxa"/>
            <w:tcBorders>
              <w:top w:val="nil"/>
              <w:left w:val="nil"/>
              <w:bottom w:val="nil"/>
              <w:right w:val="single" w:sz="8" w:space="0" w:color="auto"/>
            </w:tcBorders>
            <w:shd w:val="clear" w:color="000000" w:fill="F2F2F2"/>
            <w:noWrap/>
            <w:vAlign w:val="center"/>
            <w:hideMark/>
          </w:tcPr>
          <w:p w14:paraId="5E180815"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1</w:t>
            </w:r>
          </w:p>
        </w:tc>
        <w:tc>
          <w:tcPr>
            <w:tcW w:w="227" w:type="dxa"/>
            <w:tcBorders>
              <w:top w:val="nil"/>
              <w:left w:val="nil"/>
              <w:bottom w:val="nil"/>
              <w:right w:val="single" w:sz="12" w:space="0" w:color="auto"/>
            </w:tcBorders>
            <w:shd w:val="clear" w:color="000000" w:fill="D9D9D9"/>
            <w:noWrap/>
            <w:vAlign w:val="center"/>
            <w:hideMark/>
          </w:tcPr>
          <w:p w14:paraId="5AFB08BC"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2</w:t>
            </w:r>
          </w:p>
        </w:tc>
        <w:tc>
          <w:tcPr>
            <w:tcW w:w="227" w:type="dxa"/>
            <w:tcBorders>
              <w:top w:val="nil"/>
              <w:left w:val="nil"/>
              <w:bottom w:val="nil"/>
              <w:right w:val="single" w:sz="8" w:space="0" w:color="auto"/>
            </w:tcBorders>
            <w:shd w:val="clear" w:color="000000" w:fill="FFFFFF"/>
            <w:noWrap/>
            <w:vAlign w:val="center"/>
            <w:hideMark/>
          </w:tcPr>
          <w:p w14:paraId="6B8AFED8"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5</w:t>
            </w:r>
          </w:p>
        </w:tc>
        <w:tc>
          <w:tcPr>
            <w:tcW w:w="227" w:type="dxa"/>
            <w:tcBorders>
              <w:top w:val="nil"/>
              <w:left w:val="nil"/>
              <w:bottom w:val="nil"/>
              <w:right w:val="single" w:sz="8" w:space="0" w:color="auto"/>
            </w:tcBorders>
            <w:shd w:val="clear" w:color="000000" w:fill="F2F2F2"/>
            <w:noWrap/>
            <w:vAlign w:val="center"/>
            <w:hideMark/>
          </w:tcPr>
          <w:p w14:paraId="4E5F898C"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6</w:t>
            </w:r>
          </w:p>
        </w:tc>
        <w:tc>
          <w:tcPr>
            <w:tcW w:w="227" w:type="dxa"/>
            <w:tcBorders>
              <w:top w:val="nil"/>
              <w:left w:val="nil"/>
              <w:bottom w:val="nil"/>
              <w:right w:val="single" w:sz="8" w:space="0" w:color="auto"/>
            </w:tcBorders>
            <w:shd w:val="clear" w:color="000000" w:fill="FFFFFF"/>
            <w:noWrap/>
            <w:vAlign w:val="center"/>
            <w:hideMark/>
          </w:tcPr>
          <w:p w14:paraId="422C9B0C"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7</w:t>
            </w:r>
          </w:p>
        </w:tc>
        <w:tc>
          <w:tcPr>
            <w:tcW w:w="227" w:type="dxa"/>
            <w:tcBorders>
              <w:top w:val="nil"/>
              <w:left w:val="nil"/>
              <w:bottom w:val="nil"/>
              <w:right w:val="single" w:sz="8" w:space="0" w:color="auto"/>
            </w:tcBorders>
            <w:shd w:val="clear" w:color="000000" w:fill="F2F2F2"/>
            <w:noWrap/>
            <w:vAlign w:val="center"/>
            <w:hideMark/>
          </w:tcPr>
          <w:p w14:paraId="4444F75F"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8</w:t>
            </w:r>
          </w:p>
        </w:tc>
        <w:tc>
          <w:tcPr>
            <w:tcW w:w="227" w:type="dxa"/>
            <w:tcBorders>
              <w:top w:val="nil"/>
              <w:left w:val="nil"/>
              <w:bottom w:val="nil"/>
              <w:right w:val="single" w:sz="12" w:space="0" w:color="auto"/>
            </w:tcBorders>
            <w:shd w:val="clear" w:color="000000" w:fill="FFFFFF"/>
            <w:noWrap/>
            <w:vAlign w:val="center"/>
            <w:hideMark/>
          </w:tcPr>
          <w:p w14:paraId="24D2D373"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9</w:t>
            </w:r>
          </w:p>
        </w:tc>
      </w:tr>
      <w:tr w:rsidR="0084783B" w:rsidRPr="0007329F" w14:paraId="7DA3799E" w14:textId="77777777" w:rsidTr="009D3E92">
        <w:trPr>
          <w:cantSplit/>
          <w:trHeight w:val="227"/>
        </w:trPr>
        <w:tc>
          <w:tcPr>
            <w:tcW w:w="320" w:type="dxa"/>
            <w:vMerge w:val="restart"/>
            <w:tcBorders>
              <w:top w:val="single" w:sz="12" w:space="0" w:color="auto"/>
              <w:left w:val="single" w:sz="12" w:space="0" w:color="auto"/>
              <w:bottom w:val="single" w:sz="12" w:space="0" w:color="000000"/>
              <w:right w:val="nil"/>
            </w:tcBorders>
            <w:shd w:val="clear" w:color="auto" w:fill="808080" w:themeFill="background1" w:themeFillShade="80"/>
            <w:noWrap/>
            <w:textDirection w:val="btLr"/>
            <w:vAlign w:val="center"/>
            <w:hideMark/>
          </w:tcPr>
          <w:p w14:paraId="67C3F379"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OCS</w:t>
            </w:r>
          </w:p>
        </w:tc>
        <w:tc>
          <w:tcPr>
            <w:tcW w:w="1079" w:type="dxa"/>
            <w:gridSpan w:val="2"/>
            <w:tcBorders>
              <w:top w:val="single" w:sz="12" w:space="0" w:color="auto"/>
              <w:left w:val="single" w:sz="12" w:space="0" w:color="auto"/>
              <w:bottom w:val="single" w:sz="4" w:space="0" w:color="auto"/>
              <w:right w:val="single" w:sz="8" w:space="0" w:color="auto"/>
            </w:tcBorders>
            <w:shd w:val="clear" w:color="000000" w:fill="BFBFBF"/>
            <w:noWrap/>
            <w:vAlign w:val="center"/>
            <w:hideMark/>
          </w:tcPr>
          <w:p w14:paraId="0483FD83" w14:textId="253AA379"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V</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56A12E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00899E5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3A8D09A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FB780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4DC466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02991F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74C518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5DFF9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0C76EF0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0000FF"/>
            <w:noWrap/>
            <w:vAlign w:val="bottom"/>
            <w:hideMark/>
          </w:tcPr>
          <w:p w14:paraId="49BC72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D8170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9CA28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B770A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0E23AA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11F04F5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4B1F909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14FA09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73B2E8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147447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0000FF"/>
            <w:noWrap/>
            <w:vAlign w:val="bottom"/>
            <w:hideMark/>
          </w:tcPr>
          <w:p w14:paraId="4BDAB5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2063868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252CFD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A07E48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2BD64A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56FCE8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3F7B11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F4CFB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776B69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EB1CE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0000FF"/>
            <w:noWrap/>
            <w:vAlign w:val="bottom"/>
            <w:hideMark/>
          </w:tcPr>
          <w:p w14:paraId="3654E0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712EF5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318245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DA1D5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748F48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37EBC3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6AB6A3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7BA8FF8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1D5F40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A2CB9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0000FF"/>
            <w:noWrap/>
            <w:vAlign w:val="bottom"/>
            <w:hideMark/>
          </w:tcPr>
          <w:p w14:paraId="50D5A9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2FE428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F014CC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FEA5C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CDC69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5EC455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2D2355A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3F98B3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03DDB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00A9D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0000FF"/>
            <w:noWrap/>
            <w:vAlign w:val="bottom"/>
            <w:hideMark/>
          </w:tcPr>
          <w:p w14:paraId="723EA9C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9047D8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C517C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D1062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904A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28AB0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19E07ECE" w14:textId="77777777" w:rsidTr="009D3E92">
        <w:trPr>
          <w:cantSplit/>
          <w:trHeight w:val="227"/>
        </w:trPr>
        <w:tc>
          <w:tcPr>
            <w:tcW w:w="320"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037D9A4A" w14:textId="77777777" w:rsidR="009D3E92" w:rsidRPr="0007329F" w:rsidRDefault="009D3E92" w:rsidP="009D3E92">
            <w:pPr>
              <w:spacing w:before="0" w:line="240" w:lineRule="auto"/>
              <w:jc w:val="left"/>
              <w:rPr>
                <w:rFonts w:eastAsia="Times New Roman"/>
                <w:b/>
                <w:bCs/>
                <w:color w:val="000000"/>
                <w:szCs w:val="24"/>
                <w:lang w:eastAsia="ca-ES"/>
              </w:rPr>
            </w:pPr>
          </w:p>
        </w:tc>
        <w:tc>
          <w:tcPr>
            <w:tcW w:w="1079" w:type="dxa"/>
            <w:gridSpan w:val="2"/>
            <w:tcBorders>
              <w:top w:val="single" w:sz="4" w:space="0" w:color="auto"/>
              <w:left w:val="single" w:sz="12" w:space="0" w:color="auto"/>
              <w:bottom w:val="single" w:sz="4" w:space="0" w:color="auto"/>
              <w:right w:val="single" w:sz="8" w:space="0" w:color="auto"/>
            </w:tcBorders>
            <w:shd w:val="clear" w:color="000000" w:fill="BFBFBF"/>
            <w:vAlign w:val="center"/>
            <w:hideMark/>
          </w:tcPr>
          <w:p w14:paraId="56E2FFEC" w14:textId="2FD35C02"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D80F2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D4A2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6992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37B82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3A00F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E8253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D560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F5FC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D96F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79AFB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9FE8F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B9215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422A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76AC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9CF3B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E3A4F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1A3C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92B3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09E9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95BBF1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BE5F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5E8C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437F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84EF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DE7C64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FAF41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5E873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75B1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2E27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DA456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A4FE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C55B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4AC1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DFD3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1CC23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68A40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6A5E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C249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7AC0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73FD94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7FB73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A374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CB21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CAD8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DEEF4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31929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57095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10E71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27F0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502D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F4DB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9E49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28633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6832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557F1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2371E4CD" w14:textId="77777777" w:rsidTr="009D3E92">
        <w:trPr>
          <w:cantSplit/>
          <w:trHeight w:val="227"/>
        </w:trPr>
        <w:tc>
          <w:tcPr>
            <w:tcW w:w="320"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546D5457" w14:textId="77777777" w:rsidR="009D3E92" w:rsidRPr="0007329F" w:rsidRDefault="009D3E92" w:rsidP="009D3E92">
            <w:pPr>
              <w:spacing w:before="0" w:line="240" w:lineRule="auto"/>
              <w:jc w:val="left"/>
              <w:rPr>
                <w:rFonts w:eastAsia="Times New Roman"/>
                <w:b/>
                <w:bCs/>
                <w:color w:val="000000"/>
                <w:szCs w:val="24"/>
                <w:lang w:eastAsia="ca-ES"/>
              </w:rPr>
            </w:pPr>
          </w:p>
        </w:tc>
        <w:tc>
          <w:tcPr>
            <w:tcW w:w="1079" w:type="dxa"/>
            <w:gridSpan w:val="2"/>
            <w:tcBorders>
              <w:top w:val="single" w:sz="4" w:space="0" w:color="auto"/>
              <w:left w:val="single" w:sz="12" w:space="0" w:color="auto"/>
              <w:bottom w:val="single" w:sz="12" w:space="0" w:color="000000"/>
              <w:right w:val="single" w:sz="8" w:space="0" w:color="auto"/>
            </w:tcBorders>
            <w:shd w:val="clear" w:color="000000" w:fill="BFBFBF"/>
            <w:vAlign w:val="center"/>
            <w:hideMark/>
          </w:tcPr>
          <w:p w14:paraId="78FE077A" w14:textId="1D4D2348"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P</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4471DA6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D50D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E6328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27FC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21EDE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549A1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CB211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FC23E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9D68E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7151BB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FD4E0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B257C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8DDCD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1F870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248CC2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70065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554D03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1C457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45A9F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3B445D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5E73D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31E7C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3959E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E7CC3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09324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7E0321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EEE380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3E759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54F2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EF692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456A7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5B2D0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3DB12C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6D11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13A8D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E619F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3EEB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2D019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46B3C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10F95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DD981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C3AF2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C7F98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1B7D0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797DB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7BA1D1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9FBDA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DFECD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2307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1E989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73AB8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2D5E8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35355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EF1D9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4F26ED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0878DB8B" w14:textId="77777777" w:rsidTr="009D3E92">
        <w:trPr>
          <w:cantSplit/>
          <w:trHeight w:val="227"/>
        </w:trPr>
        <w:tc>
          <w:tcPr>
            <w:tcW w:w="320" w:type="dxa"/>
            <w:vMerge w:val="restart"/>
            <w:tcBorders>
              <w:top w:val="nil"/>
              <w:left w:val="single" w:sz="12" w:space="0" w:color="auto"/>
              <w:bottom w:val="single" w:sz="12" w:space="0" w:color="000000"/>
              <w:right w:val="single" w:sz="12" w:space="0" w:color="auto"/>
            </w:tcBorders>
            <w:shd w:val="clear" w:color="auto" w:fill="808080" w:themeFill="background1" w:themeFillShade="80"/>
            <w:noWrap/>
            <w:textDirection w:val="btLr"/>
            <w:vAlign w:val="center"/>
            <w:hideMark/>
          </w:tcPr>
          <w:p w14:paraId="636340C5"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RODUCTE</w:t>
            </w:r>
          </w:p>
        </w:tc>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71B8BD86"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ISENY</w:t>
            </w:r>
          </w:p>
        </w:tc>
        <w:tc>
          <w:tcPr>
            <w:tcW w:w="759" w:type="dxa"/>
            <w:tcBorders>
              <w:top w:val="nil"/>
              <w:left w:val="nil"/>
              <w:bottom w:val="single" w:sz="8" w:space="0" w:color="auto"/>
              <w:right w:val="nil"/>
            </w:tcBorders>
            <w:shd w:val="clear" w:color="000000" w:fill="BFBFBF"/>
            <w:noWrap/>
            <w:vAlign w:val="center"/>
            <w:hideMark/>
          </w:tcPr>
          <w:p w14:paraId="574BB677"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DP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EA3C5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DF8A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C37C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9CF8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FFCD7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1E3E40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AF9F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28901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0E28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4646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A1BB89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85E9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5124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F2E2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7FA50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8EC94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034AD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5AB1E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68EE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93563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5F0CB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6A92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4543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3A32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0BBC5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E818B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DA73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97AC0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3ED2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62A5C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207D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8DAB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E7D34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A16E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027CC5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1D7D3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E4DB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CB65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FD91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CBE3CB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2BAD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BBD2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F9133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7BD7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A06EF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FFFF00"/>
            <w:noWrap/>
            <w:vAlign w:val="bottom"/>
            <w:hideMark/>
          </w:tcPr>
          <w:p w14:paraId="4712EC4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00"/>
            <w:noWrap/>
            <w:vAlign w:val="bottom"/>
            <w:hideMark/>
          </w:tcPr>
          <w:p w14:paraId="3BFFA34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00"/>
            <w:noWrap/>
            <w:vAlign w:val="bottom"/>
            <w:hideMark/>
          </w:tcPr>
          <w:p w14:paraId="5927D7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00"/>
            <w:noWrap/>
            <w:vAlign w:val="bottom"/>
            <w:hideMark/>
          </w:tcPr>
          <w:p w14:paraId="6876A0E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00"/>
            <w:noWrap/>
            <w:vAlign w:val="bottom"/>
            <w:hideMark/>
          </w:tcPr>
          <w:p w14:paraId="2A07A9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04C03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4FCA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07A2D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FF6A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C9CDA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4040FA02"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F8B1D31"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36EBB565"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noWrap/>
            <w:vAlign w:val="center"/>
            <w:hideMark/>
          </w:tcPr>
          <w:p w14:paraId="0B9AC04E"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DP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AD037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E6129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64C6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29E3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004F7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995D03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62AF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FBED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D22D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C2EFC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6D0E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A8C6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DC5F6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44D5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8B002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35881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64FD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E4AD2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71A9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7278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8788B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8F2F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19D08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6132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FE848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392E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BD99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5AEB9C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1AA2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7CB59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F43F0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7E3B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1C0EF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C3988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7C0125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E8B97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2CB2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BDD24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39CA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1AC4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F9015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B41E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FC1B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C4B7B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1C97C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C534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8ACA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08EED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3B05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5D0DD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CC00"/>
            <w:noWrap/>
            <w:vAlign w:val="bottom"/>
            <w:hideMark/>
          </w:tcPr>
          <w:p w14:paraId="59E88B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CC00"/>
            <w:noWrap/>
            <w:vAlign w:val="bottom"/>
            <w:hideMark/>
          </w:tcPr>
          <w:p w14:paraId="494464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CC00"/>
            <w:noWrap/>
            <w:vAlign w:val="bottom"/>
            <w:hideMark/>
          </w:tcPr>
          <w:p w14:paraId="5FD973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CC00"/>
            <w:noWrap/>
            <w:vAlign w:val="bottom"/>
            <w:hideMark/>
          </w:tcPr>
          <w:p w14:paraId="3423D7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CC00"/>
            <w:noWrap/>
            <w:vAlign w:val="bottom"/>
            <w:hideMark/>
          </w:tcPr>
          <w:p w14:paraId="5E0350D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735CBC3C"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7C3F785"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53FB6628"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noWrap/>
            <w:vAlign w:val="center"/>
            <w:hideMark/>
          </w:tcPr>
          <w:p w14:paraId="6E8AF940"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DP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488FB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28CD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4FA6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AB70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3FB3B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82760F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BFC30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CAA32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5760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B1EDE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413A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7AC1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57F6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A317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FD3B48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7C2C3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D46D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168AF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3096B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B11EE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F680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AEB74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BAFE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C28C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39605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D6E9B6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4DC3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5588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754BE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FED5E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6019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C77D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25EF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6168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AEEF0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B937AE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DEE5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910B9A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AE47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60670E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25FC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443A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086D7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16EC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A6F59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DADD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62F0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5A3804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7DE1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431F8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2617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51E7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25B2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3333E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95C41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49CCAAE6"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7AE3984"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01E15034"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noWrap/>
            <w:vAlign w:val="center"/>
            <w:hideMark/>
          </w:tcPr>
          <w:p w14:paraId="3BCE86CD"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DP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D162A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80AB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4047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FD3F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078FC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C8016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E797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7A810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816C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27C3D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91F4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5B4F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14CA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AB4C3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7973D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0281C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E4E3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0E80F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99BD9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20BC1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81944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64EC9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D42DE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F1A5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5621F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04D308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4A79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36B06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1B6C2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1158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8D7BD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D528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7F62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0059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88108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931DA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8D7D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71DD5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8E32F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046D9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90DD39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7B76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78A9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02B3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FBE63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5EC662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190A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B264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B5EA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BE929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AF6FB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0A8C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BBDAD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C859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51D8D9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119DD70E"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BC50E60"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61C54407"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12" w:space="0" w:color="auto"/>
              <w:right w:val="nil"/>
            </w:tcBorders>
            <w:shd w:val="clear" w:color="000000" w:fill="BFBFBF"/>
            <w:vAlign w:val="center"/>
            <w:hideMark/>
          </w:tcPr>
          <w:p w14:paraId="67CFA180"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DP_05</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237386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0E696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DEF92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DEB2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1C7CAD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6260A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C6D41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668D2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E70A79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2D914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CFA46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87346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953653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5E0E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65B33B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53DC23C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55BF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795A2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77D83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AADC4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756DB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40E7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6FDD4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2C9F7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93002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1D6908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7486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452302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0F7B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D13034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D727BA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FDED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79916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1393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51D839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84D47B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7C407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673B2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9001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293443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6AC73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C8A2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BFEE05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F216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150F2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9620D9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1B087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C4F74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F34D3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89631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4E95E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7D3400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E4B61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CECE2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76C8D4E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5161EEBF"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F4FDBDF"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val="restart"/>
            <w:tcBorders>
              <w:top w:val="nil"/>
              <w:left w:val="single" w:sz="12" w:space="0" w:color="auto"/>
              <w:bottom w:val="nil"/>
              <w:right w:val="nil"/>
            </w:tcBorders>
            <w:shd w:val="clear" w:color="000000" w:fill="A6A6A6"/>
            <w:textDirection w:val="btLr"/>
            <w:vAlign w:val="center"/>
            <w:hideMark/>
          </w:tcPr>
          <w:p w14:paraId="65B2E528"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SERVIDOR</w:t>
            </w:r>
          </w:p>
        </w:tc>
        <w:tc>
          <w:tcPr>
            <w:tcW w:w="759" w:type="dxa"/>
            <w:tcBorders>
              <w:top w:val="nil"/>
              <w:left w:val="single" w:sz="12" w:space="0" w:color="auto"/>
              <w:bottom w:val="single" w:sz="8" w:space="0" w:color="auto"/>
              <w:right w:val="nil"/>
            </w:tcBorders>
            <w:shd w:val="clear" w:color="000000" w:fill="BFBFBF"/>
            <w:vAlign w:val="center"/>
            <w:hideMark/>
          </w:tcPr>
          <w:p w14:paraId="1B0E2625"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8DA21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44E1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8AF05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323B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F32C2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94D3D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450F8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72D3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31DD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71E15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1B05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9E39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1041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BB59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464A55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426E1E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B52D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A7944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F151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2CF60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AF5A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2BB3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8E40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53E0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9DA41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50D32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5F65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4D25D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5C5E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3AA60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470B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9B32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EA39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A7A6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4B36C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25A64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BB513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2725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E261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4D462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D562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2A50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54D5E7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2D8BA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52E3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0FFC5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3B6E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6010A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074E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55DF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713D3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4742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DD4C9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CF0B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5F349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336ADA12"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3510E99B"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64DEBF71"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nil"/>
            </w:tcBorders>
            <w:shd w:val="clear" w:color="000000" w:fill="BFBFBF"/>
            <w:vAlign w:val="center"/>
            <w:hideMark/>
          </w:tcPr>
          <w:p w14:paraId="50632D9D"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7D9B8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88DA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2E6B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E739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78F09E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7CD5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06AC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80E642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2581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8F6B6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C3E5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4C19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6880C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2203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2FA91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B9E8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1A73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D9B4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E2E6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ABF7A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BA80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D7A3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A51D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5F46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92E4B5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00E79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56B1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6D541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46AF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8CC2B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B529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0D90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6566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084A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D1DF0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0A70C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8B8A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4CE3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C777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35F74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5C98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438B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5596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86091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31785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85851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4674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FD60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74AC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A13C1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F13D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C216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F7D9A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6485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554DB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24F30E7C"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53CBF81"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268B7EF9"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nil"/>
            </w:tcBorders>
            <w:shd w:val="clear" w:color="000000" w:fill="BFBFBF"/>
            <w:vAlign w:val="center"/>
            <w:hideMark/>
          </w:tcPr>
          <w:p w14:paraId="5092D865"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C846E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9161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535C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0CB2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619BC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51384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E92D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E7E82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5141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638D53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580B0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ACBF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3879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AAAE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FAF4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8525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FBD2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C6504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02E2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5BEDE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7994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4AF9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599A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7C5D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A1CF2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383F5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76B5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2507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AF5F3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E42A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4DBD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F5F2D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5242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D850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4A30B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DF43F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45CD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E0F6A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6276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F69CC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C69C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78D6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DB41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5B9E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7C9B0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F834A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CA19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3B538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0161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12C3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E01C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AE02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5A17CD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3F87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32D89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3D2954D6"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B7F6DCF"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02A471F9"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nil"/>
            </w:tcBorders>
            <w:shd w:val="clear" w:color="000000" w:fill="BFBFBF"/>
            <w:vAlign w:val="center"/>
            <w:hideMark/>
          </w:tcPr>
          <w:p w14:paraId="79B513C7"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2C4AD9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441A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5B788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EEA9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ADC93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B0683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E07C5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60F3E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DD51A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2921A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FD7E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F437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F113D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92ED6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5AA81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36F9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16E9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F95B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3BA53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23D33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FBF8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796EC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9C13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B33FC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3A2B9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4B1F3F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E8BC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09F99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DD2A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0C519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74B9D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0A0EC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5E4A4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8AB0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6B0B6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44CA1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DD57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67A2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C010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56563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379C4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7357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F02E6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2FFC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7E957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DC57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206AB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AB17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B4FAA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FFFF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FCAB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54EC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F5E3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2C2F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B2533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69685EEF"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75A86982"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58E4A346"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nil"/>
            </w:tcBorders>
            <w:shd w:val="clear" w:color="000000" w:fill="BFBFBF"/>
            <w:vAlign w:val="center"/>
            <w:hideMark/>
          </w:tcPr>
          <w:p w14:paraId="5658A8CB"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5</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25050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3E9F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373D2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6808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B269B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32887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E0E3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7AE8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4921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09630E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DF91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EDC9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561BE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78CE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7A521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4F2842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C3E8F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CD12B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52C4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4419A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C014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D9B7E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7118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CF2C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4EE17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D1540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477F0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E1FC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9EA2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D61A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B54C4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3C86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097C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02C3F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32581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0DD35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562A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1BA7C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39BB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3D0C9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C2E8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5DEA2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EC1B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EEA95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AE270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0B63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F1BD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3F2BE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78022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F822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575F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EB25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142B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CF745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DAFB9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174B5CCC"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40EF1B4"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2C5B8266"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nil"/>
              <w:right w:val="nil"/>
            </w:tcBorders>
            <w:shd w:val="clear" w:color="000000" w:fill="BFBFBF"/>
            <w:vAlign w:val="center"/>
            <w:hideMark/>
          </w:tcPr>
          <w:p w14:paraId="4DA64E22"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6</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010485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BB411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6053C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E09A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009884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62E2EB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4C3C6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59C56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ABE8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300F8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759F5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3AC7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6F22EE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3FE72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037D06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E6C6B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714A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54504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DC757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B9301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1B784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54F4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E379E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6D0C1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191936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8CFCA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6A211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290B39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469F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46DE75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75113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C6CC5A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3E7E1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B839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37260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5FD21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AF9A3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5F20F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524E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A8C0F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A4013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72A1CE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5A363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3189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F8247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40E90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CCBE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2A1F0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984D0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747CA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81E6E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88872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AB719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D6B4D2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787ABA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10A7B375"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133B2C9"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775E9717"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PLICACIÓ</w:t>
            </w:r>
          </w:p>
        </w:tc>
        <w:tc>
          <w:tcPr>
            <w:tcW w:w="759" w:type="dxa"/>
            <w:tcBorders>
              <w:top w:val="single" w:sz="12" w:space="0" w:color="auto"/>
              <w:left w:val="nil"/>
              <w:bottom w:val="nil"/>
              <w:right w:val="nil"/>
            </w:tcBorders>
            <w:shd w:val="clear" w:color="000000" w:fill="BFBFBF"/>
            <w:vAlign w:val="center"/>
            <w:hideMark/>
          </w:tcPr>
          <w:p w14:paraId="02D757E7"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szCs w:val="24"/>
                <w:lang w:eastAsia="ca-ES"/>
              </w:rPr>
              <w:t>CA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A53E6D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CBF9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4034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220AD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E07AB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745B1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B952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BAC4C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0D81B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D35413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1298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7B78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C078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D2230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8961C4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C7C9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7AD2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AF24D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8ABF3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1D633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73B7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5C2C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1FDF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D3F61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994A3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65DBC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21EF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1EAFD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05DD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F0206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BC39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FFFA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4C11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3CBD3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73328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093F1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AA94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91742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55D6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41CC93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5F01D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D57E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5FEA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BC8DD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19ACB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A7BB9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9931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AFDE1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CE4A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D0CF6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52C8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E5F4B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E8E7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0F3B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C749C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5F781FB1"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0C9C533E"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64322CCA"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single" w:sz="8" w:space="0" w:color="auto"/>
              <w:left w:val="nil"/>
              <w:bottom w:val="single" w:sz="8" w:space="0" w:color="auto"/>
              <w:right w:val="nil"/>
            </w:tcBorders>
            <w:shd w:val="clear" w:color="000000" w:fill="BFBFBF"/>
            <w:vAlign w:val="center"/>
            <w:hideMark/>
          </w:tcPr>
          <w:p w14:paraId="73ED3538"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szCs w:val="24"/>
                <w:lang w:eastAsia="ca-ES"/>
              </w:rPr>
              <w:t>CA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E1F9E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1089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81E2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C8AE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DC96F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3C39E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935E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9EE4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A05D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399F6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A65B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1EEE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2B252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1C18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6F29C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730E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0B54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6B167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DF7E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EF722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9E2AA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BCCF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7ECB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46E1D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25295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52ECF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D85F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ACC79D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6C07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85FE9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80B6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333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1E619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9331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CF126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A563F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C32C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A1DF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FD44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2A94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978F8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6971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313E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3602D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18DB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EB75F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CE6D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93C372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1D33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47EF8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BC83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09E8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1DC7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8C33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79162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228EE627"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E64BE31"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19E11F11"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vAlign w:val="center"/>
            <w:hideMark/>
          </w:tcPr>
          <w:p w14:paraId="6C718AAB"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szCs w:val="24"/>
                <w:lang w:eastAsia="ca-ES"/>
              </w:rPr>
              <w:t>CA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AE1A4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70AF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04A66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7198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8F0D4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A20A2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04F7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6A2A3F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796C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5318B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B800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E998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868E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16EF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0EC9B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0140C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2AAB6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BFEEF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3F93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816FD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F543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2B05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8778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37ED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9B05D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E0DD8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2EF2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139F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CFCF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66CE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1CE1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073D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E1EE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8670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A94B3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A810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7B30E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11259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DC6A8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EF062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FB5C2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0B75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B3EC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915E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6E14F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A44C8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186D5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228B4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9F589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215CD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6A46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11E2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2228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8A52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C8D44A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7D2F68F8"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F201DD7"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6E25995E"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vAlign w:val="center"/>
            <w:hideMark/>
          </w:tcPr>
          <w:p w14:paraId="3379AA4E"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szCs w:val="24"/>
                <w:lang w:eastAsia="ca-ES"/>
              </w:rPr>
              <w:t>CA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D872F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2C9D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B3EB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5AF2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10ADE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8F3A4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054D0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6893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FA26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9ADEF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BC0B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2240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0D064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B6DCC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A40E2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645415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E8AA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EC7E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AB449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73D0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0E5D3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1C40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EA4A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416A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E9631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2FBBF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DCC7A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6E38C5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8C95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65398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0D32E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666C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56DD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76DC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AE893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77B95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35D5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4B05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2A86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6689B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BE83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D90A5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6DCE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88548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A2052E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51A46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157ED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AFAF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EBF6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5967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D415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4C81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1C16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AA1A3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DBC55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07C27654"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EDAE8DC"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4F23EFA7"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vAlign w:val="center"/>
            <w:hideMark/>
          </w:tcPr>
          <w:p w14:paraId="30ADA832"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A_05</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11A47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3302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F1FE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BE21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E0925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EFD8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5605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224CDB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F48F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92CD1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6394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3A86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4412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8607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0E8D4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F2448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F4189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86016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5858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D45E54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7ABD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CA5A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0862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BB62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1B1FC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434E9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1A4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D49B59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FC713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332CD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FC40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4323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AF1A2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8BB6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2E4D5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FE1F4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74FC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F638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EAB4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B2C9A6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2C50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0F00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909F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33ACA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73CCE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8876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469C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FF8A4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6910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A4190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6098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CC31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9C93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C8C5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F5555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7BFFF9F0"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A422598"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66A91115"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vAlign w:val="center"/>
            <w:hideMark/>
          </w:tcPr>
          <w:p w14:paraId="7F013CCC"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A_06</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D866D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133B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1D526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282AF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505A3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61D1E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BED3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CD58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CD7B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3FEBF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0C90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12C5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1E23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55B2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8B0FC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8DD77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3B0E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ADDA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AF1AC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3A207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A02B1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51964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8FFEF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A601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49F96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5E5A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D55A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AF427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AAF2C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02F8D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64F0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590D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580F5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502F6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53662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268B0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593D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92C4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8F7E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40739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2767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BD62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A6FD2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DECB6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42E44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03D5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2DE8E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4C87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FF27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1A9EF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6832B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6EB9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BEED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B8EB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51FB2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1DA1CCEA"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624675F"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5D9E72AA"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12" w:space="0" w:color="auto"/>
              <w:right w:val="nil"/>
            </w:tcBorders>
            <w:shd w:val="clear" w:color="000000" w:fill="BFBFBF"/>
            <w:vAlign w:val="center"/>
            <w:hideMark/>
          </w:tcPr>
          <w:p w14:paraId="22A1C4B8"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A_07</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33047B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E14AA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9E23A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6F893A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945AB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0DB2A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3081D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96660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78EA1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5D851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6AEF29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9DF42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6AD7A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4823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27D375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8C231A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CF763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9BBA5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EBBBD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362E7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45C70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5DE2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1C401F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8BDA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B5629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395B3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0A0D5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9ADB45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EB63B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C5E1B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142C5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A878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F23404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665E1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D7864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EAEB1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ED98F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B64A5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296A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2F80D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12A7D4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615ED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24FE0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D5DEC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73694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3FA5E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71650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E1A2C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D25CA8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DD75A8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9B9FEB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F6E438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4211B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51F99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86108F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bl>
    <w:p w14:paraId="7C18B0FA" w14:textId="124DD611" w:rsidR="0017154A" w:rsidRPr="0007329F" w:rsidRDefault="00FA123D" w:rsidP="00FA123D">
      <w:pPr>
        <w:pStyle w:val="Llegenda"/>
      </w:pPr>
      <w:bookmarkStart w:id="48" w:name="_Toc63764479"/>
      <w:r w:rsidRPr="0007329F">
        <w:t xml:space="preserve">Taula </w:t>
      </w:r>
      <w:r w:rsidRPr="0007329F">
        <w:fldChar w:fldCharType="begin"/>
      </w:r>
      <w:r w:rsidRPr="0007329F">
        <w:instrText xml:space="preserve"> STYLEREF 1 \s </w:instrText>
      </w:r>
      <w:r w:rsidRPr="0007329F">
        <w:fldChar w:fldCharType="separate"/>
      </w:r>
      <w:r w:rsidRPr="0007329F">
        <w:rPr>
          <w:noProof/>
        </w:rPr>
        <w:t>6</w:t>
      </w:r>
      <w:r w:rsidRPr="0007329F">
        <w:fldChar w:fldCharType="end"/>
      </w:r>
      <w:r w:rsidRPr="0007329F">
        <w:t>.</w:t>
      </w:r>
      <w:r w:rsidRPr="0007329F">
        <w:fldChar w:fldCharType="begin"/>
      </w:r>
      <w:r w:rsidRPr="0007329F">
        <w:instrText xml:space="preserve"> SEQ Taula \* ARABIC \s 1 </w:instrText>
      </w:r>
      <w:r w:rsidRPr="0007329F">
        <w:fldChar w:fldCharType="separate"/>
      </w:r>
      <w:r w:rsidRPr="0007329F">
        <w:rPr>
          <w:noProof/>
        </w:rPr>
        <w:t>3</w:t>
      </w:r>
      <w:r w:rsidRPr="0007329F">
        <w:fldChar w:fldCharType="end"/>
      </w:r>
      <w:r w:rsidRPr="0007329F">
        <w:t>: Cronograma del TFG (Novembre - Gener).</w:t>
      </w:r>
      <w:bookmarkEnd w:id="48"/>
    </w:p>
    <w:p w14:paraId="3F97203D" w14:textId="77777777" w:rsidR="0017154A" w:rsidRPr="0007329F" w:rsidRDefault="0017154A">
      <w:pPr>
        <w:spacing w:before="0" w:after="200" w:line="276" w:lineRule="auto"/>
        <w:jc w:val="left"/>
      </w:pPr>
      <w:r w:rsidRPr="0007329F">
        <w:br w:type="page"/>
      </w:r>
    </w:p>
    <w:tbl>
      <w:tblPr>
        <w:tblW w:w="13951" w:type="dxa"/>
        <w:tblLayout w:type="fixed"/>
        <w:tblCellMar>
          <w:left w:w="0" w:type="dxa"/>
          <w:right w:w="0" w:type="dxa"/>
        </w:tblCellMar>
        <w:tblLook w:val="04A0" w:firstRow="1" w:lastRow="0" w:firstColumn="1" w:lastColumn="0" w:noHBand="0" w:noVBand="1"/>
      </w:tblPr>
      <w:tblGrid>
        <w:gridCol w:w="321"/>
        <w:gridCol w:w="386"/>
        <w:gridCol w:w="759"/>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9D3E92" w:rsidRPr="0007329F" w14:paraId="0F79E8AC" w14:textId="77777777" w:rsidTr="009D3E92">
        <w:trPr>
          <w:cantSplit/>
          <w:trHeight w:val="227"/>
        </w:trPr>
        <w:tc>
          <w:tcPr>
            <w:tcW w:w="321" w:type="dxa"/>
            <w:tcBorders>
              <w:top w:val="nil"/>
              <w:left w:val="nil"/>
              <w:bottom w:val="nil"/>
              <w:right w:val="nil"/>
            </w:tcBorders>
            <w:shd w:val="clear" w:color="auto" w:fill="auto"/>
            <w:noWrap/>
            <w:vAlign w:val="bottom"/>
            <w:hideMark/>
          </w:tcPr>
          <w:p w14:paraId="322929F9" w14:textId="77777777" w:rsidR="009D3E92" w:rsidRPr="0007329F" w:rsidRDefault="009D3E92" w:rsidP="009D3E92">
            <w:pPr>
              <w:spacing w:before="0" w:line="240" w:lineRule="auto"/>
              <w:jc w:val="left"/>
              <w:rPr>
                <w:rFonts w:eastAsia="Times New Roman"/>
                <w:sz w:val="20"/>
                <w:szCs w:val="24"/>
                <w:lang w:eastAsia="ca-ES"/>
              </w:rPr>
            </w:pPr>
          </w:p>
        </w:tc>
        <w:tc>
          <w:tcPr>
            <w:tcW w:w="386" w:type="dxa"/>
            <w:tcBorders>
              <w:top w:val="nil"/>
              <w:left w:val="nil"/>
              <w:bottom w:val="nil"/>
              <w:right w:val="nil"/>
            </w:tcBorders>
            <w:shd w:val="clear" w:color="auto" w:fill="auto"/>
            <w:noWrap/>
            <w:vAlign w:val="bottom"/>
            <w:hideMark/>
          </w:tcPr>
          <w:p w14:paraId="703C0BD9" w14:textId="77777777" w:rsidR="009D3E92" w:rsidRPr="0007329F" w:rsidRDefault="009D3E92" w:rsidP="009D3E92">
            <w:pPr>
              <w:spacing w:before="0" w:line="240" w:lineRule="auto"/>
              <w:jc w:val="left"/>
              <w:rPr>
                <w:rFonts w:eastAsia="Times New Roman"/>
                <w:sz w:val="20"/>
                <w:szCs w:val="20"/>
                <w:lang w:eastAsia="ca-ES"/>
              </w:rPr>
            </w:pPr>
          </w:p>
        </w:tc>
        <w:tc>
          <w:tcPr>
            <w:tcW w:w="759" w:type="dxa"/>
            <w:tcBorders>
              <w:top w:val="nil"/>
              <w:left w:val="nil"/>
              <w:bottom w:val="nil"/>
              <w:right w:val="nil"/>
            </w:tcBorders>
            <w:shd w:val="clear" w:color="auto" w:fill="auto"/>
            <w:noWrap/>
            <w:vAlign w:val="bottom"/>
            <w:hideMark/>
          </w:tcPr>
          <w:p w14:paraId="4A9F6E3B" w14:textId="77777777" w:rsidR="009D3E92" w:rsidRPr="0007329F" w:rsidRDefault="009D3E92" w:rsidP="009D3E92">
            <w:pPr>
              <w:spacing w:before="0" w:line="240" w:lineRule="auto"/>
              <w:jc w:val="left"/>
              <w:rPr>
                <w:rFonts w:eastAsia="Times New Roman"/>
                <w:sz w:val="20"/>
                <w:szCs w:val="20"/>
                <w:lang w:eastAsia="ca-ES"/>
              </w:rPr>
            </w:pPr>
          </w:p>
        </w:tc>
        <w:tc>
          <w:tcPr>
            <w:tcW w:w="4540" w:type="dxa"/>
            <w:gridSpan w:val="2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6154A493" w14:textId="2C709C66"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FEBRER</w:t>
            </w:r>
          </w:p>
        </w:tc>
        <w:tc>
          <w:tcPr>
            <w:tcW w:w="5221"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073A7EC3" w14:textId="03EE3DA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RÇ</w:t>
            </w:r>
          </w:p>
        </w:tc>
        <w:tc>
          <w:tcPr>
            <w:tcW w:w="2724" w:type="dxa"/>
            <w:gridSpan w:val="12"/>
            <w:tcBorders>
              <w:top w:val="single" w:sz="12" w:space="0" w:color="auto"/>
              <w:left w:val="nil"/>
              <w:bottom w:val="single" w:sz="12" w:space="0" w:color="auto"/>
              <w:right w:val="single" w:sz="12" w:space="0" w:color="000000"/>
            </w:tcBorders>
            <w:shd w:val="clear" w:color="000000" w:fill="A6A6A6"/>
            <w:noWrap/>
            <w:vAlign w:val="bottom"/>
            <w:hideMark/>
          </w:tcPr>
          <w:p w14:paraId="6A1DACC5" w14:textId="18F779C8"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BRIL</w:t>
            </w:r>
          </w:p>
        </w:tc>
      </w:tr>
      <w:tr w:rsidR="0084783B" w:rsidRPr="0007329F" w14:paraId="6615E525" w14:textId="77777777" w:rsidTr="00A94B43">
        <w:trPr>
          <w:cantSplit/>
          <w:trHeight w:val="227"/>
        </w:trPr>
        <w:tc>
          <w:tcPr>
            <w:tcW w:w="321" w:type="dxa"/>
            <w:tcBorders>
              <w:top w:val="nil"/>
              <w:left w:val="nil"/>
              <w:bottom w:val="nil"/>
              <w:right w:val="nil"/>
            </w:tcBorders>
            <w:shd w:val="clear" w:color="auto" w:fill="auto"/>
            <w:noWrap/>
            <w:vAlign w:val="bottom"/>
            <w:hideMark/>
          </w:tcPr>
          <w:p w14:paraId="52DFBF90" w14:textId="77777777" w:rsidR="009D3E92" w:rsidRPr="0007329F" w:rsidRDefault="009D3E92" w:rsidP="009D3E92">
            <w:pPr>
              <w:spacing w:before="0" w:line="240" w:lineRule="auto"/>
              <w:jc w:val="center"/>
              <w:rPr>
                <w:rFonts w:eastAsia="Times New Roman"/>
                <w:b/>
                <w:bCs/>
                <w:color w:val="000000"/>
                <w:szCs w:val="24"/>
                <w:lang w:eastAsia="ca-ES"/>
              </w:rPr>
            </w:pPr>
          </w:p>
        </w:tc>
        <w:tc>
          <w:tcPr>
            <w:tcW w:w="386" w:type="dxa"/>
            <w:tcBorders>
              <w:top w:val="nil"/>
              <w:left w:val="nil"/>
              <w:bottom w:val="nil"/>
              <w:right w:val="nil"/>
            </w:tcBorders>
            <w:shd w:val="clear" w:color="auto" w:fill="auto"/>
            <w:noWrap/>
            <w:vAlign w:val="bottom"/>
            <w:hideMark/>
          </w:tcPr>
          <w:p w14:paraId="6CC4D02D" w14:textId="77777777" w:rsidR="009D3E92" w:rsidRPr="0007329F" w:rsidRDefault="009D3E92" w:rsidP="009D3E92">
            <w:pPr>
              <w:spacing w:before="0" w:line="240" w:lineRule="auto"/>
              <w:jc w:val="left"/>
              <w:rPr>
                <w:rFonts w:eastAsia="Times New Roman"/>
                <w:sz w:val="20"/>
                <w:szCs w:val="20"/>
                <w:lang w:eastAsia="ca-ES"/>
              </w:rPr>
            </w:pPr>
          </w:p>
        </w:tc>
        <w:tc>
          <w:tcPr>
            <w:tcW w:w="759" w:type="dxa"/>
            <w:tcBorders>
              <w:top w:val="nil"/>
              <w:left w:val="nil"/>
              <w:bottom w:val="nil"/>
              <w:right w:val="nil"/>
            </w:tcBorders>
            <w:shd w:val="clear" w:color="auto" w:fill="auto"/>
            <w:noWrap/>
            <w:vAlign w:val="bottom"/>
            <w:hideMark/>
          </w:tcPr>
          <w:p w14:paraId="55733885" w14:textId="77777777" w:rsidR="009D3E92" w:rsidRPr="0007329F" w:rsidRDefault="009D3E92" w:rsidP="009D3E92">
            <w:pPr>
              <w:spacing w:before="0" w:line="240" w:lineRule="auto"/>
              <w:jc w:val="left"/>
              <w:rPr>
                <w:rFonts w:eastAsia="Times New Roman"/>
                <w:sz w:val="20"/>
                <w:szCs w:val="20"/>
                <w:lang w:eastAsia="ca-ES"/>
              </w:rPr>
            </w:pPr>
          </w:p>
        </w:tc>
        <w:tc>
          <w:tcPr>
            <w:tcW w:w="227" w:type="dxa"/>
            <w:tcBorders>
              <w:top w:val="nil"/>
              <w:left w:val="single" w:sz="12" w:space="0" w:color="auto"/>
              <w:bottom w:val="nil"/>
              <w:right w:val="single" w:sz="8" w:space="0" w:color="auto"/>
            </w:tcBorders>
            <w:shd w:val="clear" w:color="000000" w:fill="D9D9D9"/>
            <w:noWrap/>
            <w:vAlign w:val="center"/>
            <w:hideMark/>
          </w:tcPr>
          <w:p w14:paraId="404C2EFE"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w:t>
            </w:r>
          </w:p>
        </w:tc>
        <w:tc>
          <w:tcPr>
            <w:tcW w:w="227" w:type="dxa"/>
            <w:tcBorders>
              <w:top w:val="nil"/>
              <w:left w:val="nil"/>
              <w:bottom w:val="nil"/>
              <w:right w:val="single" w:sz="8" w:space="0" w:color="auto"/>
            </w:tcBorders>
            <w:shd w:val="clear" w:color="000000" w:fill="F2F2F2"/>
            <w:noWrap/>
            <w:vAlign w:val="center"/>
            <w:hideMark/>
          </w:tcPr>
          <w:p w14:paraId="45B39699"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w:t>
            </w:r>
          </w:p>
        </w:tc>
        <w:tc>
          <w:tcPr>
            <w:tcW w:w="227" w:type="dxa"/>
            <w:tcBorders>
              <w:top w:val="nil"/>
              <w:left w:val="nil"/>
              <w:bottom w:val="nil"/>
              <w:right w:val="single" w:sz="8" w:space="0" w:color="auto"/>
            </w:tcBorders>
            <w:shd w:val="clear" w:color="000000" w:fill="D9D9D9"/>
            <w:noWrap/>
            <w:vAlign w:val="center"/>
            <w:hideMark/>
          </w:tcPr>
          <w:p w14:paraId="15A53AA2"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w:t>
            </w:r>
          </w:p>
        </w:tc>
        <w:tc>
          <w:tcPr>
            <w:tcW w:w="227" w:type="dxa"/>
            <w:tcBorders>
              <w:top w:val="nil"/>
              <w:left w:val="nil"/>
              <w:bottom w:val="nil"/>
              <w:right w:val="single" w:sz="8" w:space="0" w:color="auto"/>
            </w:tcBorders>
            <w:shd w:val="clear" w:color="000000" w:fill="F2F2F2"/>
            <w:noWrap/>
            <w:vAlign w:val="center"/>
            <w:hideMark/>
          </w:tcPr>
          <w:p w14:paraId="7EC72487"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4</w:t>
            </w:r>
          </w:p>
        </w:tc>
        <w:tc>
          <w:tcPr>
            <w:tcW w:w="227" w:type="dxa"/>
            <w:tcBorders>
              <w:top w:val="nil"/>
              <w:left w:val="nil"/>
              <w:bottom w:val="nil"/>
              <w:right w:val="single" w:sz="12" w:space="0" w:color="auto"/>
            </w:tcBorders>
            <w:shd w:val="clear" w:color="000000" w:fill="D9D9D9"/>
            <w:noWrap/>
            <w:vAlign w:val="center"/>
            <w:hideMark/>
          </w:tcPr>
          <w:p w14:paraId="38D13A6A"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FFFFFF"/>
            <w:noWrap/>
            <w:vAlign w:val="center"/>
            <w:hideMark/>
          </w:tcPr>
          <w:p w14:paraId="4DBAD996"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8</w:t>
            </w:r>
          </w:p>
        </w:tc>
        <w:tc>
          <w:tcPr>
            <w:tcW w:w="227" w:type="dxa"/>
            <w:tcBorders>
              <w:top w:val="nil"/>
              <w:left w:val="nil"/>
              <w:bottom w:val="nil"/>
              <w:right w:val="single" w:sz="8" w:space="0" w:color="auto"/>
            </w:tcBorders>
            <w:shd w:val="clear" w:color="000000" w:fill="F2F2F2"/>
            <w:noWrap/>
            <w:vAlign w:val="center"/>
            <w:hideMark/>
          </w:tcPr>
          <w:p w14:paraId="143A2A9C"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9</w:t>
            </w:r>
          </w:p>
        </w:tc>
        <w:tc>
          <w:tcPr>
            <w:tcW w:w="227" w:type="dxa"/>
            <w:tcBorders>
              <w:top w:val="nil"/>
              <w:left w:val="nil"/>
              <w:bottom w:val="nil"/>
              <w:right w:val="single" w:sz="8" w:space="0" w:color="auto"/>
            </w:tcBorders>
            <w:shd w:val="clear" w:color="000000" w:fill="FFFFFF"/>
            <w:noWrap/>
            <w:vAlign w:val="center"/>
            <w:hideMark/>
          </w:tcPr>
          <w:p w14:paraId="1681515B"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0</w:t>
            </w:r>
          </w:p>
        </w:tc>
        <w:tc>
          <w:tcPr>
            <w:tcW w:w="227" w:type="dxa"/>
            <w:tcBorders>
              <w:top w:val="nil"/>
              <w:left w:val="nil"/>
              <w:bottom w:val="nil"/>
              <w:right w:val="single" w:sz="8" w:space="0" w:color="auto"/>
            </w:tcBorders>
            <w:shd w:val="clear" w:color="000000" w:fill="F2F2F2"/>
            <w:noWrap/>
            <w:vAlign w:val="center"/>
            <w:hideMark/>
          </w:tcPr>
          <w:p w14:paraId="7A1AC9C0"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1</w:t>
            </w:r>
          </w:p>
        </w:tc>
        <w:tc>
          <w:tcPr>
            <w:tcW w:w="227" w:type="dxa"/>
            <w:tcBorders>
              <w:top w:val="nil"/>
              <w:left w:val="nil"/>
              <w:bottom w:val="nil"/>
              <w:right w:val="nil"/>
            </w:tcBorders>
            <w:shd w:val="clear" w:color="auto" w:fill="FF0000"/>
            <w:noWrap/>
            <w:vAlign w:val="center"/>
            <w:hideMark/>
          </w:tcPr>
          <w:p w14:paraId="70BAC5B4"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2</w:t>
            </w:r>
          </w:p>
        </w:tc>
        <w:tc>
          <w:tcPr>
            <w:tcW w:w="227" w:type="dxa"/>
            <w:tcBorders>
              <w:top w:val="nil"/>
              <w:left w:val="single" w:sz="12" w:space="0" w:color="auto"/>
              <w:bottom w:val="nil"/>
              <w:right w:val="single" w:sz="8" w:space="0" w:color="auto"/>
            </w:tcBorders>
            <w:shd w:val="clear" w:color="000000" w:fill="D9D9D9"/>
            <w:noWrap/>
            <w:vAlign w:val="center"/>
            <w:hideMark/>
          </w:tcPr>
          <w:p w14:paraId="483F8D7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5</w:t>
            </w:r>
          </w:p>
        </w:tc>
        <w:tc>
          <w:tcPr>
            <w:tcW w:w="227" w:type="dxa"/>
            <w:tcBorders>
              <w:top w:val="nil"/>
              <w:left w:val="nil"/>
              <w:bottom w:val="nil"/>
              <w:right w:val="single" w:sz="8" w:space="0" w:color="auto"/>
            </w:tcBorders>
            <w:shd w:val="clear" w:color="000000" w:fill="F2F2F2"/>
            <w:noWrap/>
            <w:vAlign w:val="center"/>
            <w:hideMark/>
          </w:tcPr>
          <w:p w14:paraId="4921F60D"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6</w:t>
            </w:r>
          </w:p>
        </w:tc>
        <w:tc>
          <w:tcPr>
            <w:tcW w:w="227" w:type="dxa"/>
            <w:tcBorders>
              <w:top w:val="nil"/>
              <w:left w:val="nil"/>
              <w:bottom w:val="nil"/>
              <w:right w:val="single" w:sz="8" w:space="0" w:color="auto"/>
            </w:tcBorders>
            <w:shd w:val="clear" w:color="000000" w:fill="D9D9D9"/>
            <w:noWrap/>
            <w:vAlign w:val="center"/>
            <w:hideMark/>
          </w:tcPr>
          <w:p w14:paraId="36E92DEF"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7</w:t>
            </w:r>
          </w:p>
        </w:tc>
        <w:tc>
          <w:tcPr>
            <w:tcW w:w="227" w:type="dxa"/>
            <w:tcBorders>
              <w:top w:val="nil"/>
              <w:left w:val="nil"/>
              <w:bottom w:val="nil"/>
              <w:right w:val="single" w:sz="8" w:space="0" w:color="auto"/>
            </w:tcBorders>
            <w:shd w:val="clear" w:color="000000" w:fill="F2F2F2"/>
            <w:noWrap/>
            <w:vAlign w:val="center"/>
            <w:hideMark/>
          </w:tcPr>
          <w:p w14:paraId="2A94022B"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8</w:t>
            </w:r>
          </w:p>
        </w:tc>
        <w:tc>
          <w:tcPr>
            <w:tcW w:w="227" w:type="dxa"/>
            <w:tcBorders>
              <w:top w:val="nil"/>
              <w:left w:val="nil"/>
              <w:bottom w:val="nil"/>
              <w:right w:val="single" w:sz="12" w:space="0" w:color="auto"/>
            </w:tcBorders>
            <w:shd w:val="clear" w:color="000000" w:fill="D9D9D9"/>
            <w:noWrap/>
            <w:vAlign w:val="center"/>
            <w:hideMark/>
          </w:tcPr>
          <w:p w14:paraId="0B23E505"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9</w:t>
            </w:r>
          </w:p>
        </w:tc>
        <w:tc>
          <w:tcPr>
            <w:tcW w:w="227" w:type="dxa"/>
            <w:tcBorders>
              <w:top w:val="nil"/>
              <w:left w:val="nil"/>
              <w:bottom w:val="nil"/>
              <w:right w:val="single" w:sz="8" w:space="0" w:color="auto"/>
            </w:tcBorders>
            <w:shd w:val="clear" w:color="000000" w:fill="FFFFFF"/>
            <w:noWrap/>
            <w:vAlign w:val="center"/>
            <w:hideMark/>
          </w:tcPr>
          <w:p w14:paraId="7B15A989"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2</w:t>
            </w:r>
          </w:p>
        </w:tc>
        <w:tc>
          <w:tcPr>
            <w:tcW w:w="227" w:type="dxa"/>
            <w:tcBorders>
              <w:top w:val="nil"/>
              <w:left w:val="nil"/>
              <w:bottom w:val="nil"/>
              <w:right w:val="single" w:sz="8" w:space="0" w:color="auto"/>
            </w:tcBorders>
            <w:shd w:val="clear" w:color="000000" w:fill="F2F2F2"/>
            <w:noWrap/>
            <w:vAlign w:val="center"/>
            <w:hideMark/>
          </w:tcPr>
          <w:p w14:paraId="0915D9DE"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3</w:t>
            </w:r>
          </w:p>
        </w:tc>
        <w:tc>
          <w:tcPr>
            <w:tcW w:w="227" w:type="dxa"/>
            <w:tcBorders>
              <w:top w:val="nil"/>
              <w:left w:val="nil"/>
              <w:bottom w:val="nil"/>
              <w:right w:val="single" w:sz="8" w:space="0" w:color="auto"/>
            </w:tcBorders>
            <w:shd w:val="clear" w:color="000000" w:fill="FFFFFF"/>
            <w:noWrap/>
            <w:vAlign w:val="center"/>
            <w:hideMark/>
          </w:tcPr>
          <w:p w14:paraId="2653DF1C"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4</w:t>
            </w:r>
          </w:p>
        </w:tc>
        <w:tc>
          <w:tcPr>
            <w:tcW w:w="227" w:type="dxa"/>
            <w:tcBorders>
              <w:top w:val="nil"/>
              <w:left w:val="nil"/>
              <w:bottom w:val="nil"/>
              <w:right w:val="single" w:sz="8" w:space="0" w:color="auto"/>
            </w:tcBorders>
            <w:shd w:val="clear" w:color="000000" w:fill="F2F2F2"/>
            <w:noWrap/>
            <w:vAlign w:val="center"/>
            <w:hideMark/>
          </w:tcPr>
          <w:p w14:paraId="7AA2F74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5</w:t>
            </w:r>
          </w:p>
        </w:tc>
        <w:tc>
          <w:tcPr>
            <w:tcW w:w="227" w:type="dxa"/>
            <w:tcBorders>
              <w:top w:val="nil"/>
              <w:left w:val="nil"/>
              <w:bottom w:val="nil"/>
              <w:right w:val="nil"/>
            </w:tcBorders>
            <w:shd w:val="clear" w:color="000000" w:fill="FFFFFF"/>
            <w:noWrap/>
            <w:vAlign w:val="center"/>
            <w:hideMark/>
          </w:tcPr>
          <w:p w14:paraId="58F480C2"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6</w:t>
            </w:r>
          </w:p>
        </w:tc>
        <w:tc>
          <w:tcPr>
            <w:tcW w:w="227" w:type="dxa"/>
            <w:tcBorders>
              <w:top w:val="nil"/>
              <w:left w:val="single" w:sz="12" w:space="0" w:color="auto"/>
              <w:bottom w:val="nil"/>
              <w:right w:val="single" w:sz="8" w:space="0" w:color="auto"/>
            </w:tcBorders>
            <w:shd w:val="clear" w:color="000000" w:fill="D9D9D9"/>
            <w:noWrap/>
            <w:vAlign w:val="center"/>
            <w:hideMark/>
          </w:tcPr>
          <w:p w14:paraId="36FC6DF7"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w:t>
            </w:r>
          </w:p>
        </w:tc>
        <w:tc>
          <w:tcPr>
            <w:tcW w:w="227" w:type="dxa"/>
            <w:tcBorders>
              <w:top w:val="nil"/>
              <w:left w:val="nil"/>
              <w:bottom w:val="nil"/>
              <w:right w:val="single" w:sz="8" w:space="0" w:color="auto"/>
            </w:tcBorders>
            <w:shd w:val="clear" w:color="000000" w:fill="F2F2F2"/>
            <w:noWrap/>
            <w:vAlign w:val="center"/>
            <w:hideMark/>
          </w:tcPr>
          <w:p w14:paraId="0D136E42"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w:t>
            </w:r>
          </w:p>
        </w:tc>
        <w:tc>
          <w:tcPr>
            <w:tcW w:w="227" w:type="dxa"/>
            <w:tcBorders>
              <w:top w:val="nil"/>
              <w:left w:val="nil"/>
              <w:bottom w:val="nil"/>
              <w:right w:val="single" w:sz="8" w:space="0" w:color="auto"/>
            </w:tcBorders>
            <w:shd w:val="clear" w:color="000000" w:fill="D9D9D9"/>
            <w:noWrap/>
            <w:vAlign w:val="center"/>
            <w:hideMark/>
          </w:tcPr>
          <w:p w14:paraId="3D797F1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w:t>
            </w:r>
          </w:p>
        </w:tc>
        <w:tc>
          <w:tcPr>
            <w:tcW w:w="227" w:type="dxa"/>
            <w:tcBorders>
              <w:top w:val="nil"/>
              <w:left w:val="nil"/>
              <w:bottom w:val="nil"/>
              <w:right w:val="single" w:sz="8" w:space="0" w:color="auto"/>
            </w:tcBorders>
            <w:shd w:val="clear" w:color="000000" w:fill="F2F2F2"/>
            <w:noWrap/>
            <w:vAlign w:val="center"/>
            <w:hideMark/>
          </w:tcPr>
          <w:p w14:paraId="790C85A4"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4</w:t>
            </w:r>
          </w:p>
        </w:tc>
        <w:tc>
          <w:tcPr>
            <w:tcW w:w="227" w:type="dxa"/>
            <w:tcBorders>
              <w:top w:val="nil"/>
              <w:left w:val="nil"/>
              <w:bottom w:val="nil"/>
              <w:right w:val="single" w:sz="12" w:space="0" w:color="auto"/>
            </w:tcBorders>
            <w:shd w:val="clear" w:color="000000" w:fill="D9D9D9"/>
            <w:noWrap/>
            <w:vAlign w:val="center"/>
            <w:hideMark/>
          </w:tcPr>
          <w:p w14:paraId="706FD5F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FFFFFF"/>
            <w:noWrap/>
            <w:vAlign w:val="center"/>
            <w:hideMark/>
          </w:tcPr>
          <w:p w14:paraId="0D6F7803"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8</w:t>
            </w:r>
          </w:p>
        </w:tc>
        <w:tc>
          <w:tcPr>
            <w:tcW w:w="227" w:type="dxa"/>
            <w:tcBorders>
              <w:top w:val="nil"/>
              <w:left w:val="nil"/>
              <w:bottom w:val="nil"/>
              <w:right w:val="single" w:sz="8" w:space="0" w:color="auto"/>
            </w:tcBorders>
            <w:shd w:val="clear" w:color="000000" w:fill="F2F2F2"/>
            <w:noWrap/>
            <w:vAlign w:val="center"/>
            <w:hideMark/>
          </w:tcPr>
          <w:p w14:paraId="085BCF8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9</w:t>
            </w:r>
          </w:p>
        </w:tc>
        <w:tc>
          <w:tcPr>
            <w:tcW w:w="227" w:type="dxa"/>
            <w:tcBorders>
              <w:top w:val="nil"/>
              <w:left w:val="nil"/>
              <w:bottom w:val="nil"/>
              <w:right w:val="single" w:sz="8" w:space="0" w:color="auto"/>
            </w:tcBorders>
            <w:shd w:val="clear" w:color="000000" w:fill="FFFFFF"/>
            <w:noWrap/>
            <w:vAlign w:val="center"/>
            <w:hideMark/>
          </w:tcPr>
          <w:p w14:paraId="4534351F"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0</w:t>
            </w:r>
          </w:p>
        </w:tc>
        <w:tc>
          <w:tcPr>
            <w:tcW w:w="227" w:type="dxa"/>
            <w:tcBorders>
              <w:top w:val="nil"/>
              <w:left w:val="nil"/>
              <w:bottom w:val="nil"/>
              <w:right w:val="single" w:sz="8" w:space="0" w:color="auto"/>
            </w:tcBorders>
            <w:shd w:val="clear" w:color="000000" w:fill="F2F2F2"/>
            <w:noWrap/>
            <w:vAlign w:val="center"/>
            <w:hideMark/>
          </w:tcPr>
          <w:p w14:paraId="7EE6B502"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1</w:t>
            </w:r>
          </w:p>
        </w:tc>
        <w:tc>
          <w:tcPr>
            <w:tcW w:w="227" w:type="dxa"/>
            <w:tcBorders>
              <w:top w:val="nil"/>
              <w:left w:val="nil"/>
              <w:bottom w:val="nil"/>
              <w:right w:val="nil"/>
            </w:tcBorders>
            <w:shd w:val="clear" w:color="000000" w:fill="FFFFFF"/>
            <w:noWrap/>
            <w:vAlign w:val="center"/>
            <w:hideMark/>
          </w:tcPr>
          <w:p w14:paraId="73BB0A4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2</w:t>
            </w:r>
          </w:p>
        </w:tc>
        <w:tc>
          <w:tcPr>
            <w:tcW w:w="227" w:type="dxa"/>
            <w:tcBorders>
              <w:top w:val="nil"/>
              <w:left w:val="single" w:sz="12" w:space="0" w:color="auto"/>
              <w:bottom w:val="nil"/>
              <w:right w:val="single" w:sz="8" w:space="0" w:color="auto"/>
            </w:tcBorders>
            <w:shd w:val="clear" w:color="000000" w:fill="D9D9D9"/>
            <w:noWrap/>
            <w:vAlign w:val="center"/>
            <w:hideMark/>
          </w:tcPr>
          <w:p w14:paraId="69855B9E"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5</w:t>
            </w:r>
          </w:p>
        </w:tc>
        <w:tc>
          <w:tcPr>
            <w:tcW w:w="227" w:type="dxa"/>
            <w:tcBorders>
              <w:top w:val="nil"/>
              <w:left w:val="nil"/>
              <w:bottom w:val="nil"/>
              <w:right w:val="single" w:sz="8" w:space="0" w:color="auto"/>
            </w:tcBorders>
            <w:shd w:val="clear" w:color="000000" w:fill="F2F2F2"/>
            <w:noWrap/>
            <w:vAlign w:val="center"/>
            <w:hideMark/>
          </w:tcPr>
          <w:p w14:paraId="3C18ADEA"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6</w:t>
            </w:r>
          </w:p>
        </w:tc>
        <w:tc>
          <w:tcPr>
            <w:tcW w:w="227" w:type="dxa"/>
            <w:tcBorders>
              <w:top w:val="nil"/>
              <w:left w:val="nil"/>
              <w:bottom w:val="nil"/>
              <w:right w:val="single" w:sz="8" w:space="0" w:color="auto"/>
            </w:tcBorders>
            <w:shd w:val="clear" w:color="000000" w:fill="D9D9D9"/>
            <w:noWrap/>
            <w:vAlign w:val="center"/>
            <w:hideMark/>
          </w:tcPr>
          <w:p w14:paraId="19D4CAF8"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7</w:t>
            </w:r>
          </w:p>
        </w:tc>
        <w:tc>
          <w:tcPr>
            <w:tcW w:w="227" w:type="dxa"/>
            <w:tcBorders>
              <w:top w:val="nil"/>
              <w:left w:val="nil"/>
              <w:bottom w:val="nil"/>
              <w:right w:val="single" w:sz="8" w:space="0" w:color="auto"/>
            </w:tcBorders>
            <w:shd w:val="clear" w:color="000000" w:fill="F2F2F2"/>
            <w:noWrap/>
            <w:vAlign w:val="center"/>
            <w:hideMark/>
          </w:tcPr>
          <w:p w14:paraId="137B4139"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8</w:t>
            </w:r>
          </w:p>
        </w:tc>
        <w:tc>
          <w:tcPr>
            <w:tcW w:w="227" w:type="dxa"/>
            <w:tcBorders>
              <w:top w:val="nil"/>
              <w:left w:val="nil"/>
              <w:bottom w:val="nil"/>
              <w:right w:val="single" w:sz="12" w:space="0" w:color="auto"/>
            </w:tcBorders>
            <w:shd w:val="clear" w:color="000000" w:fill="D9D9D9"/>
            <w:noWrap/>
            <w:vAlign w:val="center"/>
            <w:hideMark/>
          </w:tcPr>
          <w:p w14:paraId="7A81D2DD"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9</w:t>
            </w:r>
          </w:p>
        </w:tc>
        <w:tc>
          <w:tcPr>
            <w:tcW w:w="227" w:type="dxa"/>
            <w:tcBorders>
              <w:top w:val="nil"/>
              <w:left w:val="nil"/>
              <w:bottom w:val="nil"/>
              <w:right w:val="single" w:sz="8" w:space="0" w:color="auto"/>
            </w:tcBorders>
            <w:shd w:val="clear" w:color="000000" w:fill="FFFFFF"/>
            <w:noWrap/>
            <w:vAlign w:val="center"/>
            <w:hideMark/>
          </w:tcPr>
          <w:p w14:paraId="61835A19"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2</w:t>
            </w:r>
          </w:p>
        </w:tc>
        <w:tc>
          <w:tcPr>
            <w:tcW w:w="227" w:type="dxa"/>
            <w:tcBorders>
              <w:top w:val="nil"/>
              <w:left w:val="nil"/>
              <w:bottom w:val="nil"/>
              <w:right w:val="single" w:sz="8" w:space="0" w:color="auto"/>
            </w:tcBorders>
            <w:shd w:val="clear" w:color="000000" w:fill="F2F2F2"/>
            <w:noWrap/>
            <w:vAlign w:val="center"/>
            <w:hideMark/>
          </w:tcPr>
          <w:p w14:paraId="07246DFE"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3</w:t>
            </w:r>
          </w:p>
        </w:tc>
        <w:tc>
          <w:tcPr>
            <w:tcW w:w="227" w:type="dxa"/>
            <w:tcBorders>
              <w:top w:val="nil"/>
              <w:left w:val="nil"/>
              <w:bottom w:val="nil"/>
              <w:right w:val="single" w:sz="8" w:space="0" w:color="auto"/>
            </w:tcBorders>
            <w:shd w:val="clear" w:color="000000" w:fill="FFFFFF"/>
            <w:noWrap/>
            <w:vAlign w:val="center"/>
            <w:hideMark/>
          </w:tcPr>
          <w:p w14:paraId="1B9C54E2"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4</w:t>
            </w:r>
          </w:p>
        </w:tc>
        <w:tc>
          <w:tcPr>
            <w:tcW w:w="227" w:type="dxa"/>
            <w:tcBorders>
              <w:top w:val="nil"/>
              <w:left w:val="nil"/>
              <w:bottom w:val="nil"/>
              <w:right w:val="single" w:sz="8" w:space="0" w:color="auto"/>
            </w:tcBorders>
            <w:shd w:val="clear" w:color="000000" w:fill="F2F2F2"/>
            <w:noWrap/>
            <w:vAlign w:val="center"/>
            <w:hideMark/>
          </w:tcPr>
          <w:p w14:paraId="57713100"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5</w:t>
            </w:r>
          </w:p>
        </w:tc>
        <w:tc>
          <w:tcPr>
            <w:tcW w:w="227" w:type="dxa"/>
            <w:tcBorders>
              <w:top w:val="nil"/>
              <w:left w:val="nil"/>
              <w:bottom w:val="nil"/>
              <w:right w:val="nil"/>
            </w:tcBorders>
            <w:shd w:val="clear" w:color="000000" w:fill="FFFFFF"/>
            <w:noWrap/>
            <w:vAlign w:val="center"/>
            <w:hideMark/>
          </w:tcPr>
          <w:p w14:paraId="2C71B11B"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6</w:t>
            </w:r>
          </w:p>
        </w:tc>
        <w:tc>
          <w:tcPr>
            <w:tcW w:w="227" w:type="dxa"/>
            <w:tcBorders>
              <w:top w:val="nil"/>
              <w:left w:val="single" w:sz="12" w:space="0" w:color="auto"/>
              <w:bottom w:val="nil"/>
              <w:right w:val="single" w:sz="8" w:space="0" w:color="auto"/>
            </w:tcBorders>
            <w:shd w:val="clear" w:color="000000" w:fill="D9D9D9"/>
            <w:noWrap/>
            <w:vAlign w:val="center"/>
            <w:hideMark/>
          </w:tcPr>
          <w:p w14:paraId="20A42610"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9</w:t>
            </w:r>
          </w:p>
        </w:tc>
        <w:tc>
          <w:tcPr>
            <w:tcW w:w="227" w:type="dxa"/>
            <w:tcBorders>
              <w:top w:val="nil"/>
              <w:left w:val="nil"/>
              <w:bottom w:val="nil"/>
              <w:right w:val="single" w:sz="8" w:space="0" w:color="auto"/>
            </w:tcBorders>
            <w:shd w:val="clear" w:color="000000" w:fill="F2F2F2"/>
            <w:noWrap/>
            <w:vAlign w:val="center"/>
            <w:hideMark/>
          </w:tcPr>
          <w:p w14:paraId="5454F1B4"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0</w:t>
            </w:r>
          </w:p>
        </w:tc>
        <w:tc>
          <w:tcPr>
            <w:tcW w:w="227" w:type="dxa"/>
            <w:tcBorders>
              <w:top w:val="nil"/>
              <w:left w:val="nil"/>
              <w:bottom w:val="nil"/>
              <w:right w:val="single" w:sz="8" w:space="0" w:color="auto"/>
            </w:tcBorders>
            <w:shd w:val="clear" w:color="000000" w:fill="D9D9D9"/>
            <w:noWrap/>
            <w:vAlign w:val="center"/>
            <w:hideMark/>
          </w:tcPr>
          <w:p w14:paraId="59C96194"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1</w:t>
            </w:r>
          </w:p>
        </w:tc>
        <w:tc>
          <w:tcPr>
            <w:tcW w:w="227" w:type="dxa"/>
            <w:tcBorders>
              <w:top w:val="nil"/>
              <w:left w:val="nil"/>
              <w:bottom w:val="nil"/>
              <w:right w:val="single" w:sz="8" w:space="0" w:color="auto"/>
            </w:tcBorders>
            <w:shd w:val="clear" w:color="000000" w:fill="F2F2F2"/>
            <w:noWrap/>
            <w:vAlign w:val="center"/>
            <w:hideMark/>
          </w:tcPr>
          <w:p w14:paraId="1DB146C8"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w:t>
            </w:r>
          </w:p>
        </w:tc>
        <w:tc>
          <w:tcPr>
            <w:tcW w:w="227" w:type="dxa"/>
            <w:tcBorders>
              <w:top w:val="nil"/>
              <w:left w:val="nil"/>
              <w:bottom w:val="nil"/>
              <w:right w:val="single" w:sz="12" w:space="0" w:color="auto"/>
            </w:tcBorders>
            <w:shd w:val="clear" w:color="000000" w:fill="D9D9D9"/>
            <w:noWrap/>
            <w:vAlign w:val="center"/>
            <w:hideMark/>
          </w:tcPr>
          <w:p w14:paraId="34F51C3B"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w:t>
            </w:r>
          </w:p>
        </w:tc>
        <w:tc>
          <w:tcPr>
            <w:tcW w:w="227" w:type="dxa"/>
            <w:tcBorders>
              <w:top w:val="nil"/>
              <w:left w:val="nil"/>
              <w:bottom w:val="nil"/>
              <w:right w:val="single" w:sz="8" w:space="0" w:color="auto"/>
            </w:tcBorders>
            <w:shd w:val="clear" w:color="000000" w:fill="FFFFFF"/>
            <w:noWrap/>
            <w:vAlign w:val="center"/>
            <w:hideMark/>
          </w:tcPr>
          <w:p w14:paraId="3A48D867"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F2F2F2"/>
            <w:noWrap/>
            <w:vAlign w:val="center"/>
            <w:hideMark/>
          </w:tcPr>
          <w:p w14:paraId="17A2C083"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6</w:t>
            </w:r>
          </w:p>
        </w:tc>
        <w:tc>
          <w:tcPr>
            <w:tcW w:w="227" w:type="dxa"/>
            <w:tcBorders>
              <w:top w:val="nil"/>
              <w:left w:val="nil"/>
              <w:bottom w:val="nil"/>
              <w:right w:val="single" w:sz="8" w:space="0" w:color="auto"/>
            </w:tcBorders>
            <w:shd w:val="clear" w:color="000000" w:fill="FFFFFF"/>
            <w:noWrap/>
            <w:vAlign w:val="center"/>
            <w:hideMark/>
          </w:tcPr>
          <w:p w14:paraId="59C013F1"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7</w:t>
            </w:r>
          </w:p>
        </w:tc>
        <w:tc>
          <w:tcPr>
            <w:tcW w:w="227" w:type="dxa"/>
            <w:tcBorders>
              <w:top w:val="nil"/>
              <w:left w:val="nil"/>
              <w:bottom w:val="nil"/>
              <w:right w:val="single" w:sz="8" w:space="0" w:color="auto"/>
            </w:tcBorders>
            <w:shd w:val="clear" w:color="000000" w:fill="F2F2F2"/>
            <w:noWrap/>
            <w:vAlign w:val="center"/>
            <w:hideMark/>
          </w:tcPr>
          <w:p w14:paraId="38C9E0CA"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8</w:t>
            </w:r>
          </w:p>
        </w:tc>
        <w:tc>
          <w:tcPr>
            <w:tcW w:w="227" w:type="dxa"/>
            <w:tcBorders>
              <w:top w:val="nil"/>
              <w:left w:val="nil"/>
              <w:bottom w:val="nil"/>
              <w:right w:val="nil"/>
            </w:tcBorders>
            <w:shd w:val="clear" w:color="000000" w:fill="FFFFFF"/>
            <w:noWrap/>
            <w:vAlign w:val="center"/>
            <w:hideMark/>
          </w:tcPr>
          <w:p w14:paraId="33C16FDD"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9</w:t>
            </w:r>
          </w:p>
        </w:tc>
        <w:tc>
          <w:tcPr>
            <w:tcW w:w="227" w:type="dxa"/>
            <w:tcBorders>
              <w:top w:val="nil"/>
              <w:left w:val="single" w:sz="12" w:space="0" w:color="auto"/>
              <w:bottom w:val="nil"/>
              <w:right w:val="single" w:sz="8" w:space="0" w:color="auto"/>
            </w:tcBorders>
            <w:shd w:val="clear" w:color="000000" w:fill="D9D9D9"/>
            <w:noWrap/>
            <w:vAlign w:val="center"/>
            <w:hideMark/>
          </w:tcPr>
          <w:p w14:paraId="1EED39E5"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2</w:t>
            </w:r>
          </w:p>
        </w:tc>
        <w:tc>
          <w:tcPr>
            <w:tcW w:w="227" w:type="dxa"/>
            <w:tcBorders>
              <w:top w:val="nil"/>
              <w:left w:val="nil"/>
              <w:bottom w:val="nil"/>
              <w:right w:val="single" w:sz="8" w:space="0" w:color="auto"/>
            </w:tcBorders>
            <w:shd w:val="clear" w:color="000000" w:fill="F2F2F2"/>
            <w:noWrap/>
            <w:vAlign w:val="center"/>
            <w:hideMark/>
          </w:tcPr>
          <w:p w14:paraId="0DD2BA0C"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3</w:t>
            </w:r>
          </w:p>
        </w:tc>
        <w:tc>
          <w:tcPr>
            <w:tcW w:w="227" w:type="dxa"/>
            <w:tcBorders>
              <w:top w:val="nil"/>
              <w:left w:val="nil"/>
              <w:bottom w:val="nil"/>
              <w:right w:val="single" w:sz="8" w:space="0" w:color="auto"/>
            </w:tcBorders>
            <w:shd w:val="clear" w:color="000000" w:fill="D9D9D9"/>
            <w:noWrap/>
            <w:vAlign w:val="center"/>
            <w:hideMark/>
          </w:tcPr>
          <w:p w14:paraId="68380625"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4</w:t>
            </w:r>
          </w:p>
        </w:tc>
        <w:tc>
          <w:tcPr>
            <w:tcW w:w="227" w:type="dxa"/>
            <w:tcBorders>
              <w:top w:val="nil"/>
              <w:left w:val="nil"/>
              <w:bottom w:val="nil"/>
              <w:right w:val="single" w:sz="8" w:space="0" w:color="auto"/>
            </w:tcBorders>
            <w:shd w:val="clear" w:color="000000" w:fill="F2F2F2"/>
            <w:noWrap/>
            <w:vAlign w:val="center"/>
            <w:hideMark/>
          </w:tcPr>
          <w:p w14:paraId="4850A497"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5</w:t>
            </w:r>
          </w:p>
        </w:tc>
        <w:tc>
          <w:tcPr>
            <w:tcW w:w="227" w:type="dxa"/>
            <w:tcBorders>
              <w:top w:val="nil"/>
              <w:left w:val="nil"/>
              <w:bottom w:val="nil"/>
              <w:right w:val="single" w:sz="12" w:space="0" w:color="auto"/>
            </w:tcBorders>
            <w:shd w:val="clear" w:color="000000" w:fill="D9D9D9"/>
            <w:noWrap/>
            <w:vAlign w:val="center"/>
            <w:hideMark/>
          </w:tcPr>
          <w:p w14:paraId="58C704F4" w14:textId="77777777" w:rsidR="009D3E92" w:rsidRPr="0007329F" w:rsidRDefault="009D3E92" w:rsidP="009D3E92">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6</w:t>
            </w:r>
          </w:p>
        </w:tc>
      </w:tr>
      <w:tr w:rsidR="0084783B" w:rsidRPr="0007329F" w14:paraId="609E4520" w14:textId="77777777" w:rsidTr="009D3E92">
        <w:trPr>
          <w:cantSplit/>
          <w:trHeight w:val="227"/>
        </w:trPr>
        <w:tc>
          <w:tcPr>
            <w:tcW w:w="321" w:type="dxa"/>
            <w:vMerge w:val="restart"/>
            <w:tcBorders>
              <w:top w:val="single" w:sz="12" w:space="0" w:color="auto"/>
              <w:left w:val="single" w:sz="12" w:space="0" w:color="auto"/>
              <w:bottom w:val="single" w:sz="12" w:space="0" w:color="000000"/>
              <w:right w:val="nil"/>
            </w:tcBorders>
            <w:shd w:val="clear" w:color="auto" w:fill="808080" w:themeFill="background1" w:themeFillShade="80"/>
            <w:noWrap/>
            <w:textDirection w:val="btLr"/>
            <w:vAlign w:val="center"/>
            <w:hideMark/>
          </w:tcPr>
          <w:p w14:paraId="7104BAD8"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OCS</w:t>
            </w:r>
          </w:p>
        </w:tc>
        <w:tc>
          <w:tcPr>
            <w:tcW w:w="1145" w:type="dxa"/>
            <w:gridSpan w:val="2"/>
            <w:tcBorders>
              <w:top w:val="single" w:sz="12" w:space="0" w:color="auto"/>
              <w:left w:val="single" w:sz="12" w:space="0" w:color="auto"/>
              <w:bottom w:val="single" w:sz="4" w:space="0" w:color="auto"/>
              <w:right w:val="single" w:sz="8" w:space="0" w:color="auto"/>
            </w:tcBorders>
            <w:shd w:val="clear" w:color="000000" w:fill="BFBFBF"/>
            <w:noWrap/>
            <w:vAlign w:val="center"/>
            <w:hideMark/>
          </w:tcPr>
          <w:p w14:paraId="33538E33" w14:textId="1BB04D59"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V</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27830DB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9B157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37020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F982F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5C5EE1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3F0195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3ACB97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2F86BC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F0BFF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6A5700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26B1EDD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2FE59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2C406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5490A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0E2AA0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469B2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5F284A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3D83A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93FE1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72B218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356165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47F92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D13D4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CBA8EA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7BFE67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9E09E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9201C0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FE10F6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1936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0A4E2E9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745E24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AA1C3C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0AE188C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9493D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59C606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CFE5F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59BCF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586F8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60291E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6BA534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3BE282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BC1B8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1CF53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9B3CF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2220F8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5D7DA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4F444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9F791A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99B43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1475A5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00668C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918B69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4221BE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B9502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4E8508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6D4B21DB" w14:textId="77777777" w:rsidTr="009D3E92">
        <w:trPr>
          <w:cantSplit/>
          <w:trHeight w:val="227"/>
        </w:trPr>
        <w:tc>
          <w:tcPr>
            <w:tcW w:w="321"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32CED410" w14:textId="77777777" w:rsidR="009D3E92" w:rsidRPr="0007329F" w:rsidRDefault="009D3E92" w:rsidP="009D3E92">
            <w:pPr>
              <w:spacing w:before="0" w:line="240" w:lineRule="auto"/>
              <w:jc w:val="left"/>
              <w:rPr>
                <w:rFonts w:eastAsia="Times New Roman"/>
                <w:b/>
                <w:bCs/>
                <w:color w:val="000000"/>
                <w:szCs w:val="24"/>
                <w:lang w:eastAsia="ca-ES"/>
              </w:rPr>
            </w:pPr>
          </w:p>
        </w:tc>
        <w:tc>
          <w:tcPr>
            <w:tcW w:w="1145" w:type="dxa"/>
            <w:gridSpan w:val="2"/>
            <w:tcBorders>
              <w:top w:val="single" w:sz="4" w:space="0" w:color="auto"/>
              <w:left w:val="single" w:sz="12" w:space="0" w:color="auto"/>
              <w:bottom w:val="single" w:sz="4" w:space="0" w:color="auto"/>
              <w:right w:val="single" w:sz="8" w:space="0" w:color="auto"/>
            </w:tcBorders>
            <w:shd w:val="clear" w:color="000000" w:fill="BFBFBF"/>
            <w:vAlign w:val="center"/>
            <w:hideMark/>
          </w:tcPr>
          <w:p w14:paraId="73460E1E" w14:textId="2E0DE4E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19884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0D75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6861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6170C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E2FFE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25656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4BD7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990C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71E6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FABAB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7FFF"/>
            <w:noWrap/>
            <w:vAlign w:val="bottom"/>
            <w:hideMark/>
          </w:tcPr>
          <w:p w14:paraId="17F17E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9FDD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E085F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3B5B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3A2915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53BC1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7676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A3C1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51B0F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6CFF31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5131F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AF4B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DF2D3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D60AE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1E6DA9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1C80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73D5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DF129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D8E5E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79F887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E72A5A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497F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1B447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1955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52EBC5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0CF8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B4FC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4875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C7DB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0C2AFBF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8109A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F0F4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DEC2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DF84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66E7FC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D634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9E36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9773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485B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6BE8C4E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BD7E3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4688E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FF58C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FD364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53187B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40EA99F3" w14:textId="77777777" w:rsidTr="009D3E92">
        <w:trPr>
          <w:cantSplit/>
          <w:trHeight w:val="227"/>
        </w:trPr>
        <w:tc>
          <w:tcPr>
            <w:tcW w:w="321"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765EB701" w14:textId="77777777" w:rsidR="009D3E92" w:rsidRPr="0007329F" w:rsidRDefault="009D3E92" w:rsidP="009D3E92">
            <w:pPr>
              <w:spacing w:before="0" w:line="240" w:lineRule="auto"/>
              <w:jc w:val="left"/>
              <w:rPr>
                <w:rFonts w:eastAsia="Times New Roman"/>
                <w:b/>
                <w:bCs/>
                <w:color w:val="000000"/>
                <w:szCs w:val="24"/>
                <w:lang w:eastAsia="ca-ES"/>
              </w:rPr>
            </w:pPr>
          </w:p>
        </w:tc>
        <w:tc>
          <w:tcPr>
            <w:tcW w:w="1145" w:type="dxa"/>
            <w:gridSpan w:val="2"/>
            <w:tcBorders>
              <w:top w:val="single" w:sz="4" w:space="0" w:color="auto"/>
              <w:left w:val="single" w:sz="12" w:space="0" w:color="auto"/>
              <w:bottom w:val="single" w:sz="12" w:space="0" w:color="000000"/>
              <w:right w:val="single" w:sz="8" w:space="0" w:color="auto"/>
            </w:tcBorders>
            <w:shd w:val="clear" w:color="000000" w:fill="BFBFBF"/>
            <w:vAlign w:val="center"/>
            <w:hideMark/>
          </w:tcPr>
          <w:p w14:paraId="4A3C7B74" w14:textId="0A3A8696"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P</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D5900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7FEB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86FB9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11E15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A2BF2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315E1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6B57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61079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168B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8F087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E8E19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C77E9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F570F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F6D3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D21D9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69A24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7A38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5CBE9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CCAA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8C18B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40194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9F2D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4AB65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5D4E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CA2CF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D05F50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966EA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E1EE2D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F12F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CB6CE8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C1D28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5B0E0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DAF179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129A4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59E3A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22C158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04232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68554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0335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A32028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B976D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63CC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EBC01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D9C9F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CAAA4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983404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B467C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1698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EAEB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24733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08BB14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1E1B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000F5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FE7590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94ED9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5020D8E6" w14:textId="77777777" w:rsidTr="009D3E92">
        <w:trPr>
          <w:cantSplit/>
          <w:trHeight w:val="227"/>
        </w:trPr>
        <w:tc>
          <w:tcPr>
            <w:tcW w:w="321" w:type="dxa"/>
            <w:vMerge w:val="restart"/>
            <w:tcBorders>
              <w:top w:val="nil"/>
              <w:left w:val="single" w:sz="12" w:space="0" w:color="auto"/>
              <w:bottom w:val="single" w:sz="12" w:space="0" w:color="000000"/>
              <w:right w:val="single" w:sz="12" w:space="0" w:color="auto"/>
            </w:tcBorders>
            <w:shd w:val="clear" w:color="auto" w:fill="808080" w:themeFill="background1" w:themeFillShade="80"/>
            <w:noWrap/>
            <w:textDirection w:val="btLr"/>
            <w:vAlign w:val="center"/>
            <w:hideMark/>
          </w:tcPr>
          <w:p w14:paraId="0320D646"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RODUCTE</w:t>
            </w:r>
          </w:p>
        </w:tc>
        <w:tc>
          <w:tcPr>
            <w:tcW w:w="386"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1DC8EA7D"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ISENY</w:t>
            </w:r>
          </w:p>
        </w:tc>
        <w:tc>
          <w:tcPr>
            <w:tcW w:w="759" w:type="dxa"/>
            <w:tcBorders>
              <w:top w:val="nil"/>
              <w:left w:val="nil"/>
              <w:bottom w:val="single" w:sz="8" w:space="0" w:color="auto"/>
              <w:right w:val="single" w:sz="12" w:space="0" w:color="auto"/>
            </w:tcBorders>
            <w:shd w:val="clear" w:color="000000" w:fill="BFBFBF"/>
            <w:noWrap/>
            <w:vAlign w:val="center"/>
            <w:hideMark/>
          </w:tcPr>
          <w:p w14:paraId="3FD87396"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DP_01</w:t>
            </w:r>
          </w:p>
        </w:tc>
        <w:tc>
          <w:tcPr>
            <w:tcW w:w="227" w:type="dxa"/>
            <w:tcBorders>
              <w:top w:val="nil"/>
              <w:left w:val="nil"/>
              <w:bottom w:val="single" w:sz="8" w:space="0" w:color="auto"/>
              <w:right w:val="single" w:sz="8" w:space="0" w:color="auto"/>
            </w:tcBorders>
            <w:shd w:val="clear" w:color="000000" w:fill="D9D9D9"/>
            <w:noWrap/>
            <w:vAlign w:val="bottom"/>
            <w:hideMark/>
          </w:tcPr>
          <w:p w14:paraId="6DD718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D322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1DE0BC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7644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A33B9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712A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6A8D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D1D2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8BD3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A3C8B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FB7A6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79F9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95BD3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D971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E7429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4F340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0122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9317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EB0A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A0A55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970BA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9FDB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3BFF9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E5AFA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48F9C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63E7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BD044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5A562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A937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BD4F8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47F3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63C3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425C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E0905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F0E7C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CB0F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3166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40C2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736D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23E1F5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4484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AE2B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D284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1EE6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A8B979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430D2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5CDC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84D9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97B3C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5D985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F005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0A71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6A245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4EED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E9B0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7D69A42C"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72DD10A"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single" w:sz="12" w:space="0" w:color="000000"/>
              <w:right w:val="single" w:sz="12" w:space="0" w:color="auto"/>
            </w:tcBorders>
            <w:vAlign w:val="center"/>
            <w:hideMark/>
          </w:tcPr>
          <w:p w14:paraId="53B92C2C"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noWrap/>
            <w:vAlign w:val="center"/>
            <w:hideMark/>
          </w:tcPr>
          <w:p w14:paraId="01E06F07"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DP_02</w:t>
            </w:r>
          </w:p>
        </w:tc>
        <w:tc>
          <w:tcPr>
            <w:tcW w:w="227" w:type="dxa"/>
            <w:tcBorders>
              <w:top w:val="nil"/>
              <w:left w:val="nil"/>
              <w:bottom w:val="single" w:sz="8" w:space="0" w:color="auto"/>
              <w:right w:val="single" w:sz="8" w:space="0" w:color="auto"/>
            </w:tcBorders>
            <w:shd w:val="clear" w:color="000000" w:fill="D9D9D9"/>
            <w:noWrap/>
            <w:vAlign w:val="bottom"/>
            <w:hideMark/>
          </w:tcPr>
          <w:p w14:paraId="1A1007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F32C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30A52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1DCB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80AA0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AECC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6B1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464E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3FB6A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64E4F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3A81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919F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8E09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061AA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38F4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0A79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D39C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1689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B400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27512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05A75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5102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D9B1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8331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218A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C9724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3234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267E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BEE4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746AEA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A658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A632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EB75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16AA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B9903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1E21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ECFD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CCF35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4F89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A5DF5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18F62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B4FE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95802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6101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C8355F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8646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568D9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282F4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F395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FADF69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DA27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3C2D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AD9A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1967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A43A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1A8D1FD8"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8CC3806"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single" w:sz="12" w:space="0" w:color="000000"/>
              <w:right w:val="single" w:sz="12" w:space="0" w:color="auto"/>
            </w:tcBorders>
            <w:vAlign w:val="center"/>
            <w:hideMark/>
          </w:tcPr>
          <w:p w14:paraId="2D8E2AC1"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noWrap/>
            <w:vAlign w:val="center"/>
            <w:hideMark/>
          </w:tcPr>
          <w:p w14:paraId="420AE928"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DP_03</w:t>
            </w:r>
          </w:p>
        </w:tc>
        <w:tc>
          <w:tcPr>
            <w:tcW w:w="227" w:type="dxa"/>
            <w:tcBorders>
              <w:top w:val="nil"/>
              <w:left w:val="nil"/>
              <w:bottom w:val="single" w:sz="8" w:space="0" w:color="auto"/>
              <w:right w:val="single" w:sz="8" w:space="0" w:color="auto"/>
            </w:tcBorders>
            <w:shd w:val="clear" w:color="000000" w:fill="FF9900"/>
            <w:noWrap/>
            <w:vAlign w:val="bottom"/>
            <w:hideMark/>
          </w:tcPr>
          <w:p w14:paraId="379F82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9900"/>
            <w:noWrap/>
            <w:vAlign w:val="bottom"/>
            <w:hideMark/>
          </w:tcPr>
          <w:p w14:paraId="7D5CEE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9900"/>
            <w:noWrap/>
            <w:vAlign w:val="bottom"/>
            <w:hideMark/>
          </w:tcPr>
          <w:p w14:paraId="713240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9900"/>
            <w:noWrap/>
            <w:vAlign w:val="bottom"/>
            <w:hideMark/>
          </w:tcPr>
          <w:p w14:paraId="2FCF345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9900"/>
            <w:noWrap/>
            <w:vAlign w:val="bottom"/>
            <w:hideMark/>
          </w:tcPr>
          <w:p w14:paraId="3B16F7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19D9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B43B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24CDD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DEC9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2E7B15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8B5C8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688B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3AAF8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FC75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2366B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29338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AAC9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0A2FA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D1F0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50093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2185E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DC2F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293F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8319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84D9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574F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8588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D026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721DB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4EA40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9B6A5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810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D7E5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8D39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4F5B5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3A80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6858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2286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9011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6ED22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25B40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B9AD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49A4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36328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3E51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CC1B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4E29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9A8D6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3099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38C8D0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20A3C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C58B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89E1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A362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917A1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43027FA0"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330B656E"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single" w:sz="12" w:space="0" w:color="000000"/>
              <w:right w:val="single" w:sz="12" w:space="0" w:color="auto"/>
            </w:tcBorders>
            <w:vAlign w:val="center"/>
            <w:hideMark/>
          </w:tcPr>
          <w:p w14:paraId="573EFD22"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noWrap/>
            <w:vAlign w:val="center"/>
            <w:hideMark/>
          </w:tcPr>
          <w:p w14:paraId="2681E8D4"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DP_04</w:t>
            </w:r>
          </w:p>
        </w:tc>
        <w:tc>
          <w:tcPr>
            <w:tcW w:w="227" w:type="dxa"/>
            <w:tcBorders>
              <w:top w:val="nil"/>
              <w:left w:val="nil"/>
              <w:bottom w:val="single" w:sz="8" w:space="0" w:color="auto"/>
              <w:right w:val="single" w:sz="8" w:space="0" w:color="auto"/>
            </w:tcBorders>
            <w:shd w:val="clear" w:color="000000" w:fill="D9D9D9"/>
            <w:noWrap/>
            <w:vAlign w:val="bottom"/>
            <w:hideMark/>
          </w:tcPr>
          <w:p w14:paraId="60CDE0E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3B1B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798D0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8215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58D6E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6600"/>
            <w:noWrap/>
            <w:vAlign w:val="bottom"/>
            <w:hideMark/>
          </w:tcPr>
          <w:p w14:paraId="5DCEDC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6600"/>
            <w:noWrap/>
            <w:vAlign w:val="bottom"/>
            <w:hideMark/>
          </w:tcPr>
          <w:p w14:paraId="63E037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6600"/>
            <w:noWrap/>
            <w:vAlign w:val="bottom"/>
            <w:hideMark/>
          </w:tcPr>
          <w:p w14:paraId="2BBB55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C9D22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58EFC0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6864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D7EA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A3C42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D8D9A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E2192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0BE38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258C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7B149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D273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BA5AC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DCECA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49DE4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E1EB2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0797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D3DA3E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0C5C9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D8EBA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D5C5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0E68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9C8F5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D8CF8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15D4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76FC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C2B6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DBCA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FA6E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7EDA3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C8608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1E0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63F8A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EAFAE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C74C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DB4E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5ED3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DED1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30B8F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79E32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0CBF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1160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1A090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7C9BF3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B85E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90167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E39F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85C96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28628EC9"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1E6FC48"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single" w:sz="12" w:space="0" w:color="000000"/>
              <w:right w:val="single" w:sz="12" w:space="0" w:color="auto"/>
            </w:tcBorders>
            <w:vAlign w:val="center"/>
            <w:hideMark/>
          </w:tcPr>
          <w:p w14:paraId="25694A39"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12" w:space="0" w:color="auto"/>
              <w:right w:val="single" w:sz="12" w:space="0" w:color="auto"/>
            </w:tcBorders>
            <w:shd w:val="clear" w:color="000000" w:fill="BFBFBF"/>
            <w:vAlign w:val="center"/>
            <w:hideMark/>
          </w:tcPr>
          <w:p w14:paraId="53512E0B"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DP_05</w:t>
            </w:r>
          </w:p>
        </w:tc>
        <w:tc>
          <w:tcPr>
            <w:tcW w:w="227" w:type="dxa"/>
            <w:tcBorders>
              <w:top w:val="nil"/>
              <w:left w:val="nil"/>
              <w:bottom w:val="single" w:sz="12" w:space="0" w:color="auto"/>
              <w:right w:val="single" w:sz="8" w:space="0" w:color="auto"/>
            </w:tcBorders>
            <w:shd w:val="clear" w:color="000000" w:fill="D9D9D9"/>
            <w:noWrap/>
            <w:vAlign w:val="bottom"/>
            <w:hideMark/>
          </w:tcPr>
          <w:p w14:paraId="6C6044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3D0A8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4CA8A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23E1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07E72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DED99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28CB8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B15E0C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3300"/>
            <w:noWrap/>
            <w:vAlign w:val="bottom"/>
            <w:hideMark/>
          </w:tcPr>
          <w:p w14:paraId="715DE6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3300"/>
            <w:noWrap/>
            <w:vAlign w:val="bottom"/>
            <w:hideMark/>
          </w:tcPr>
          <w:p w14:paraId="3A654C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5B4456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7C657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F0EE8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EFE4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30D48B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FAAE3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9F120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7BE5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6200C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67F3E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A84781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700E06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7ADB0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D59EE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E104B1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21D7DB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6C663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9992C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45408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16E8F24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1A456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9767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36030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C31A3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76158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C8B8DE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0D0CA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4F7CDC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19D3DF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85F957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5F58A1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7BF4D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F9DF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CF1BE9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128A8C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FDEB3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87E9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21EE6B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68568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1709996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64FFC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595EDA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3C9DF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7DE9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37206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36D3C358"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80C8A96"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val="restart"/>
            <w:tcBorders>
              <w:top w:val="nil"/>
              <w:left w:val="single" w:sz="12" w:space="0" w:color="auto"/>
              <w:bottom w:val="nil"/>
              <w:right w:val="nil"/>
            </w:tcBorders>
            <w:shd w:val="clear" w:color="000000" w:fill="A6A6A6"/>
            <w:textDirection w:val="btLr"/>
            <w:vAlign w:val="center"/>
            <w:hideMark/>
          </w:tcPr>
          <w:p w14:paraId="442D86F7"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SERVIDOR</w:t>
            </w:r>
          </w:p>
        </w:tc>
        <w:tc>
          <w:tcPr>
            <w:tcW w:w="759" w:type="dxa"/>
            <w:tcBorders>
              <w:top w:val="nil"/>
              <w:left w:val="single" w:sz="12" w:space="0" w:color="auto"/>
              <w:bottom w:val="single" w:sz="8" w:space="0" w:color="auto"/>
              <w:right w:val="single" w:sz="12" w:space="0" w:color="auto"/>
            </w:tcBorders>
            <w:shd w:val="clear" w:color="000000" w:fill="BFBFBF"/>
            <w:vAlign w:val="center"/>
            <w:hideMark/>
          </w:tcPr>
          <w:p w14:paraId="219F8FD8"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1</w:t>
            </w:r>
          </w:p>
        </w:tc>
        <w:tc>
          <w:tcPr>
            <w:tcW w:w="227" w:type="dxa"/>
            <w:tcBorders>
              <w:top w:val="nil"/>
              <w:left w:val="nil"/>
              <w:bottom w:val="single" w:sz="8" w:space="0" w:color="auto"/>
              <w:right w:val="single" w:sz="8" w:space="0" w:color="auto"/>
            </w:tcBorders>
            <w:shd w:val="clear" w:color="000000" w:fill="D9D9D9"/>
            <w:noWrap/>
            <w:vAlign w:val="bottom"/>
            <w:hideMark/>
          </w:tcPr>
          <w:p w14:paraId="015E0A5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BF80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A8E1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CCFE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84984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7E209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B511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60E0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9B648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86C07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FF00"/>
            <w:noWrap/>
            <w:vAlign w:val="bottom"/>
            <w:hideMark/>
          </w:tcPr>
          <w:p w14:paraId="2361E0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CE132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6661F0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564182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FF00"/>
            <w:noWrap/>
            <w:vAlign w:val="bottom"/>
            <w:hideMark/>
          </w:tcPr>
          <w:p w14:paraId="2A487D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3A0E70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5711AC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5C125C8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47744D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FF00"/>
            <w:noWrap/>
            <w:vAlign w:val="bottom"/>
            <w:hideMark/>
          </w:tcPr>
          <w:p w14:paraId="53DBA7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FF00"/>
            <w:noWrap/>
            <w:vAlign w:val="bottom"/>
            <w:hideMark/>
          </w:tcPr>
          <w:p w14:paraId="2CC2E8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4C68F5E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1AF8AE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67142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FF00"/>
            <w:noWrap/>
            <w:vAlign w:val="bottom"/>
            <w:hideMark/>
          </w:tcPr>
          <w:p w14:paraId="7222153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20945D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6CA80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51A01D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068E79D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FF00"/>
            <w:noWrap/>
            <w:vAlign w:val="bottom"/>
            <w:hideMark/>
          </w:tcPr>
          <w:p w14:paraId="22E3F36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FF00"/>
            <w:noWrap/>
            <w:vAlign w:val="bottom"/>
            <w:hideMark/>
          </w:tcPr>
          <w:p w14:paraId="1DFEBF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50F6BA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246D74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1624F0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FF00"/>
            <w:noWrap/>
            <w:vAlign w:val="bottom"/>
            <w:hideMark/>
          </w:tcPr>
          <w:p w14:paraId="222A1C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44835D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EB7AF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67C1AC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0BF078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FF00"/>
            <w:noWrap/>
            <w:vAlign w:val="bottom"/>
            <w:hideMark/>
          </w:tcPr>
          <w:p w14:paraId="235B2E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FF00"/>
            <w:noWrap/>
            <w:vAlign w:val="bottom"/>
            <w:hideMark/>
          </w:tcPr>
          <w:p w14:paraId="7C0A42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30A67F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E7D9C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33F9A1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FF00"/>
            <w:noWrap/>
            <w:vAlign w:val="bottom"/>
            <w:hideMark/>
          </w:tcPr>
          <w:p w14:paraId="0AAC62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25270C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BE15C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5755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79FA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990EE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822E8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4ADAA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B2A64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A311A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2E8C4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0B791AC5"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74F9E800"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nil"/>
              <w:right w:val="nil"/>
            </w:tcBorders>
            <w:vAlign w:val="center"/>
            <w:hideMark/>
          </w:tcPr>
          <w:p w14:paraId="32464176"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single" w:sz="12" w:space="0" w:color="auto"/>
            </w:tcBorders>
            <w:shd w:val="clear" w:color="000000" w:fill="BFBFBF"/>
            <w:vAlign w:val="center"/>
            <w:hideMark/>
          </w:tcPr>
          <w:p w14:paraId="4C4A1047"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2</w:t>
            </w:r>
          </w:p>
        </w:tc>
        <w:tc>
          <w:tcPr>
            <w:tcW w:w="227" w:type="dxa"/>
            <w:tcBorders>
              <w:top w:val="nil"/>
              <w:left w:val="nil"/>
              <w:bottom w:val="single" w:sz="8" w:space="0" w:color="auto"/>
              <w:right w:val="single" w:sz="8" w:space="0" w:color="auto"/>
            </w:tcBorders>
            <w:shd w:val="clear" w:color="000000" w:fill="D9D9D9"/>
            <w:noWrap/>
            <w:vAlign w:val="bottom"/>
            <w:hideMark/>
          </w:tcPr>
          <w:p w14:paraId="505F47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437C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02C6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784F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57ECA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1AEE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3D90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E327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7B4BE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A1BB0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33C4D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810B0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0912B2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30D9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2319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86D3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5FA8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C1EA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5AB5F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2045E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CB42C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2ED12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19DC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29D1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84DA9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6B27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E785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0A36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C7B5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A91E0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5203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6B86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2461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BD742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F1E7B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72BED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105D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ECDB95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4C63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E819E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A4C3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E739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59C5D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BB74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79E8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D500"/>
            <w:noWrap/>
            <w:vAlign w:val="bottom"/>
            <w:hideMark/>
          </w:tcPr>
          <w:p w14:paraId="23CAE4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A60F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B463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5F9E3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8446A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C34D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8456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E4F8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2000E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AD07D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40FB5D34"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004B3BC"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nil"/>
              <w:right w:val="nil"/>
            </w:tcBorders>
            <w:vAlign w:val="center"/>
            <w:hideMark/>
          </w:tcPr>
          <w:p w14:paraId="0F7007AB"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single" w:sz="12" w:space="0" w:color="auto"/>
            </w:tcBorders>
            <w:shd w:val="clear" w:color="000000" w:fill="BFBFBF"/>
            <w:vAlign w:val="center"/>
            <w:hideMark/>
          </w:tcPr>
          <w:p w14:paraId="57E2F2D4"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3</w:t>
            </w:r>
          </w:p>
        </w:tc>
        <w:tc>
          <w:tcPr>
            <w:tcW w:w="227" w:type="dxa"/>
            <w:tcBorders>
              <w:top w:val="nil"/>
              <w:left w:val="nil"/>
              <w:bottom w:val="single" w:sz="8" w:space="0" w:color="auto"/>
              <w:right w:val="single" w:sz="8" w:space="0" w:color="auto"/>
            </w:tcBorders>
            <w:shd w:val="clear" w:color="000000" w:fill="D9D9D9"/>
            <w:noWrap/>
            <w:vAlign w:val="bottom"/>
            <w:hideMark/>
          </w:tcPr>
          <w:p w14:paraId="388A82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B6F6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A1AB3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5EBE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6B4F5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36BE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4608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B538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3A45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08886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8AAE8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5678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4BCF2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5744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8E8FAB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E6992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8ECF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AAFE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F3F0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D6D1E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E45DB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FFC7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7A6AF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B84AE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91F3D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88B0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D4B3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02F4C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7625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A9609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8EE21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8C48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AC411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CE550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CA076F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0177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409E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FF86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E8D0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29E14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57C7A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80CF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FAE4C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B8640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8E1F8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F985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AB00"/>
            <w:noWrap/>
            <w:vAlign w:val="bottom"/>
            <w:hideMark/>
          </w:tcPr>
          <w:p w14:paraId="628716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AB00"/>
            <w:noWrap/>
            <w:vAlign w:val="bottom"/>
            <w:hideMark/>
          </w:tcPr>
          <w:p w14:paraId="7375FC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AB00"/>
            <w:noWrap/>
            <w:vAlign w:val="bottom"/>
            <w:hideMark/>
          </w:tcPr>
          <w:p w14:paraId="105BB48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AB00"/>
            <w:noWrap/>
            <w:vAlign w:val="bottom"/>
            <w:hideMark/>
          </w:tcPr>
          <w:p w14:paraId="2928F08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29FB3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A87F4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228F6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97C9A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1F2C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534D5146"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063375E7"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nil"/>
              <w:right w:val="nil"/>
            </w:tcBorders>
            <w:vAlign w:val="center"/>
            <w:hideMark/>
          </w:tcPr>
          <w:p w14:paraId="7F3EC281"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single" w:sz="12" w:space="0" w:color="auto"/>
            </w:tcBorders>
            <w:shd w:val="clear" w:color="000000" w:fill="BFBFBF"/>
            <w:vAlign w:val="center"/>
            <w:hideMark/>
          </w:tcPr>
          <w:p w14:paraId="25B8D9C8"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4</w:t>
            </w:r>
          </w:p>
        </w:tc>
        <w:tc>
          <w:tcPr>
            <w:tcW w:w="227" w:type="dxa"/>
            <w:tcBorders>
              <w:top w:val="nil"/>
              <w:left w:val="nil"/>
              <w:bottom w:val="single" w:sz="8" w:space="0" w:color="auto"/>
              <w:right w:val="single" w:sz="8" w:space="0" w:color="auto"/>
            </w:tcBorders>
            <w:shd w:val="clear" w:color="000000" w:fill="D9D9D9"/>
            <w:noWrap/>
            <w:vAlign w:val="bottom"/>
            <w:hideMark/>
          </w:tcPr>
          <w:p w14:paraId="3F879E8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D894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BF2F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9620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E7332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55EC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6A811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3E80D2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4C6B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6C216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E722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1F3F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DC699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F8D7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37A6C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AB4309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B966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8ECB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1B7E8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D2DF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C320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CF469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D33B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AE30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F8CB2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ADCD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AD355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E342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8AC0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30249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9C9FF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5BA9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72BE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F5E6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89726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A1F4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33A1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C1EF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FED0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4A1E0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11E19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D008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9E46B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077C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93B228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A768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51CB5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5F1D7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EF3F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A531F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8100"/>
            <w:noWrap/>
            <w:vAlign w:val="bottom"/>
            <w:hideMark/>
          </w:tcPr>
          <w:p w14:paraId="01FAD7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8100"/>
            <w:noWrap/>
            <w:vAlign w:val="bottom"/>
            <w:hideMark/>
          </w:tcPr>
          <w:p w14:paraId="0F1BBF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8100"/>
            <w:noWrap/>
            <w:vAlign w:val="bottom"/>
            <w:hideMark/>
          </w:tcPr>
          <w:p w14:paraId="367CC95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8100"/>
            <w:noWrap/>
            <w:vAlign w:val="bottom"/>
            <w:hideMark/>
          </w:tcPr>
          <w:p w14:paraId="6C45C0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8100"/>
            <w:noWrap/>
            <w:vAlign w:val="bottom"/>
            <w:hideMark/>
          </w:tcPr>
          <w:p w14:paraId="4AF27A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7EC7E837"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833BE33"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nil"/>
              <w:right w:val="nil"/>
            </w:tcBorders>
            <w:vAlign w:val="center"/>
            <w:hideMark/>
          </w:tcPr>
          <w:p w14:paraId="54148736"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single" w:sz="12" w:space="0" w:color="auto"/>
            </w:tcBorders>
            <w:shd w:val="clear" w:color="000000" w:fill="BFBFBF"/>
            <w:vAlign w:val="center"/>
            <w:hideMark/>
          </w:tcPr>
          <w:p w14:paraId="329416E8"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5</w:t>
            </w:r>
          </w:p>
        </w:tc>
        <w:tc>
          <w:tcPr>
            <w:tcW w:w="227" w:type="dxa"/>
            <w:tcBorders>
              <w:top w:val="nil"/>
              <w:left w:val="nil"/>
              <w:bottom w:val="single" w:sz="8" w:space="0" w:color="auto"/>
              <w:right w:val="single" w:sz="8" w:space="0" w:color="auto"/>
            </w:tcBorders>
            <w:shd w:val="clear" w:color="000000" w:fill="D9D9D9"/>
            <w:noWrap/>
            <w:vAlign w:val="bottom"/>
            <w:hideMark/>
          </w:tcPr>
          <w:p w14:paraId="763F988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CB29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CF629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A736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BD7BA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1D92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950CC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416F29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65B1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B45EE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DD85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4C81B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F1867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35377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29D5B0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B9AE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6DFC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7718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E1D7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F05E5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03D610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C10D0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21CE5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8B65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D154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ACC0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5795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FC7E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8A78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84492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BC3D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9DE52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6E01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4646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B0A3F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2032A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430A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F5C8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25628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4427B4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58084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7A1C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92DF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8AE9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A3436E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2AB1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F6D1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D17B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8C9A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F00B1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89B2F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733A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39069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3892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3696E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00A2DCE0"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6249278"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nil"/>
              <w:right w:val="nil"/>
            </w:tcBorders>
            <w:vAlign w:val="center"/>
            <w:hideMark/>
          </w:tcPr>
          <w:p w14:paraId="5413F59C"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nil"/>
              <w:right w:val="single" w:sz="12" w:space="0" w:color="auto"/>
            </w:tcBorders>
            <w:shd w:val="clear" w:color="000000" w:fill="BFBFBF"/>
            <w:vAlign w:val="center"/>
            <w:hideMark/>
          </w:tcPr>
          <w:p w14:paraId="1CC250B8"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S_06</w:t>
            </w:r>
          </w:p>
        </w:tc>
        <w:tc>
          <w:tcPr>
            <w:tcW w:w="227" w:type="dxa"/>
            <w:tcBorders>
              <w:top w:val="nil"/>
              <w:left w:val="nil"/>
              <w:bottom w:val="single" w:sz="12" w:space="0" w:color="auto"/>
              <w:right w:val="single" w:sz="8" w:space="0" w:color="auto"/>
            </w:tcBorders>
            <w:shd w:val="clear" w:color="000000" w:fill="D9D9D9"/>
            <w:noWrap/>
            <w:vAlign w:val="bottom"/>
            <w:hideMark/>
          </w:tcPr>
          <w:p w14:paraId="659F5D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D90C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ACC66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E86AF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FF737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2A73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9D79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93E63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68E4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822F71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06F1B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7A3E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9AEC61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0F33AF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E2A46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6E4AF6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2B15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5E305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4635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D8B68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82914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B0E770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4F9EB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2B9C2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B5E34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81484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61EE3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A1401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C97345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FC030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B19DC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2877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D875D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2302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31885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EB6BB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33FC4B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06A95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3E59F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2B1CE3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E45FF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E767C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29EE6C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507D7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8E9E5F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27C7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1343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B1DFF9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E3536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4040A9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A17DB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4281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26D5E9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D28E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0B9BD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36F7CAF5"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03003E6B"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3B673576"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PLICACIÓ</w:t>
            </w:r>
          </w:p>
        </w:tc>
        <w:tc>
          <w:tcPr>
            <w:tcW w:w="759" w:type="dxa"/>
            <w:tcBorders>
              <w:top w:val="single" w:sz="12" w:space="0" w:color="auto"/>
              <w:left w:val="nil"/>
              <w:bottom w:val="nil"/>
              <w:right w:val="single" w:sz="12" w:space="0" w:color="auto"/>
            </w:tcBorders>
            <w:shd w:val="clear" w:color="000000" w:fill="BFBFBF"/>
            <w:vAlign w:val="center"/>
            <w:hideMark/>
          </w:tcPr>
          <w:p w14:paraId="017AC3C0"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szCs w:val="24"/>
                <w:lang w:eastAsia="ca-ES"/>
              </w:rPr>
              <w:t>CA_01</w:t>
            </w:r>
          </w:p>
        </w:tc>
        <w:tc>
          <w:tcPr>
            <w:tcW w:w="227" w:type="dxa"/>
            <w:tcBorders>
              <w:top w:val="nil"/>
              <w:left w:val="nil"/>
              <w:bottom w:val="single" w:sz="8" w:space="0" w:color="auto"/>
              <w:right w:val="single" w:sz="8" w:space="0" w:color="auto"/>
            </w:tcBorders>
            <w:shd w:val="clear" w:color="000000" w:fill="D9D9D9"/>
            <w:noWrap/>
            <w:vAlign w:val="bottom"/>
            <w:hideMark/>
          </w:tcPr>
          <w:p w14:paraId="5DB459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E3A25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D6EF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C1B2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F4250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3E5CB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7859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0525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75AD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B93CA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FDE43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DA8E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986A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3614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ECBEF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AD13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DE36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D81D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EE76E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15469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6482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FDB9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B77E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6E50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52113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01F1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8EF4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558D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26C8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CE5E79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AF305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301B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8C56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D538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F5C2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45B35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FE8F4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CBCC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73C9D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1131D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572478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2DFC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3B9B4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C0CD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78B53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13B74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6BFC3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B6708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0833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2A5E5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1578F0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16D8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28757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3025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B1DF2C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0F1668E6"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B31ECD9"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2558247D"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single" w:sz="8" w:space="0" w:color="auto"/>
              <w:left w:val="nil"/>
              <w:bottom w:val="single" w:sz="8" w:space="0" w:color="auto"/>
              <w:right w:val="single" w:sz="12" w:space="0" w:color="auto"/>
            </w:tcBorders>
            <w:shd w:val="clear" w:color="000000" w:fill="BFBFBF"/>
            <w:vAlign w:val="center"/>
            <w:hideMark/>
          </w:tcPr>
          <w:p w14:paraId="417C9937"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szCs w:val="24"/>
                <w:lang w:eastAsia="ca-ES"/>
              </w:rPr>
              <w:t>CA_02</w:t>
            </w:r>
          </w:p>
        </w:tc>
        <w:tc>
          <w:tcPr>
            <w:tcW w:w="227" w:type="dxa"/>
            <w:tcBorders>
              <w:top w:val="nil"/>
              <w:left w:val="nil"/>
              <w:bottom w:val="single" w:sz="8" w:space="0" w:color="auto"/>
              <w:right w:val="single" w:sz="8" w:space="0" w:color="auto"/>
            </w:tcBorders>
            <w:shd w:val="clear" w:color="000000" w:fill="D9D9D9"/>
            <w:noWrap/>
            <w:vAlign w:val="bottom"/>
            <w:hideMark/>
          </w:tcPr>
          <w:p w14:paraId="640EA99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8D2B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FCB7E7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BF32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E13B7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6AEE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4A42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D71C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7E0B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6800E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C38F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6CDB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11CB3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149D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F1B5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BA12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6A4C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1841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A32E0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729703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C419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110E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5B521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68E4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710A3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4653CB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D7B3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1EEE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B0AF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E466C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EBFE8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49E0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277F6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4FFF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A00B3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802D4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9296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ACD8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FC6C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8DCE9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FFB7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40B9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107D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B17DF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739F7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D3C9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E289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B186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736C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52442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B07295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C8E9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B3EF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0487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4D80A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73466121"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9C30815"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7A1A073C"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vAlign w:val="center"/>
            <w:hideMark/>
          </w:tcPr>
          <w:p w14:paraId="5394816E"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szCs w:val="24"/>
                <w:lang w:eastAsia="ca-ES"/>
              </w:rPr>
              <w:t>CA_03</w:t>
            </w:r>
          </w:p>
        </w:tc>
        <w:tc>
          <w:tcPr>
            <w:tcW w:w="227" w:type="dxa"/>
            <w:tcBorders>
              <w:top w:val="nil"/>
              <w:left w:val="nil"/>
              <w:bottom w:val="single" w:sz="8" w:space="0" w:color="auto"/>
              <w:right w:val="single" w:sz="8" w:space="0" w:color="auto"/>
            </w:tcBorders>
            <w:shd w:val="clear" w:color="000000" w:fill="D9D9D9"/>
            <w:noWrap/>
            <w:vAlign w:val="bottom"/>
            <w:hideMark/>
          </w:tcPr>
          <w:p w14:paraId="033643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D716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8D17E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DAE6D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D68B9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B4FB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2B49C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B9F3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D220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37B3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DF91B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AC9C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F725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72F6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96881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4DDF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8EBE5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2902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5C20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752D0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F12BF5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441D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92C22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2108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74E3B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537D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F1B15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2D51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963E5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AE156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1BBC6D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C80C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9E42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68E72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179DD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467D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4451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E601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CC5C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5F66B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75934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A02EF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2366C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E2FD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B2DCB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EA86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417A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108440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2686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1F836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A3ED9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2088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33378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A08BE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23D2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28194C49"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E091470"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6D620ACA"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vAlign w:val="center"/>
            <w:hideMark/>
          </w:tcPr>
          <w:p w14:paraId="6544DC32"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szCs w:val="24"/>
                <w:lang w:eastAsia="ca-ES"/>
              </w:rPr>
              <w:t>CA_04</w:t>
            </w:r>
          </w:p>
        </w:tc>
        <w:tc>
          <w:tcPr>
            <w:tcW w:w="227" w:type="dxa"/>
            <w:tcBorders>
              <w:top w:val="nil"/>
              <w:left w:val="nil"/>
              <w:bottom w:val="single" w:sz="8" w:space="0" w:color="auto"/>
              <w:right w:val="single" w:sz="8" w:space="0" w:color="auto"/>
            </w:tcBorders>
            <w:shd w:val="clear" w:color="000000" w:fill="D9D9D9"/>
            <w:noWrap/>
            <w:vAlign w:val="bottom"/>
            <w:hideMark/>
          </w:tcPr>
          <w:p w14:paraId="1DC04AE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620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70BBC9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4F2A5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01880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001B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20DA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750C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78395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13D5D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27CB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BFC9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FA159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022A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A1299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8620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A052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9C41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8E53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33257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5BB26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D869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65110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FA93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DF09B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902A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BAC8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AD1D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48BB8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05008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53E5A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9D019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52FD9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D75F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F88BBC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998F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1394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32220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4351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4952D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F05A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C208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C882F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556F7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5A1D6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9C21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B4B7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F41B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C2BE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019B0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4A6BD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BF278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F5BD0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47F3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363009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68529FA8"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D905A4B"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55E4DDEA"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vAlign w:val="center"/>
            <w:hideMark/>
          </w:tcPr>
          <w:p w14:paraId="48223EC9"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A_05</w:t>
            </w:r>
          </w:p>
        </w:tc>
        <w:tc>
          <w:tcPr>
            <w:tcW w:w="227" w:type="dxa"/>
            <w:tcBorders>
              <w:top w:val="nil"/>
              <w:left w:val="nil"/>
              <w:bottom w:val="single" w:sz="8" w:space="0" w:color="auto"/>
              <w:right w:val="single" w:sz="8" w:space="0" w:color="auto"/>
            </w:tcBorders>
            <w:shd w:val="clear" w:color="000000" w:fill="D9D9D9"/>
            <w:noWrap/>
            <w:vAlign w:val="bottom"/>
            <w:hideMark/>
          </w:tcPr>
          <w:p w14:paraId="64CF8A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05DB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BA84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77C5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3E979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DCFE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2F03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B8866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081B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D024C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46BD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CEDBF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AD930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1737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AA8C7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0396D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BDC5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3FC6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B585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2DD06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44CD5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A3745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3B1EBC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AE9B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49889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D951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0B25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CB415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B3999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C1898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6AE24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BCA7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703D5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EE21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8DBE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D18B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DF33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BC6B3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6929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9594B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1A289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94D0E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1F22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8A00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13B9A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A75B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793D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3F43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01EE5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A207D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B8537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A629F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1A4785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A88C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63131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051F6B4E"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4C3EEF6"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2BB321AB"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vAlign w:val="center"/>
            <w:hideMark/>
          </w:tcPr>
          <w:p w14:paraId="121F6FD8"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A_06</w:t>
            </w:r>
          </w:p>
        </w:tc>
        <w:tc>
          <w:tcPr>
            <w:tcW w:w="227" w:type="dxa"/>
            <w:tcBorders>
              <w:top w:val="nil"/>
              <w:left w:val="nil"/>
              <w:bottom w:val="single" w:sz="8" w:space="0" w:color="auto"/>
              <w:right w:val="single" w:sz="8" w:space="0" w:color="auto"/>
            </w:tcBorders>
            <w:shd w:val="clear" w:color="000000" w:fill="D9D9D9"/>
            <w:noWrap/>
            <w:vAlign w:val="bottom"/>
            <w:hideMark/>
          </w:tcPr>
          <w:p w14:paraId="5B1279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C5466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12AFB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F17B8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1DCA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EEA1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B5FE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E1B5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04DC8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48D505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C4EBD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D004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E51E3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8CE6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6770D5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0479E5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916F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7CE3A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362EE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7B1ED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0040B3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2EB3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89F13D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C8C9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6D660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365C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90F6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5755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7723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FA655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B1EA5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BC02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C4A7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54ED9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2C2FD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3457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19F1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F5D23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15A5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06E7C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B77D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F54739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5E3B8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19CF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52716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A594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3CCA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1F6E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F106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699C19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3A46D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1581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1AD8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FD009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70CE7A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5BB2BC96"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16431F4" w14:textId="77777777" w:rsidR="009D3E92" w:rsidRPr="0007329F"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1BDD3456" w14:textId="77777777" w:rsidR="009D3E92" w:rsidRPr="0007329F"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12" w:space="0" w:color="auto"/>
              <w:right w:val="single" w:sz="12" w:space="0" w:color="auto"/>
            </w:tcBorders>
            <w:shd w:val="clear" w:color="000000" w:fill="BFBFBF"/>
            <w:vAlign w:val="center"/>
            <w:hideMark/>
          </w:tcPr>
          <w:p w14:paraId="102D80CA" w14:textId="77777777" w:rsidR="009D3E92" w:rsidRPr="0007329F" w:rsidRDefault="009D3E92" w:rsidP="009D3E92">
            <w:pPr>
              <w:spacing w:before="0" w:line="240" w:lineRule="auto"/>
              <w:jc w:val="center"/>
              <w:rPr>
                <w:rFonts w:eastAsia="Times New Roman"/>
                <w:color w:val="000000"/>
                <w:szCs w:val="24"/>
                <w:lang w:eastAsia="ca-ES"/>
              </w:rPr>
            </w:pPr>
            <w:r w:rsidRPr="0007329F">
              <w:rPr>
                <w:rFonts w:eastAsia="Times New Roman"/>
                <w:color w:val="000000"/>
                <w:szCs w:val="24"/>
                <w:lang w:eastAsia="ca-ES"/>
              </w:rPr>
              <w:t>CA_07</w:t>
            </w:r>
          </w:p>
        </w:tc>
        <w:tc>
          <w:tcPr>
            <w:tcW w:w="227" w:type="dxa"/>
            <w:tcBorders>
              <w:top w:val="nil"/>
              <w:left w:val="nil"/>
              <w:bottom w:val="single" w:sz="12" w:space="0" w:color="auto"/>
              <w:right w:val="single" w:sz="8" w:space="0" w:color="auto"/>
            </w:tcBorders>
            <w:shd w:val="clear" w:color="000000" w:fill="D9D9D9"/>
            <w:noWrap/>
            <w:vAlign w:val="bottom"/>
            <w:hideMark/>
          </w:tcPr>
          <w:p w14:paraId="3CB28C0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B340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FBDC1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B9AB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700DCC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72250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7FBD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18CE7C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5A433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74671C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488B2A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B3A30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2614A5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6E16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F5CEC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AE677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7B81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B32D5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2824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708E7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BA1EA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D9DD9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BB4CE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73A8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A06A7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C4C10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2AA9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C01B0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CD985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FF4B4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9AF7C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C36062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F9749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DD68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E103D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02B8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5E51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45A5C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9A0B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5A62E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361936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160C78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8D49D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A84EB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6DFAB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D466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866E20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F94E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4E13E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E5E79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956FC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9311C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C2450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8260DE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6EFE1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bl>
    <w:p w14:paraId="38D12B50" w14:textId="2FDD01A2" w:rsidR="00A23AAD" w:rsidRPr="0007329F" w:rsidRDefault="00FA123D" w:rsidP="00FA123D">
      <w:pPr>
        <w:pStyle w:val="Llegenda"/>
      </w:pPr>
      <w:bookmarkStart w:id="49" w:name="_Toc63764480"/>
      <w:r w:rsidRPr="0007329F">
        <w:t xml:space="preserve">Taula </w:t>
      </w:r>
      <w:r w:rsidRPr="0007329F">
        <w:fldChar w:fldCharType="begin"/>
      </w:r>
      <w:r w:rsidRPr="0007329F">
        <w:instrText xml:space="preserve"> STYLEREF 1 \s </w:instrText>
      </w:r>
      <w:r w:rsidRPr="0007329F">
        <w:fldChar w:fldCharType="separate"/>
      </w:r>
      <w:r w:rsidRPr="0007329F">
        <w:rPr>
          <w:noProof/>
        </w:rPr>
        <w:t>6</w:t>
      </w:r>
      <w:r w:rsidRPr="0007329F">
        <w:fldChar w:fldCharType="end"/>
      </w:r>
      <w:r w:rsidRPr="0007329F">
        <w:t>.</w:t>
      </w:r>
      <w:r w:rsidRPr="0007329F">
        <w:fldChar w:fldCharType="begin"/>
      </w:r>
      <w:r w:rsidRPr="0007329F">
        <w:instrText xml:space="preserve"> SEQ Taula \* ARABIC \s 1 </w:instrText>
      </w:r>
      <w:r w:rsidRPr="0007329F">
        <w:fldChar w:fldCharType="separate"/>
      </w:r>
      <w:r w:rsidRPr="0007329F">
        <w:rPr>
          <w:noProof/>
        </w:rPr>
        <w:t>4</w:t>
      </w:r>
      <w:r w:rsidRPr="0007329F">
        <w:fldChar w:fldCharType="end"/>
      </w:r>
      <w:r w:rsidRPr="0007329F">
        <w:t>: Cronograma del TFG (Febrer - Abril).</w:t>
      </w:r>
      <w:bookmarkEnd w:id="49"/>
    </w:p>
    <w:p w14:paraId="7AEA650F" w14:textId="77777777" w:rsidR="00A23AAD" w:rsidRPr="0007329F" w:rsidRDefault="00A23AAD">
      <w:pPr>
        <w:spacing w:before="0" w:after="200" w:line="276" w:lineRule="auto"/>
        <w:jc w:val="left"/>
      </w:pPr>
      <w:r w:rsidRPr="0007329F">
        <w:br w:type="page"/>
      </w:r>
    </w:p>
    <w:tbl>
      <w:tblPr>
        <w:tblW w:w="15024" w:type="dxa"/>
        <w:jc w:val="center"/>
        <w:tblLayout w:type="fixed"/>
        <w:tblCellMar>
          <w:left w:w="0" w:type="dxa"/>
          <w:right w:w="0" w:type="dxa"/>
        </w:tblCellMar>
        <w:tblLook w:val="04A0" w:firstRow="1" w:lastRow="0" w:firstColumn="1" w:lastColumn="0" w:noHBand="0" w:noVBand="1"/>
      </w:tblPr>
      <w:tblGrid>
        <w:gridCol w:w="320"/>
        <w:gridCol w:w="320"/>
        <w:gridCol w:w="764"/>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FA123D" w:rsidRPr="0007329F" w14:paraId="079F5037" w14:textId="77777777" w:rsidTr="00FA123D">
        <w:trPr>
          <w:cantSplit/>
          <w:trHeight w:val="227"/>
          <w:jc w:val="center"/>
        </w:trPr>
        <w:tc>
          <w:tcPr>
            <w:tcW w:w="320" w:type="dxa"/>
            <w:tcBorders>
              <w:top w:val="nil"/>
              <w:left w:val="nil"/>
              <w:bottom w:val="nil"/>
              <w:right w:val="nil"/>
            </w:tcBorders>
            <w:shd w:val="clear" w:color="auto" w:fill="auto"/>
            <w:noWrap/>
            <w:vAlign w:val="bottom"/>
            <w:hideMark/>
          </w:tcPr>
          <w:p w14:paraId="16CAF64D" w14:textId="77777777" w:rsidR="00FA123D" w:rsidRPr="0007329F" w:rsidRDefault="00FA123D" w:rsidP="00A23AAD">
            <w:pPr>
              <w:spacing w:before="0" w:line="240" w:lineRule="auto"/>
              <w:jc w:val="left"/>
              <w:rPr>
                <w:rFonts w:eastAsia="Times New Roman"/>
                <w:sz w:val="20"/>
                <w:szCs w:val="24"/>
                <w:lang w:eastAsia="ca-ES"/>
              </w:rPr>
            </w:pPr>
          </w:p>
        </w:tc>
        <w:tc>
          <w:tcPr>
            <w:tcW w:w="320" w:type="dxa"/>
            <w:tcBorders>
              <w:top w:val="nil"/>
              <w:left w:val="nil"/>
              <w:bottom w:val="nil"/>
              <w:right w:val="nil"/>
            </w:tcBorders>
            <w:shd w:val="clear" w:color="auto" w:fill="auto"/>
            <w:noWrap/>
            <w:vAlign w:val="bottom"/>
            <w:hideMark/>
          </w:tcPr>
          <w:p w14:paraId="03579B61" w14:textId="77777777" w:rsidR="00FA123D" w:rsidRPr="0007329F" w:rsidRDefault="00FA123D" w:rsidP="00A23AAD">
            <w:pPr>
              <w:spacing w:before="0" w:line="240" w:lineRule="auto"/>
              <w:jc w:val="left"/>
              <w:rPr>
                <w:rFonts w:eastAsia="Times New Roman"/>
                <w:sz w:val="20"/>
                <w:szCs w:val="20"/>
                <w:lang w:eastAsia="ca-ES"/>
              </w:rPr>
            </w:pPr>
          </w:p>
        </w:tc>
        <w:tc>
          <w:tcPr>
            <w:tcW w:w="764" w:type="dxa"/>
            <w:tcBorders>
              <w:top w:val="nil"/>
              <w:left w:val="nil"/>
              <w:bottom w:val="nil"/>
              <w:right w:val="nil"/>
            </w:tcBorders>
            <w:shd w:val="clear" w:color="auto" w:fill="auto"/>
            <w:noWrap/>
            <w:vAlign w:val="bottom"/>
            <w:hideMark/>
          </w:tcPr>
          <w:p w14:paraId="52F07C94" w14:textId="77777777" w:rsidR="00FA123D" w:rsidRPr="0007329F" w:rsidRDefault="00FA123D" w:rsidP="00A23AAD">
            <w:pPr>
              <w:spacing w:before="0" w:line="240" w:lineRule="auto"/>
              <w:jc w:val="left"/>
              <w:rPr>
                <w:rFonts w:eastAsia="Times New Roman"/>
                <w:sz w:val="20"/>
                <w:szCs w:val="20"/>
                <w:lang w:eastAsia="ca-ES"/>
              </w:rPr>
            </w:pPr>
          </w:p>
        </w:tc>
        <w:tc>
          <w:tcPr>
            <w:tcW w:w="2270" w:type="dxa"/>
            <w:gridSpan w:val="1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6EE81746" w14:textId="15803B4E" w:rsidR="00FA123D" w:rsidRPr="0007329F" w:rsidRDefault="00FA123D" w:rsidP="00A23AAD">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BRIL</w:t>
            </w:r>
          </w:p>
        </w:tc>
        <w:tc>
          <w:tcPr>
            <w:tcW w:w="4767" w:type="dxa"/>
            <w:gridSpan w:val="21"/>
            <w:tcBorders>
              <w:top w:val="single" w:sz="12" w:space="0" w:color="auto"/>
              <w:left w:val="nil"/>
              <w:bottom w:val="single" w:sz="12" w:space="0" w:color="auto"/>
              <w:right w:val="single" w:sz="12" w:space="0" w:color="000000"/>
            </w:tcBorders>
            <w:shd w:val="clear" w:color="000000" w:fill="A6A6A6"/>
            <w:noWrap/>
            <w:vAlign w:val="bottom"/>
            <w:hideMark/>
          </w:tcPr>
          <w:p w14:paraId="58D1CCA4" w14:textId="3DF592AD" w:rsidR="00FA123D" w:rsidRPr="0007329F" w:rsidRDefault="00FA123D" w:rsidP="00A23AAD">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IG</w:t>
            </w:r>
          </w:p>
        </w:tc>
        <w:tc>
          <w:tcPr>
            <w:tcW w:w="4994" w:type="dxa"/>
            <w:gridSpan w:val="22"/>
            <w:tcBorders>
              <w:top w:val="single" w:sz="12" w:space="0" w:color="auto"/>
              <w:left w:val="nil"/>
              <w:bottom w:val="single" w:sz="12" w:space="0" w:color="auto"/>
              <w:right w:val="single" w:sz="12" w:space="0" w:color="000000"/>
            </w:tcBorders>
            <w:shd w:val="clear" w:color="000000" w:fill="A6A6A6"/>
            <w:noWrap/>
            <w:vAlign w:val="bottom"/>
            <w:hideMark/>
          </w:tcPr>
          <w:p w14:paraId="3A404A63" w14:textId="40D018B6" w:rsidR="00FA123D" w:rsidRPr="0007329F" w:rsidRDefault="00FA123D" w:rsidP="00A23AAD">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NY</w:t>
            </w:r>
          </w:p>
        </w:tc>
        <w:tc>
          <w:tcPr>
            <w:tcW w:w="1589" w:type="dxa"/>
            <w:gridSpan w:val="7"/>
            <w:tcBorders>
              <w:top w:val="single" w:sz="12" w:space="0" w:color="auto"/>
              <w:left w:val="nil"/>
              <w:bottom w:val="single" w:sz="12" w:space="0" w:color="auto"/>
              <w:right w:val="single" w:sz="12" w:space="0" w:color="000000"/>
            </w:tcBorders>
            <w:shd w:val="clear" w:color="000000" w:fill="A6A6A6"/>
            <w:vAlign w:val="bottom"/>
          </w:tcPr>
          <w:p w14:paraId="5E65EF6F" w14:textId="0539C786" w:rsidR="00FA123D" w:rsidRPr="0007329F" w:rsidRDefault="00FA123D" w:rsidP="00A23AAD">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LIOL</w:t>
            </w:r>
          </w:p>
        </w:tc>
      </w:tr>
      <w:tr w:rsidR="0084783B" w:rsidRPr="0007329F" w14:paraId="4EC8C8FE" w14:textId="77777777" w:rsidTr="00A94B43">
        <w:trPr>
          <w:cantSplit/>
          <w:trHeight w:val="227"/>
          <w:jc w:val="center"/>
        </w:trPr>
        <w:tc>
          <w:tcPr>
            <w:tcW w:w="320" w:type="dxa"/>
            <w:tcBorders>
              <w:top w:val="nil"/>
              <w:left w:val="nil"/>
              <w:bottom w:val="nil"/>
              <w:right w:val="nil"/>
            </w:tcBorders>
            <w:shd w:val="clear" w:color="auto" w:fill="auto"/>
            <w:noWrap/>
            <w:vAlign w:val="bottom"/>
            <w:hideMark/>
          </w:tcPr>
          <w:p w14:paraId="05D50E1F" w14:textId="77777777" w:rsidR="00A23AAD" w:rsidRPr="0007329F" w:rsidRDefault="00A23AAD" w:rsidP="00A23AAD">
            <w:pPr>
              <w:spacing w:before="0" w:line="240" w:lineRule="auto"/>
              <w:jc w:val="center"/>
              <w:rPr>
                <w:rFonts w:eastAsia="Times New Roman"/>
                <w:b/>
                <w:bCs/>
                <w:color w:val="000000"/>
                <w:szCs w:val="24"/>
                <w:lang w:eastAsia="ca-ES"/>
              </w:rPr>
            </w:pPr>
          </w:p>
        </w:tc>
        <w:tc>
          <w:tcPr>
            <w:tcW w:w="320" w:type="dxa"/>
            <w:tcBorders>
              <w:top w:val="nil"/>
              <w:left w:val="nil"/>
              <w:bottom w:val="nil"/>
              <w:right w:val="nil"/>
            </w:tcBorders>
            <w:shd w:val="clear" w:color="auto" w:fill="auto"/>
            <w:noWrap/>
            <w:vAlign w:val="bottom"/>
            <w:hideMark/>
          </w:tcPr>
          <w:p w14:paraId="598B8152" w14:textId="77777777" w:rsidR="00A23AAD" w:rsidRPr="0007329F" w:rsidRDefault="00A23AAD" w:rsidP="00A23AAD">
            <w:pPr>
              <w:spacing w:before="0" w:line="240" w:lineRule="auto"/>
              <w:jc w:val="left"/>
              <w:rPr>
                <w:rFonts w:eastAsia="Times New Roman"/>
                <w:sz w:val="20"/>
                <w:szCs w:val="20"/>
                <w:lang w:eastAsia="ca-ES"/>
              </w:rPr>
            </w:pPr>
          </w:p>
        </w:tc>
        <w:tc>
          <w:tcPr>
            <w:tcW w:w="764" w:type="dxa"/>
            <w:tcBorders>
              <w:top w:val="nil"/>
              <w:left w:val="nil"/>
              <w:bottom w:val="nil"/>
              <w:right w:val="nil"/>
            </w:tcBorders>
            <w:shd w:val="clear" w:color="auto" w:fill="auto"/>
            <w:noWrap/>
            <w:vAlign w:val="bottom"/>
            <w:hideMark/>
          </w:tcPr>
          <w:p w14:paraId="57ECFA42" w14:textId="77777777" w:rsidR="00A23AAD" w:rsidRPr="0007329F" w:rsidRDefault="00A23AAD" w:rsidP="00A23AAD">
            <w:pPr>
              <w:spacing w:before="0" w:line="240" w:lineRule="auto"/>
              <w:jc w:val="left"/>
              <w:rPr>
                <w:rFonts w:eastAsia="Times New Roman"/>
                <w:sz w:val="20"/>
                <w:szCs w:val="20"/>
                <w:lang w:eastAsia="ca-ES"/>
              </w:rPr>
            </w:pPr>
          </w:p>
        </w:tc>
        <w:tc>
          <w:tcPr>
            <w:tcW w:w="227" w:type="dxa"/>
            <w:tcBorders>
              <w:top w:val="nil"/>
              <w:left w:val="single" w:sz="12" w:space="0" w:color="auto"/>
              <w:bottom w:val="nil"/>
              <w:right w:val="single" w:sz="8" w:space="0" w:color="auto"/>
            </w:tcBorders>
            <w:shd w:val="clear" w:color="000000" w:fill="FFFFFF"/>
            <w:noWrap/>
            <w:vAlign w:val="center"/>
            <w:hideMark/>
          </w:tcPr>
          <w:p w14:paraId="39499D27"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9</w:t>
            </w:r>
          </w:p>
        </w:tc>
        <w:tc>
          <w:tcPr>
            <w:tcW w:w="227" w:type="dxa"/>
            <w:tcBorders>
              <w:top w:val="nil"/>
              <w:left w:val="nil"/>
              <w:bottom w:val="nil"/>
              <w:right w:val="single" w:sz="8" w:space="0" w:color="auto"/>
            </w:tcBorders>
            <w:shd w:val="clear" w:color="000000" w:fill="F2F2F2"/>
            <w:noWrap/>
            <w:vAlign w:val="center"/>
            <w:hideMark/>
          </w:tcPr>
          <w:p w14:paraId="581EBF94"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0</w:t>
            </w:r>
          </w:p>
        </w:tc>
        <w:tc>
          <w:tcPr>
            <w:tcW w:w="227" w:type="dxa"/>
            <w:tcBorders>
              <w:top w:val="nil"/>
              <w:left w:val="nil"/>
              <w:bottom w:val="nil"/>
              <w:right w:val="single" w:sz="8" w:space="0" w:color="auto"/>
            </w:tcBorders>
            <w:shd w:val="clear" w:color="000000" w:fill="FFFFFF"/>
            <w:noWrap/>
            <w:vAlign w:val="center"/>
            <w:hideMark/>
          </w:tcPr>
          <w:p w14:paraId="2EA86583"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1</w:t>
            </w:r>
          </w:p>
        </w:tc>
        <w:tc>
          <w:tcPr>
            <w:tcW w:w="227" w:type="dxa"/>
            <w:tcBorders>
              <w:top w:val="nil"/>
              <w:left w:val="nil"/>
              <w:bottom w:val="nil"/>
              <w:right w:val="single" w:sz="8" w:space="0" w:color="auto"/>
            </w:tcBorders>
            <w:shd w:val="clear" w:color="auto" w:fill="FF0000"/>
            <w:noWrap/>
            <w:vAlign w:val="center"/>
            <w:hideMark/>
          </w:tcPr>
          <w:p w14:paraId="0D4B16C7"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2</w:t>
            </w:r>
          </w:p>
        </w:tc>
        <w:tc>
          <w:tcPr>
            <w:tcW w:w="227" w:type="dxa"/>
            <w:tcBorders>
              <w:top w:val="nil"/>
              <w:left w:val="nil"/>
              <w:bottom w:val="nil"/>
              <w:right w:val="nil"/>
            </w:tcBorders>
            <w:shd w:val="clear" w:color="000000" w:fill="FFFFFF"/>
            <w:noWrap/>
            <w:vAlign w:val="center"/>
            <w:hideMark/>
          </w:tcPr>
          <w:p w14:paraId="14B58F03"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3</w:t>
            </w:r>
          </w:p>
        </w:tc>
        <w:tc>
          <w:tcPr>
            <w:tcW w:w="227" w:type="dxa"/>
            <w:tcBorders>
              <w:top w:val="nil"/>
              <w:left w:val="single" w:sz="12" w:space="0" w:color="auto"/>
              <w:bottom w:val="nil"/>
              <w:right w:val="single" w:sz="8" w:space="0" w:color="auto"/>
            </w:tcBorders>
            <w:shd w:val="clear" w:color="000000" w:fill="D9D9D9"/>
            <w:noWrap/>
            <w:vAlign w:val="center"/>
            <w:hideMark/>
          </w:tcPr>
          <w:p w14:paraId="143C1AD8"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6</w:t>
            </w:r>
          </w:p>
        </w:tc>
        <w:tc>
          <w:tcPr>
            <w:tcW w:w="227" w:type="dxa"/>
            <w:tcBorders>
              <w:top w:val="nil"/>
              <w:left w:val="nil"/>
              <w:bottom w:val="nil"/>
              <w:right w:val="single" w:sz="8" w:space="0" w:color="auto"/>
            </w:tcBorders>
            <w:shd w:val="clear" w:color="000000" w:fill="F2F2F2"/>
            <w:noWrap/>
            <w:vAlign w:val="center"/>
            <w:hideMark/>
          </w:tcPr>
          <w:p w14:paraId="60DE7F26"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7</w:t>
            </w:r>
          </w:p>
        </w:tc>
        <w:tc>
          <w:tcPr>
            <w:tcW w:w="227" w:type="dxa"/>
            <w:tcBorders>
              <w:top w:val="nil"/>
              <w:left w:val="nil"/>
              <w:bottom w:val="nil"/>
              <w:right w:val="single" w:sz="8" w:space="0" w:color="auto"/>
            </w:tcBorders>
            <w:shd w:val="clear" w:color="000000" w:fill="D9D9D9"/>
            <w:noWrap/>
            <w:vAlign w:val="center"/>
            <w:hideMark/>
          </w:tcPr>
          <w:p w14:paraId="52C0B4DD"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8</w:t>
            </w:r>
          </w:p>
        </w:tc>
        <w:tc>
          <w:tcPr>
            <w:tcW w:w="227" w:type="dxa"/>
            <w:tcBorders>
              <w:top w:val="nil"/>
              <w:left w:val="nil"/>
              <w:bottom w:val="nil"/>
              <w:right w:val="single" w:sz="8" w:space="0" w:color="auto"/>
            </w:tcBorders>
            <w:shd w:val="clear" w:color="000000" w:fill="F2F2F2"/>
            <w:noWrap/>
            <w:vAlign w:val="center"/>
            <w:hideMark/>
          </w:tcPr>
          <w:p w14:paraId="45E756E1"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9</w:t>
            </w:r>
          </w:p>
        </w:tc>
        <w:tc>
          <w:tcPr>
            <w:tcW w:w="227" w:type="dxa"/>
            <w:tcBorders>
              <w:top w:val="nil"/>
              <w:left w:val="nil"/>
              <w:bottom w:val="nil"/>
              <w:right w:val="single" w:sz="12" w:space="0" w:color="auto"/>
            </w:tcBorders>
            <w:shd w:val="clear" w:color="000000" w:fill="D9D9D9"/>
            <w:noWrap/>
            <w:vAlign w:val="center"/>
            <w:hideMark/>
          </w:tcPr>
          <w:p w14:paraId="56FCD259"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0</w:t>
            </w:r>
          </w:p>
        </w:tc>
        <w:tc>
          <w:tcPr>
            <w:tcW w:w="227" w:type="dxa"/>
            <w:tcBorders>
              <w:top w:val="nil"/>
              <w:left w:val="nil"/>
              <w:bottom w:val="nil"/>
              <w:right w:val="single" w:sz="8" w:space="0" w:color="auto"/>
            </w:tcBorders>
            <w:shd w:val="clear" w:color="000000" w:fill="FFFFFF"/>
            <w:noWrap/>
            <w:vAlign w:val="center"/>
            <w:hideMark/>
          </w:tcPr>
          <w:p w14:paraId="3C1E8DA7"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w:t>
            </w:r>
          </w:p>
        </w:tc>
        <w:tc>
          <w:tcPr>
            <w:tcW w:w="227" w:type="dxa"/>
            <w:tcBorders>
              <w:top w:val="nil"/>
              <w:left w:val="nil"/>
              <w:bottom w:val="nil"/>
              <w:right w:val="single" w:sz="8" w:space="0" w:color="auto"/>
            </w:tcBorders>
            <w:shd w:val="clear" w:color="000000" w:fill="F2F2F2"/>
            <w:noWrap/>
            <w:vAlign w:val="center"/>
            <w:hideMark/>
          </w:tcPr>
          <w:p w14:paraId="7B2D1A07"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4</w:t>
            </w:r>
          </w:p>
        </w:tc>
        <w:tc>
          <w:tcPr>
            <w:tcW w:w="227" w:type="dxa"/>
            <w:tcBorders>
              <w:top w:val="nil"/>
              <w:left w:val="nil"/>
              <w:bottom w:val="nil"/>
              <w:right w:val="single" w:sz="8" w:space="0" w:color="auto"/>
            </w:tcBorders>
            <w:shd w:val="clear" w:color="000000" w:fill="FFFFFF"/>
            <w:noWrap/>
            <w:vAlign w:val="center"/>
            <w:hideMark/>
          </w:tcPr>
          <w:p w14:paraId="0C4C80FF"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F2F2F2"/>
            <w:noWrap/>
            <w:vAlign w:val="center"/>
            <w:hideMark/>
          </w:tcPr>
          <w:p w14:paraId="6DFD7340"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6</w:t>
            </w:r>
          </w:p>
        </w:tc>
        <w:tc>
          <w:tcPr>
            <w:tcW w:w="227" w:type="dxa"/>
            <w:tcBorders>
              <w:top w:val="nil"/>
              <w:left w:val="nil"/>
              <w:bottom w:val="nil"/>
              <w:right w:val="nil"/>
            </w:tcBorders>
            <w:shd w:val="clear" w:color="000000" w:fill="FFFFFF"/>
            <w:noWrap/>
            <w:vAlign w:val="center"/>
            <w:hideMark/>
          </w:tcPr>
          <w:p w14:paraId="2F3B5C6E"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7</w:t>
            </w:r>
          </w:p>
        </w:tc>
        <w:tc>
          <w:tcPr>
            <w:tcW w:w="227" w:type="dxa"/>
            <w:tcBorders>
              <w:top w:val="nil"/>
              <w:left w:val="single" w:sz="12" w:space="0" w:color="auto"/>
              <w:bottom w:val="nil"/>
              <w:right w:val="single" w:sz="8" w:space="0" w:color="auto"/>
            </w:tcBorders>
            <w:shd w:val="clear" w:color="000000" w:fill="D9D9D9"/>
            <w:noWrap/>
            <w:vAlign w:val="center"/>
            <w:hideMark/>
          </w:tcPr>
          <w:p w14:paraId="1355BD4F"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0</w:t>
            </w:r>
          </w:p>
        </w:tc>
        <w:tc>
          <w:tcPr>
            <w:tcW w:w="227" w:type="dxa"/>
            <w:tcBorders>
              <w:top w:val="nil"/>
              <w:left w:val="nil"/>
              <w:bottom w:val="nil"/>
              <w:right w:val="single" w:sz="8" w:space="0" w:color="auto"/>
            </w:tcBorders>
            <w:shd w:val="clear" w:color="000000" w:fill="F2F2F2"/>
            <w:noWrap/>
            <w:vAlign w:val="center"/>
            <w:hideMark/>
          </w:tcPr>
          <w:p w14:paraId="5B4C2EE7"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1</w:t>
            </w:r>
          </w:p>
        </w:tc>
        <w:tc>
          <w:tcPr>
            <w:tcW w:w="227" w:type="dxa"/>
            <w:tcBorders>
              <w:top w:val="nil"/>
              <w:left w:val="nil"/>
              <w:bottom w:val="nil"/>
              <w:right w:val="single" w:sz="8" w:space="0" w:color="auto"/>
            </w:tcBorders>
            <w:shd w:val="clear" w:color="000000" w:fill="D9D9D9"/>
            <w:noWrap/>
            <w:vAlign w:val="center"/>
            <w:hideMark/>
          </w:tcPr>
          <w:p w14:paraId="14B03E65"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2</w:t>
            </w:r>
          </w:p>
        </w:tc>
        <w:tc>
          <w:tcPr>
            <w:tcW w:w="227" w:type="dxa"/>
            <w:tcBorders>
              <w:top w:val="nil"/>
              <w:left w:val="nil"/>
              <w:bottom w:val="nil"/>
              <w:right w:val="single" w:sz="8" w:space="0" w:color="auto"/>
            </w:tcBorders>
            <w:shd w:val="clear" w:color="000000" w:fill="F2F2F2"/>
            <w:noWrap/>
            <w:vAlign w:val="center"/>
            <w:hideMark/>
          </w:tcPr>
          <w:p w14:paraId="48566070"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3</w:t>
            </w:r>
          </w:p>
        </w:tc>
        <w:tc>
          <w:tcPr>
            <w:tcW w:w="227" w:type="dxa"/>
            <w:tcBorders>
              <w:top w:val="nil"/>
              <w:left w:val="nil"/>
              <w:bottom w:val="nil"/>
              <w:right w:val="single" w:sz="12" w:space="0" w:color="auto"/>
            </w:tcBorders>
            <w:shd w:val="clear" w:color="000000" w:fill="D9D9D9"/>
            <w:noWrap/>
            <w:vAlign w:val="center"/>
            <w:hideMark/>
          </w:tcPr>
          <w:p w14:paraId="34BE87EC"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4</w:t>
            </w:r>
          </w:p>
        </w:tc>
        <w:tc>
          <w:tcPr>
            <w:tcW w:w="227" w:type="dxa"/>
            <w:tcBorders>
              <w:top w:val="nil"/>
              <w:left w:val="nil"/>
              <w:bottom w:val="nil"/>
              <w:right w:val="single" w:sz="8" w:space="0" w:color="auto"/>
            </w:tcBorders>
            <w:shd w:val="clear" w:color="000000" w:fill="FFFFFF"/>
            <w:noWrap/>
            <w:vAlign w:val="center"/>
            <w:hideMark/>
          </w:tcPr>
          <w:p w14:paraId="0C713D68"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7</w:t>
            </w:r>
          </w:p>
        </w:tc>
        <w:tc>
          <w:tcPr>
            <w:tcW w:w="227" w:type="dxa"/>
            <w:tcBorders>
              <w:top w:val="nil"/>
              <w:left w:val="nil"/>
              <w:bottom w:val="nil"/>
              <w:right w:val="single" w:sz="8" w:space="0" w:color="auto"/>
            </w:tcBorders>
            <w:shd w:val="clear" w:color="000000" w:fill="F2F2F2"/>
            <w:noWrap/>
            <w:vAlign w:val="center"/>
            <w:hideMark/>
          </w:tcPr>
          <w:p w14:paraId="6F4D7BFF"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8</w:t>
            </w:r>
          </w:p>
        </w:tc>
        <w:tc>
          <w:tcPr>
            <w:tcW w:w="227" w:type="dxa"/>
            <w:tcBorders>
              <w:top w:val="nil"/>
              <w:left w:val="nil"/>
              <w:bottom w:val="nil"/>
              <w:right w:val="single" w:sz="8" w:space="0" w:color="auto"/>
            </w:tcBorders>
            <w:shd w:val="clear" w:color="000000" w:fill="FFFFFF"/>
            <w:noWrap/>
            <w:vAlign w:val="center"/>
            <w:hideMark/>
          </w:tcPr>
          <w:p w14:paraId="0A9ACED7"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9</w:t>
            </w:r>
          </w:p>
        </w:tc>
        <w:tc>
          <w:tcPr>
            <w:tcW w:w="227" w:type="dxa"/>
            <w:tcBorders>
              <w:top w:val="nil"/>
              <w:left w:val="nil"/>
              <w:bottom w:val="nil"/>
              <w:right w:val="single" w:sz="8" w:space="0" w:color="auto"/>
            </w:tcBorders>
            <w:shd w:val="clear" w:color="000000" w:fill="F2F2F2"/>
            <w:noWrap/>
            <w:vAlign w:val="center"/>
            <w:hideMark/>
          </w:tcPr>
          <w:p w14:paraId="6FFDC27A"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0</w:t>
            </w:r>
          </w:p>
        </w:tc>
        <w:tc>
          <w:tcPr>
            <w:tcW w:w="227" w:type="dxa"/>
            <w:tcBorders>
              <w:top w:val="nil"/>
              <w:left w:val="nil"/>
              <w:bottom w:val="nil"/>
              <w:right w:val="nil"/>
            </w:tcBorders>
            <w:shd w:val="clear" w:color="000000" w:fill="FFFFFF"/>
            <w:noWrap/>
            <w:vAlign w:val="center"/>
            <w:hideMark/>
          </w:tcPr>
          <w:p w14:paraId="751AC13F"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1</w:t>
            </w:r>
          </w:p>
        </w:tc>
        <w:tc>
          <w:tcPr>
            <w:tcW w:w="227" w:type="dxa"/>
            <w:tcBorders>
              <w:top w:val="nil"/>
              <w:left w:val="single" w:sz="12" w:space="0" w:color="auto"/>
              <w:bottom w:val="nil"/>
              <w:right w:val="single" w:sz="8" w:space="0" w:color="auto"/>
            </w:tcBorders>
            <w:shd w:val="clear" w:color="000000" w:fill="D9D9D9"/>
            <w:noWrap/>
            <w:vAlign w:val="center"/>
            <w:hideMark/>
          </w:tcPr>
          <w:p w14:paraId="1E7482B4"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4</w:t>
            </w:r>
          </w:p>
        </w:tc>
        <w:tc>
          <w:tcPr>
            <w:tcW w:w="227" w:type="dxa"/>
            <w:tcBorders>
              <w:top w:val="nil"/>
              <w:left w:val="nil"/>
              <w:bottom w:val="nil"/>
              <w:right w:val="single" w:sz="8" w:space="0" w:color="auto"/>
            </w:tcBorders>
            <w:shd w:val="clear" w:color="000000" w:fill="F2F2F2"/>
            <w:noWrap/>
            <w:vAlign w:val="center"/>
            <w:hideMark/>
          </w:tcPr>
          <w:p w14:paraId="76C6EDC2"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5</w:t>
            </w:r>
          </w:p>
        </w:tc>
        <w:tc>
          <w:tcPr>
            <w:tcW w:w="227" w:type="dxa"/>
            <w:tcBorders>
              <w:top w:val="nil"/>
              <w:left w:val="nil"/>
              <w:bottom w:val="nil"/>
              <w:right w:val="single" w:sz="8" w:space="0" w:color="auto"/>
            </w:tcBorders>
            <w:shd w:val="clear" w:color="000000" w:fill="D9D9D9"/>
            <w:noWrap/>
            <w:vAlign w:val="center"/>
            <w:hideMark/>
          </w:tcPr>
          <w:p w14:paraId="489C186C"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6</w:t>
            </w:r>
          </w:p>
        </w:tc>
        <w:tc>
          <w:tcPr>
            <w:tcW w:w="227" w:type="dxa"/>
            <w:tcBorders>
              <w:top w:val="nil"/>
              <w:left w:val="nil"/>
              <w:bottom w:val="nil"/>
              <w:right w:val="single" w:sz="8" w:space="0" w:color="auto"/>
            </w:tcBorders>
            <w:shd w:val="clear" w:color="000000" w:fill="F2F2F2"/>
            <w:noWrap/>
            <w:vAlign w:val="center"/>
            <w:hideMark/>
          </w:tcPr>
          <w:p w14:paraId="2761C545"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7</w:t>
            </w:r>
          </w:p>
        </w:tc>
        <w:tc>
          <w:tcPr>
            <w:tcW w:w="227" w:type="dxa"/>
            <w:tcBorders>
              <w:top w:val="nil"/>
              <w:left w:val="nil"/>
              <w:bottom w:val="nil"/>
              <w:right w:val="single" w:sz="12" w:space="0" w:color="auto"/>
            </w:tcBorders>
            <w:shd w:val="clear" w:color="000000" w:fill="D9D9D9"/>
            <w:noWrap/>
            <w:vAlign w:val="center"/>
            <w:hideMark/>
          </w:tcPr>
          <w:p w14:paraId="6CD9C054"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8</w:t>
            </w:r>
          </w:p>
        </w:tc>
        <w:tc>
          <w:tcPr>
            <w:tcW w:w="227" w:type="dxa"/>
            <w:tcBorders>
              <w:top w:val="nil"/>
              <w:left w:val="nil"/>
              <w:bottom w:val="nil"/>
              <w:right w:val="single" w:sz="8" w:space="0" w:color="auto"/>
            </w:tcBorders>
            <w:shd w:val="clear" w:color="000000" w:fill="FFFFFF"/>
            <w:noWrap/>
            <w:vAlign w:val="center"/>
            <w:hideMark/>
          </w:tcPr>
          <w:p w14:paraId="78B455AA"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1</w:t>
            </w:r>
          </w:p>
        </w:tc>
        <w:tc>
          <w:tcPr>
            <w:tcW w:w="227" w:type="dxa"/>
            <w:tcBorders>
              <w:top w:val="nil"/>
              <w:left w:val="nil"/>
              <w:bottom w:val="nil"/>
              <w:right w:val="single" w:sz="8" w:space="0" w:color="auto"/>
            </w:tcBorders>
            <w:shd w:val="clear" w:color="000000" w:fill="F2F2F2"/>
            <w:noWrap/>
            <w:vAlign w:val="center"/>
            <w:hideMark/>
          </w:tcPr>
          <w:p w14:paraId="39476467"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w:t>
            </w:r>
          </w:p>
        </w:tc>
        <w:tc>
          <w:tcPr>
            <w:tcW w:w="227" w:type="dxa"/>
            <w:tcBorders>
              <w:top w:val="nil"/>
              <w:left w:val="nil"/>
              <w:bottom w:val="nil"/>
              <w:right w:val="single" w:sz="8" w:space="0" w:color="auto"/>
            </w:tcBorders>
            <w:shd w:val="clear" w:color="000000" w:fill="FFFFFF"/>
            <w:noWrap/>
            <w:vAlign w:val="center"/>
            <w:hideMark/>
          </w:tcPr>
          <w:p w14:paraId="02E390D3"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w:t>
            </w:r>
          </w:p>
        </w:tc>
        <w:tc>
          <w:tcPr>
            <w:tcW w:w="227" w:type="dxa"/>
            <w:tcBorders>
              <w:top w:val="nil"/>
              <w:left w:val="nil"/>
              <w:bottom w:val="nil"/>
              <w:right w:val="single" w:sz="8" w:space="0" w:color="auto"/>
            </w:tcBorders>
            <w:shd w:val="clear" w:color="000000" w:fill="F2F2F2"/>
            <w:noWrap/>
            <w:vAlign w:val="center"/>
            <w:hideMark/>
          </w:tcPr>
          <w:p w14:paraId="6F37941D"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w:t>
            </w:r>
          </w:p>
        </w:tc>
        <w:tc>
          <w:tcPr>
            <w:tcW w:w="227" w:type="dxa"/>
            <w:tcBorders>
              <w:top w:val="nil"/>
              <w:left w:val="nil"/>
              <w:bottom w:val="nil"/>
              <w:right w:val="nil"/>
            </w:tcBorders>
            <w:shd w:val="clear" w:color="000000" w:fill="FFFFFF"/>
            <w:noWrap/>
            <w:vAlign w:val="center"/>
            <w:hideMark/>
          </w:tcPr>
          <w:p w14:paraId="423A15D9"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4</w:t>
            </w:r>
          </w:p>
        </w:tc>
        <w:tc>
          <w:tcPr>
            <w:tcW w:w="227" w:type="dxa"/>
            <w:tcBorders>
              <w:top w:val="nil"/>
              <w:left w:val="single" w:sz="12" w:space="0" w:color="auto"/>
              <w:bottom w:val="nil"/>
              <w:right w:val="single" w:sz="8" w:space="0" w:color="auto"/>
            </w:tcBorders>
            <w:shd w:val="clear" w:color="000000" w:fill="D9D9D9"/>
            <w:noWrap/>
            <w:vAlign w:val="center"/>
            <w:hideMark/>
          </w:tcPr>
          <w:p w14:paraId="4964F33C"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7</w:t>
            </w:r>
          </w:p>
        </w:tc>
        <w:tc>
          <w:tcPr>
            <w:tcW w:w="227" w:type="dxa"/>
            <w:tcBorders>
              <w:top w:val="nil"/>
              <w:left w:val="nil"/>
              <w:bottom w:val="nil"/>
              <w:right w:val="single" w:sz="8" w:space="0" w:color="auto"/>
            </w:tcBorders>
            <w:shd w:val="clear" w:color="000000" w:fill="F2F2F2"/>
            <w:noWrap/>
            <w:vAlign w:val="center"/>
            <w:hideMark/>
          </w:tcPr>
          <w:p w14:paraId="40D410A0"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8</w:t>
            </w:r>
          </w:p>
        </w:tc>
        <w:tc>
          <w:tcPr>
            <w:tcW w:w="227" w:type="dxa"/>
            <w:tcBorders>
              <w:top w:val="nil"/>
              <w:left w:val="nil"/>
              <w:bottom w:val="nil"/>
              <w:right w:val="single" w:sz="8" w:space="0" w:color="auto"/>
            </w:tcBorders>
            <w:shd w:val="clear" w:color="000000" w:fill="D9D9D9"/>
            <w:noWrap/>
            <w:vAlign w:val="center"/>
            <w:hideMark/>
          </w:tcPr>
          <w:p w14:paraId="228E9D13"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9</w:t>
            </w:r>
          </w:p>
        </w:tc>
        <w:tc>
          <w:tcPr>
            <w:tcW w:w="227" w:type="dxa"/>
            <w:tcBorders>
              <w:top w:val="nil"/>
              <w:left w:val="nil"/>
              <w:bottom w:val="nil"/>
              <w:right w:val="single" w:sz="8" w:space="0" w:color="auto"/>
            </w:tcBorders>
            <w:shd w:val="clear" w:color="000000" w:fill="F2F2F2"/>
            <w:noWrap/>
            <w:vAlign w:val="center"/>
            <w:hideMark/>
          </w:tcPr>
          <w:p w14:paraId="542C984D"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0</w:t>
            </w:r>
          </w:p>
        </w:tc>
        <w:tc>
          <w:tcPr>
            <w:tcW w:w="227" w:type="dxa"/>
            <w:tcBorders>
              <w:top w:val="nil"/>
              <w:left w:val="nil"/>
              <w:bottom w:val="nil"/>
              <w:right w:val="single" w:sz="12" w:space="0" w:color="auto"/>
            </w:tcBorders>
            <w:shd w:val="clear" w:color="000000" w:fill="D9D9D9"/>
            <w:noWrap/>
            <w:vAlign w:val="center"/>
            <w:hideMark/>
          </w:tcPr>
          <w:p w14:paraId="4DDB96DE"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1</w:t>
            </w:r>
          </w:p>
        </w:tc>
        <w:tc>
          <w:tcPr>
            <w:tcW w:w="227" w:type="dxa"/>
            <w:tcBorders>
              <w:top w:val="nil"/>
              <w:left w:val="nil"/>
              <w:bottom w:val="nil"/>
              <w:right w:val="single" w:sz="8" w:space="0" w:color="auto"/>
            </w:tcBorders>
            <w:shd w:val="clear" w:color="000000" w:fill="FFFFFF"/>
            <w:noWrap/>
            <w:vAlign w:val="center"/>
            <w:hideMark/>
          </w:tcPr>
          <w:p w14:paraId="7C3794C4"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4</w:t>
            </w:r>
          </w:p>
        </w:tc>
        <w:tc>
          <w:tcPr>
            <w:tcW w:w="227" w:type="dxa"/>
            <w:tcBorders>
              <w:top w:val="nil"/>
              <w:left w:val="nil"/>
              <w:bottom w:val="nil"/>
              <w:right w:val="single" w:sz="8" w:space="0" w:color="auto"/>
            </w:tcBorders>
            <w:shd w:val="clear" w:color="000000" w:fill="F2F2F2"/>
            <w:noWrap/>
            <w:vAlign w:val="center"/>
            <w:hideMark/>
          </w:tcPr>
          <w:p w14:paraId="7B532666"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5</w:t>
            </w:r>
          </w:p>
        </w:tc>
        <w:tc>
          <w:tcPr>
            <w:tcW w:w="227" w:type="dxa"/>
            <w:tcBorders>
              <w:top w:val="nil"/>
              <w:left w:val="nil"/>
              <w:bottom w:val="nil"/>
              <w:right w:val="single" w:sz="8" w:space="0" w:color="auto"/>
            </w:tcBorders>
            <w:shd w:val="clear" w:color="auto" w:fill="FF0000"/>
            <w:noWrap/>
            <w:vAlign w:val="center"/>
            <w:hideMark/>
          </w:tcPr>
          <w:p w14:paraId="3FF5195B"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6</w:t>
            </w:r>
          </w:p>
        </w:tc>
        <w:tc>
          <w:tcPr>
            <w:tcW w:w="227" w:type="dxa"/>
            <w:tcBorders>
              <w:top w:val="nil"/>
              <w:left w:val="nil"/>
              <w:bottom w:val="nil"/>
              <w:right w:val="single" w:sz="8" w:space="0" w:color="auto"/>
            </w:tcBorders>
            <w:shd w:val="clear" w:color="000000" w:fill="F2F2F2"/>
            <w:noWrap/>
            <w:vAlign w:val="center"/>
            <w:hideMark/>
          </w:tcPr>
          <w:p w14:paraId="38DA8D1A"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7</w:t>
            </w:r>
          </w:p>
        </w:tc>
        <w:tc>
          <w:tcPr>
            <w:tcW w:w="227" w:type="dxa"/>
            <w:tcBorders>
              <w:top w:val="nil"/>
              <w:left w:val="nil"/>
              <w:bottom w:val="nil"/>
              <w:right w:val="nil"/>
            </w:tcBorders>
            <w:shd w:val="clear" w:color="000000" w:fill="FFFFFF"/>
            <w:noWrap/>
            <w:vAlign w:val="center"/>
            <w:hideMark/>
          </w:tcPr>
          <w:p w14:paraId="3363FE81"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8</w:t>
            </w:r>
          </w:p>
        </w:tc>
        <w:tc>
          <w:tcPr>
            <w:tcW w:w="227" w:type="dxa"/>
            <w:tcBorders>
              <w:top w:val="nil"/>
              <w:left w:val="single" w:sz="12" w:space="0" w:color="auto"/>
              <w:bottom w:val="nil"/>
              <w:right w:val="single" w:sz="8" w:space="0" w:color="auto"/>
            </w:tcBorders>
            <w:shd w:val="clear" w:color="000000" w:fill="D9D9D9"/>
            <w:noWrap/>
            <w:vAlign w:val="center"/>
            <w:hideMark/>
          </w:tcPr>
          <w:p w14:paraId="1E276F76"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1</w:t>
            </w:r>
          </w:p>
        </w:tc>
        <w:tc>
          <w:tcPr>
            <w:tcW w:w="227" w:type="dxa"/>
            <w:tcBorders>
              <w:top w:val="nil"/>
              <w:left w:val="nil"/>
              <w:bottom w:val="nil"/>
              <w:right w:val="single" w:sz="8" w:space="0" w:color="auto"/>
            </w:tcBorders>
            <w:shd w:val="clear" w:color="000000" w:fill="F2F2F2"/>
            <w:noWrap/>
            <w:vAlign w:val="center"/>
            <w:hideMark/>
          </w:tcPr>
          <w:p w14:paraId="69EBB81D"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2</w:t>
            </w:r>
          </w:p>
        </w:tc>
        <w:tc>
          <w:tcPr>
            <w:tcW w:w="227" w:type="dxa"/>
            <w:tcBorders>
              <w:top w:val="nil"/>
              <w:left w:val="nil"/>
              <w:bottom w:val="nil"/>
              <w:right w:val="single" w:sz="8" w:space="0" w:color="auto"/>
            </w:tcBorders>
            <w:shd w:val="clear" w:color="000000" w:fill="D9D9D9"/>
            <w:noWrap/>
            <w:vAlign w:val="center"/>
            <w:hideMark/>
          </w:tcPr>
          <w:p w14:paraId="13031DDC"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3</w:t>
            </w:r>
          </w:p>
        </w:tc>
        <w:tc>
          <w:tcPr>
            <w:tcW w:w="227" w:type="dxa"/>
            <w:tcBorders>
              <w:top w:val="nil"/>
              <w:left w:val="nil"/>
              <w:bottom w:val="nil"/>
              <w:right w:val="single" w:sz="8" w:space="0" w:color="auto"/>
            </w:tcBorders>
            <w:shd w:val="clear" w:color="000000" w:fill="F2F2F2"/>
            <w:noWrap/>
            <w:vAlign w:val="center"/>
            <w:hideMark/>
          </w:tcPr>
          <w:p w14:paraId="799D34EB"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4</w:t>
            </w:r>
          </w:p>
        </w:tc>
        <w:tc>
          <w:tcPr>
            <w:tcW w:w="227" w:type="dxa"/>
            <w:tcBorders>
              <w:top w:val="nil"/>
              <w:left w:val="nil"/>
              <w:bottom w:val="nil"/>
              <w:right w:val="single" w:sz="12" w:space="0" w:color="auto"/>
            </w:tcBorders>
            <w:shd w:val="clear" w:color="000000" w:fill="D9D9D9"/>
            <w:noWrap/>
            <w:vAlign w:val="center"/>
            <w:hideMark/>
          </w:tcPr>
          <w:p w14:paraId="1F041DD3"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5</w:t>
            </w:r>
          </w:p>
        </w:tc>
        <w:tc>
          <w:tcPr>
            <w:tcW w:w="227" w:type="dxa"/>
            <w:tcBorders>
              <w:top w:val="nil"/>
              <w:left w:val="nil"/>
              <w:bottom w:val="nil"/>
              <w:right w:val="single" w:sz="8" w:space="0" w:color="auto"/>
            </w:tcBorders>
            <w:shd w:val="clear" w:color="000000" w:fill="FFFFFF"/>
            <w:noWrap/>
            <w:vAlign w:val="center"/>
            <w:hideMark/>
          </w:tcPr>
          <w:p w14:paraId="7BF8E444"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8</w:t>
            </w:r>
          </w:p>
        </w:tc>
        <w:tc>
          <w:tcPr>
            <w:tcW w:w="227" w:type="dxa"/>
            <w:tcBorders>
              <w:top w:val="nil"/>
              <w:left w:val="nil"/>
              <w:bottom w:val="nil"/>
              <w:right w:val="single" w:sz="8" w:space="0" w:color="auto"/>
            </w:tcBorders>
            <w:shd w:val="clear" w:color="000000" w:fill="F2F2F2"/>
            <w:noWrap/>
            <w:vAlign w:val="center"/>
            <w:hideMark/>
          </w:tcPr>
          <w:p w14:paraId="165A02E3"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9</w:t>
            </w:r>
          </w:p>
        </w:tc>
        <w:tc>
          <w:tcPr>
            <w:tcW w:w="227" w:type="dxa"/>
            <w:tcBorders>
              <w:top w:val="nil"/>
              <w:left w:val="nil"/>
              <w:bottom w:val="nil"/>
              <w:right w:val="single" w:sz="8" w:space="0" w:color="auto"/>
            </w:tcBorders>
            <w:shd w:val="clear" w:color="000000" w:fill="FFFFFF"/>
            <w:noWrap/>
            <w:vAlign w:val="center"/>
            <w:hideMark/>
          </w:tcPr>
          <w:p w14:paraId="162D6D73"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30</w:t>
            </w:r>
          </w:p>
        </w:tc>
        <w:tc>
          <w:tcPr>
            <w:tcW w:w="227" w:type="dxa"/>
            <w:tcBorders>
              <w:top w:val="nil"/>
              <w:left w:val="nil"/>
              <w:bottom w:val="nil"/>
              <w:right w:val="single" w:sz="8" w:space="0" w:color="auto"/>
            </w:tcBorders>
            <w:shd w:val="clear" w:color="000000" w:fill="F2F2F2"/>
            <w:noWrap/>
            <w:vAlign w:val="center"/>
            <w:hideMark/>
          </w:tcPr>
          <w:p w14:paraId="67CC83FB"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1</w:t>
            </w:r>
          </w:p>
        </w:tc>
        <w:tc>
          <w:tcPr>
            <w:tcW w:w="227" w:type="dxa"/>
            <w:tcBorders>
              <w:top w:val="nil"/>
              <w:left w:val="nil"/>
              <w:bottom w:val="nil"/>
              <w:right w:val="nil"/>
            </w:tcBorders>
            <w:shd w:val="clear" w:color="000000" w:fill="FFFFFF"/>
            <w:noWrap/>
            <w:vAlign w:val="center"/>
            <w:hideMark/>
          </w:tcPr>
          <w:p w14:paraId="2BF01EA9"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2</w:t>
            </w:r>
          </w:p>
        </w:tc>
        <w:tc>
          <w:tcPr>
            <w:tcW w:w="227" w:type="dxa"/>
            <w:tcBorders>
              <w:top w:val="nil"/>
              <w:left w:val="single" w:sz="12" w:space="0" w:color="auto"/>
              <w:bottom w:val="nil"/>
              <w:right w:val="single" w:sz="8" w:space="0" w:color="auto"/>
            </w:tcBorders>
            <w:shd w:val="clear" w:color="000000" w:fill="D9D9D9"/>
            <w:noWrap/>
            <w:vAlign w:val="center"/>
            <w:hideMark/>
          </w:tcPr>
          <w:p w14:paraId="35D4F124"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F2F2F2"/>
            <w:noWrap/>
            <w:vAlign w:val="center"/>
            <w:hideMark/>
          </w:tcPr>
          <w:p w14:paraId="4533D150"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6</w:t>
            </w:r>
          </w:p>
        </w:tc>
        <w:tc>
          <w:tcPr>
            <w:tcW w:w="227" w:type="dxa"/>
            <w:tcBorders>
              <w:top w:val="nil"/>
              <w:left w:val="nil"/>
              <w:bottom w:val="nil"/>
              <w:right w:val="single" w:sz="8" w:space="0" w:color="auto"/>
            </w:tcBorders>
            <w:shd w:val="clear" w:color="000000" w:fill="D9D9D9"/>
            <w:noWrap/>
            <w:vAlign w:val="center"/>
            <w:hideMark/>
          </w:tcPr>
          <w:p w14:paraId="6FF1BEBB"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7</w:t>
            </w:r>
          </w:p>
        </w:tc>
        <w:tc>
          <w:tcPr>
            <w:tcW w:w="227" w:type="dxa"/>
            <w:tcBorders>
              <w:top w:val="nil"/>
              <w:left w:val="nil"/>
              <w:bottom w:val="nil"/>
              <w:right w:val="single" w:sz="8" w:space="0" w:color="auto"/>
            </w:tcBorders>
            <w:shd w:val="clear" w:color="000000" w:fill="F2F2F2"/>
            <w:noWrap/>
            <w:vAlign w:val="center"/>
            <w:hideMark/>
          </w:tcPr>
          <w:p w14:paraId="282EEF84"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8</w:t>
            </w:r>
          </w:p>
        </w:tc>
        <w:tc>
          <w:tcPr>
            <w:tcW w:w="227" w:type="dxa"/>
            <w:tcBorders>
              <w:top w:val="nil"/>
              <w:left w:val="nil"/>
              <w:bottom w:val="nil"/>
              <w:right w:val="single" w:sz="12" w:space="0" w:color="auto"/>
            </w:tcBorders>
            <w:shd w:val="clear" w:color="000000" w:fill="D9D9D9"/>
            <w:noWrap/>
            <w:vAlign w:val="center"/>
            <w:hideMark/>
          </w:tcPr>
          <w:p w14:paraId="2BA75DDE" w14:textId="77777777" w:rsidR="00A23AAD" w:rsidRPr="0007329F" w:rsidRDefault="00A23AAD" w:rsidP="00A23AAD">
            <w:pPr>
              <w:spacing w:before="0" w:line="240" w:lineRule="auto"/>
              <w:jc w:val="center"/>
              <w:rPr>
                <w:rFonts w:eastAsia="Times New Roman"/>
                <w:b/>
                <w:bCs/>
                <w:color w:val="000000"/>
                <w:sz w:val="18"/>
                <w:szCs w:val="18"/>
                <w:lang w:eastAsia="ca-ES"/>
              </w:rPr>
            </w:pPr>
            <w:r w:rsidRPr="0007329F">
              <w:rPr>
                <w:rFonts w:eastAsia="Times New Roman"/>
                <w:b/>
                <w:bCs/>
                <w:color w:val="000000"/>
                <w:sz w:val="18"/>
                <w:szCs w:val="18"/>
                <w:lang w:eastAsia="ca-ES"/>
              </w:rPr>
              <w:t>9</w:t>
            </w:r>
          </w:p>
        </w:tc>
      </w:tr>
      <w:tr w:rsidR="0084783B" w:rsidRPr="0007329F" w14:paraId="5FB71ABA" w14:textId="77777777" w:rsidTr="00FA123D">
        <w:trPr>
          <w:cantSplit/>
          <w:trHeight w:val="227"/>
          <w:jc w:val="center"/>
        </w:trPr>
        <w:tc>
          <w:tcPr>
            <w:tcW w:w="320" w:type="dxa"/>
            <w:vMerge w:val="restart"/>
            <w:tcBorders>
              <w:top w:val="single" w:sz="12" w:space="0" w:color="auto"/>
              <w:left w:val="single" w:sz="12" w:space="0" w:color="auto"/>
              <w:bottom w:val="single" w:sz="12" w:space="0" w:color="000000"/>
              <w:right w:val="nil"/>
            </w:tcBorders>
            <w:shd w:val="clear" w:color="auto" w:fill="808080" w:themeFill="background1" w:themeFillShade="80"/>
            <w:noWrap/>
            <w:textDirection w:val="btLr"/>
            <w:vAlign w:val="center"/>
            <w:hideMark/>
          </w:tcPr>
          <w:p w14:paraId="07D38CB9" w14:textId="77777777" w:rsidR="00FA123D" w:rsidRPr="0007329F" w:rsidRDefault="00FA123D" w:rsidP="00A23AAD">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OCS</w:t>
            </w:r>
          </w:p>
        </w:tc>
        <w:tc>
          <w:tcPr>
            <w:tcW w:w="1084" w:type="dxa"/>
            <w:gridSpan w:val="2"/>
            <w:tcBorders>
              <w:top w:val="single" w:sz="12" w:space="0" w:color="auto"/>
              <w:left w:val="single" w:sz="12" w:space="0" w:color="auto"/>
              <w:bottom w:val="single" w:sz="4" w:space="0" w:color="auto"/>
              <w:right w:val="single" w:sz="8" w:space="0" w:color="auto"/>
            </w:tcBorders>
            <w:shd w:val="clear" w:color="000000" w:fill="BFBFBF"/>
            <w:noWrap/>
            <w:vAlign w:val="center"/>
            <w:hideMark/>
          </w:tcPr>
          <w:p w14:paraId="3EA6E684" w14:textId="5C20A754" w:rsidR="00FA123D" w:rsidRPr="0007329F" w:rsidRDefault="00FA123D" w:rsidP="00A23AAD">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V</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3E62F92"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0BBB0C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B7AB497"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D6ED1F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5F797A52"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52567F38"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B5B629B"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BE2B74A"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39E69B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0F49CD6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D588B1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8DC68BD"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AAAF8C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C167CCD"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45BE9924"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3C05DDA9"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155F3B"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76F3352B"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B4BB18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51E73CA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F0F7338"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EC3F1E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E24EEF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9F103F4"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1E316948"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68A0A72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6386AC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D64A982"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9C7C50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0FDD9D0B"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3DE752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404D6D"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5E731A7"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168B27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5892DD5D"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15430EBB"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98DC86"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2B50CA3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5694E2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43E9242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21C1BF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B6AD1D6"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7C00F487"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BB1CD9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7F27E427"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38689A0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FE94A0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3C96EF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1B3E38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1D2DC44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7FCEF39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164AD7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E60A47F"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C93814A"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71D3D5F6"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66C435BA"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04E080D"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1C978848"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C53F66A"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3C212C8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5A676D59" w14:textId="77777777" w:rsidTr="00FA123D">
        <w:trPr>
          <w:cantSplit/>
          <w:trHeight w:val="227"/>
          <w:jc w:val="center"/>
        </w:trPr>
        <w:tc>
          <w:tcPr>
            <w:tcW w:w="320"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0E8934EE" w14:textId="77777777" w:rsidR="00FA123D" w:rsidRPr="0007329F" w:rsidRDefault="00FA123D" w:rsidP="00A23AAD">
            <w:pPr>
              <w:spacing w:before="0" w:line="240" w:lineRule="auto"/>
              <w:jc w:val="left"/>
              <w:rPr>
                <w:rFonts w:eastAsia="Times New Roman"/>
                <w:b/>
                <w:bCs/>
                <w:color w:val="000000"/>
                <w:szCs w:val="24"/>
                <w:lang w:eastAsia="ca-ES"/>
              </w:rPr>
            </w:pPr>
          </w:p>
        </w:tc>
        <w:tc>
          <w:tcPr>
            <w:tcW w:w="1084" w:type="dxa"/>
            <w:gridSpan w:val="2"/>
            <w:tcBorders>
              <w:top w:val="single" w:sz="4" w:space="0" w:color="auto"/>
              <w:left w:val="single" w:sz="12" w:space="0" w:color="auto"/>
              <w:bottom w:val="single" w:sz="4" w:space="0" w:color="auto"/>
              <w:right w:val="single" w:sz="8" w:space="0" w:color="auto"/>
            </w:tcBorders>
            <w:shd w:val="clear" w:color="000000" w:fill="BFBFBF"/>
            <w:vAlign w:val="center"/>
            <w:hideMark/>
          </w:tcPr>
          <w:p w14:paraId="29D9AF6E" w14:textId="6BC01C40" w:rsidR="00FA123D" w:rsidRPr="0007329F" w:rsidRDefault="00FA123D" w:rsidP="00A23AAD">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F2BE668"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32D648"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53725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55E93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21DFCD2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1CD13AD"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789F86"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58CC30D"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23AEBB"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37F2E9B7"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CFCEAA4"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C29BA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D9215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DFF24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635D4236"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BC1FDF8"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38B93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26F7B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FA9EF8"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45B1685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1FD6A36"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E07CD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21710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F9491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6B750E3B"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4AFCD6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684F92"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C17BB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B4EA7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6B94754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651E82"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502DBA"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F723D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27D9A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08D6E6D8"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7FFF"/>
            <w:noWrap/>
            <w:vAlign w:val="bottom"/>
            <w:hideMark/>
          </w:tcPr>
          <w:p w14:paraId="37629F0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7FFF"/>
            <w:noWrap/>
            <w:vAlign w:val="bottom"/>
            <w:hideMark/>
          </w:tcPr>
          <w:p w14:paraId="5D7C5A2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7FFF"/>
            <w:noWrap/>
            <w:vAlign w:val="bottom"/>
            <w:hideMark/>
          </w:tcPr>
          <w:p w14:paraId="069AD53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7FFF"/>
            <w:noWrap/>
            <w:vAlign w:val="bottom"/>
            <w:hideMark/>
          </w:tcPr>
          <w:p w14:paraId="7CF1A8E4"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5DE928D7"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7FFF"/>
            <w:noWrap/>
            <w:vAlign w:val="bottom"/>
            <w:hideMark/>
          </w:tcPr>
          <w:p w14:paraId="54D09D3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7FFF"/>
            <w:noWrap/>
            <w:vAlign w:val="bottom"/>
            <w:hideMark/>
          </w:tcPr>
          <w:p w14:paraId="622D24E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ED491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19164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7775F8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97B1E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91B7A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04034E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3944B9"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20E54C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D6715D"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C7E34A"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6753F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0C180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8025EFF"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E0314A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3D525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8BD80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EC3069"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909DCC7"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4915C701" w14:textId="77777777" w:rsidTr="00FA123D">
        <w:trPr>
          <w:cantSplit/>
          <w:trHeight w:val="227"/>
          <w:jc w:val="center"/>
        </w:trPr>
        <w:tc>
          <w:tcPr>
            <w:tcW w:w="320"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4CDACBDE" w14:textId="77777777" w:rsidR="00FA123D" w:rsidRPr="0007329F" w:rsidRDefault="00FA123D" w:rsidP="00A23AAD">
            <w:pPr>
              <w:spacing w:before="0" w:line="240" w:lineRule="auto"/>
              <w:jc w:val="left"/>
              <w:rPr>
                <w:rFonts w:eastAsia="Times New Roman"/>
                <w:b/>
                <w:bCs/>
                <w:color w:val="000000"/>
                <w:szCs w:val="24"/>
                <w:lang w:eastAsia="ca-ES"/>
              </w:rPr>
            </w:pPr>
          </w:p>
        </w:tc>
        <w:tc>
          <w:tcPr>
            <w:tcW w:w="1084" w:type="dxa"/>
            <w:gridSpan w:val="2"/>
            <w:tcBorders>
              <w:top w:val="single" w:sz="4" w:space="0" w:color="auto"/>
              <w:left w:val="single" w:sz="12" w:space="0" w:color="auto"/>
              <w:bottom w:val="single" w:sz="12" w:space="0" w:color="000000"/>
              <w:right w:val="single" w:sz="8" w:space="0" w:color="auto"/>
            </w:tcBorders>
            <w:shd w:val="clear" w:color="000000" w:fill="BFBFBF"/>
            <w:vAlign w:val="center"/>
            <w:hideMark/>
          </w:tcPr>
          <w:p w14:paraId="29DCE07C" w14:textId="4408C22E" w:rsidR="00FA123D" w:rsidRPr="0007329F" w:rsidRDefault="00FA123D" w:rsidP="00A23AAD">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P</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199CD0C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0019468"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7A7278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A3F15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166DAA69"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82F4CE6"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A5C35D"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74475EB"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86C758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3E504D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3F6CB26"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DDC48FF"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6E93076"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F4DFD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F3BB45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0832049"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7A7BE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2EFBED4"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78C58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E3E7EE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E97E419"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4166E0D"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B888977"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0E8287"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7B26F3F"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362CDF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84E708"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59FF76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4E1CCB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5770362"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1C9B95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2D735C9"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537464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90A92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CB51074"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9453E8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07DB6B7"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1D737E2"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887DC26"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F159DB5"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B5004EB"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7D96EE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B7FA0D4"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49BEDB"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00FFFF"/>
            <w:noWrap/>
            <w:vAlign w:val="bottom"/>
            <w:hideMark/>
          </w:tcPr>
          <w:p w14:paraId="6A2BA93A"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80815D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3A0DE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3333C7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A479BF"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3DF9BA1"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14626A7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1E9A7407"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2661F78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1760C3D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00FFFF"/>
            <w:noWrap/>
            <w:vAlign w:val="bottom"/>
            <w:hideMark/>
          </w:tcPr>
          <w:p w14:paraId="7646D15E"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00FFFF"/>
            <w:noWrap/>
            <w:vAlign w:val="bottom"/>
            <w:hideMark/>
          </w:tcPr>
          <w:p w14:paraId="15DB0C6C"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0F7835B9"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11B1AD50"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685284E4"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00FFFF"/>
            <w:noWrap/>
            <w:vAlign w:val="bottom"/>
            <w:hideMark/>
          </w:tcPr>
          <w:p w14:paraId="40C10CD3" w14:textId="77777777" w:rsidR="00FA123D" w:rsidRPr="0007329F" w:rsidRDefault="00FA123D" w:rsidP="00A23AAD">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467BDD9F" w14:textId="77777777" w:rsidTr="00FA123D">
        <w:trPr>
          <w:cantSplit/>
          <w:trHeight w:val="227"/>
          <w:jc w:val="center"/>
        </w:trPr>
        <w:tc>
          <w:tcPr>
            <w:tcW w:w="320" w:type="dxa"/>
            <w:vMerge w:val="restart"/>
            <w:tcBorders>
              <w:top w:val="nil"/>
              <w:left w:val="single" w:sz="12" w:space="0" w:color="auto"/>
              <w:bottom w:val="single" w:sz="12" w:space="0" w:color="000000"/>
              <w:right w:val="single" w:sz="12" w:space="0" w:color="auto"/>
            </w:tcBorders>
            <w:shd w:val="clear" w:color="auto" w:fill="808080" w:themeFill="background1" w:themeFillShade="80"/>
            <w:noWrap/>
            <w:textDirection w:val="btLr"/>
            <w:vAlign w:val="center"/>
            <w:hideMark/>
          </w:tcPr>
          <w:p w14:paraId="63804EB9"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RODUCTE</w:t>
            </w:r>
          </w:p>
        </w:tc>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4C58F57C"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ISENY</w:t>
            </w:r>
          </w:p>
        </w:tc>
        <w:tc>
          <w:tcPr>
            <w:tcW w:w="764" w:type="dxa"/>
            <w:tcBorders>
              <w:top w:val="nil"/>
              <w:left w:val="nil"/>
              <w:bottom w:val="single" w:sz="8" w:space="0" w:color="auto"/>
              <w:right w:val="nil"/>
            </w:tcBorders>
            <w:shd w:val="clear" w:color="000000" w:fill="BFBFBF"/>
            <w:noWrap/>
            <w:vAlign w:val="center"/>
            <w:hideMark/>
          </w:tcPr>
          <w:p w14:paraId="0BCE6D91" w14:textId="760AF7F7"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DP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94E0D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5B2A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7A0C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47E7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08C24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B5020A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0077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F1D6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BCFB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D13E0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A4EF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7C04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8B74C9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0123B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5C37F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8085D4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EF9B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A2B74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12D84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E00D2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907C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0B2B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803C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AD9B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23903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0462B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109C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B4681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F598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AF125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02F41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ECB9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9910B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238A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C7251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8B844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2C34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AD44B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53FE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A6573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0BC7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E676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4F82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54C5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B2957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1958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62B7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D1ECD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B041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DA4F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368F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33AB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4C25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34E90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4DBFA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63039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2BE5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61847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6B29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2D64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410D9FE8"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8F1ED03"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141E542D"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noWrap/>
            <w:vAlign w:val="center"/>
            <w:hideMark/>
          </w:tcPr>
          <w:p w14:paraId="6A8FEBC8" w14:textId="76B6A029"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DP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E5542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EAE93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A00E58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73298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00C77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5FE5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E6F1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B92B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B385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00CCC4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06D2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C791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241E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B21A8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0B01E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F9D91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DB2E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58394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E7A7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9000A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8FFD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0D6A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C2592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E3BD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EDF6E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AD7D8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B5DBC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9BCD6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86865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FDBCF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A9E34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81C4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6715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A74E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974E6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4AD2B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7CBAD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618733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09E0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CFC12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6FDB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45AF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6792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79C6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9C03E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F2097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4EE4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DAD41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A763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91C2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DC8B3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D693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E493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09C9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F7969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FC492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28B6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BE81A5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4699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9710D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7A41DBC9"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2BC635E"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503CF00E"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noWrap/>
            <w:vAlign w:val="center"/>
            <w:hideMark/>
          </w:tcPr>
          <w:p w14:paraId="4CD219EF" w14:textId="2FFE5950"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DP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339BF4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6C4F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2279E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AB38E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7B2F9A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81FEE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1B1F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783FBB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5D41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DA0DC7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3648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7F821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AF86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D422E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34B87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39FF10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EF62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F9C0BD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7F94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963232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47CB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5433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4399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5FFE5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6AE5E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5EB7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A96E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10DE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2A1B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15BD2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A9A109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7C26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EAA46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B0DF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C7734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319A2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F2AE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2D39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00CC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5A238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5A2A5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175F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C6733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3EC0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E5C65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9DD28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A27C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8882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14755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DE6C5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3B53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F47A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0AE90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9A2AB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B65E7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5FBF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505E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15745D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1F912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210D1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27BE14B6"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B99A861"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60DD5C8A"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noWrap/>
            <w:vAlign w:val="center"/>
            <w:hideMark/>
          </w:tcPr>
          <w:p w14:paraId="27340907" w14:textId="7F343C2A"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DP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24B24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CF2B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CA90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1412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41D1F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4416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31D7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1A894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119E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202D39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7BD3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801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EB3D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9D21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A0F7F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F9210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8051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D65EF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697A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8F3CA2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9F938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EBC64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22BE5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ED68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0D8505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58FC5B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A003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A784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9625C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C3492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D869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447F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2E223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872C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4B0F8B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44234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F0C92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62DDB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DFFC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CF08B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218C1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094B9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A5C0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E5A6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64179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8D0FF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E84A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E7CAD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24D9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B72FA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AAE9F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DE6C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8F9B29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45A9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188EC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F590A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BBCA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65F5E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ABF5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70862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06EEBC07"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22D54BF"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6018F9ED"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12" w:space="0" w:color="auto"/>
              <w:right w:val="nil"/>
            </w:tcBorders>
            <w:shd w:val="clear" w:color="000000" w:fill="BFBFBF"/>
            <w:vAlign w:val="center"/>
            <w:hideMark/>
          </w:tcPr>
          <w:p w14:paraId="3938F16F" w14:textId="041BA9D3"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DP_05</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5892FE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A2FB4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3385CD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4D7B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B93DC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27020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29D76C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DE345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2E0C9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4948A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19E38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DB6F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647C55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A6B55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02C886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1CC5BA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E4B3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BC6BE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86B9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59383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71B758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7816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109EC5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BDBAF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DBAC0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08019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64E8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328C5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E1C3F8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CBD82D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5174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8F9EE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73046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20585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28F1ED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4223FD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F7DE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01E60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86471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06A17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114439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17109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87765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77F4E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9ECB5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8F300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5C2A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3CDC5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110B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100D4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7E833E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21C856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B36A1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9E81A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855C1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CFCE2E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C99C1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197FF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F2476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4F144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06CBE0AD"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0FB0104B"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val="restart"/>
            <w:tcBorders>
              <w:top w:val="nil"/>
              <w:left w:val="single" w:sz="12" w:space="0" w:color="auto"/>
              <w:bottom w:val="nil"/>
              <w:right w:val="nil"/>
            </w:tcBorders>
            <w:shd w:val="clear" w:color="000000" w:fill="A6A6A6"/>
            <w:textDirection w:val="btLr"/>
            <w:vAlign w:val="center"/>
            <w:hideMark/>
          </w:tcPr>
          <w:p w14:paraId="706DC61D"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SERVIDOR</w:t>
            </w:r>
          </w:p>
        </w:tc>
        <w:tc>
          <w:tcPr>
            <w:tcW w:w="764" w:type="dxa"/>
            <w:tcBorders>
              <w:top w:val="nil"/>
              <w:left w:val="single" w:sz="12" w:space="0" w:color="auto"/>
              <w:bottom w:val="single" w:sz="8" w:space="0" w:color="auto"/>
              <w:right w:val="nil"/>
            </w:tcBorders>
            <w:shd w:val="clear" w:color="000000" w:fill="BFBFBF"/>
            <w:vAlign w:val="center"/>
            <w:hideMark/>
          </w:tcPr>
          <w:p w14:paraId="3E564191" w14:textId="4C63CCAF"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CS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E1E3B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D9D5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E27B1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98AD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A55E4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C1F3B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4832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C723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99C5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54450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E2AA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B9DF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B47E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582A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B5EBC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6DB9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7A91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13263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330D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9B7A8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B7FE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B9F1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6A0E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AAF4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67587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5CA6A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54DDE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D2CA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B6392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DBC1D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BA4E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70DD8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EFBB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0336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45766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7FD2F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04038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0951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7554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044FF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0E4D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CF06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353B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3FB7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E6E12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FCFEEA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02B1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4FA8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FE245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7C5BC8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DD8E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9EBB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965F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EB5F3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8AFAE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6D753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9B05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4013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34D4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DCAC3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1A7F0483"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6770472"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2EF25AB6"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single" w:sz="12" w:space="0" w:color="auto"/>
              <w:bottom w:val="single" w:sz="8" w:space="0" w:color="auto"/>
              <w:right w:val="nil"/>
            </w:tcBorders>
            <w:shd w:val="clear" w:color="000000" w:fill="BFBFBF"/>
            <w:vAlign w:val="center"/>
            <w:hideMark/>
          </w:tcPr>
          <w:p w14:paraId="228ED508" w14:textId="216B236E"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CS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C8F505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0B3C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2695B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49C8D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FAB03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EB19BA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AD31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51FC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4CFE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5DF2E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E0C1C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B976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10903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784D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B4FFB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674983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FF67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E39CD9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91D1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71E46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F84A9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7A66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B4F51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2C4D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0AF8E0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E85C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3B83E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40E1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246D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496AA3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30C18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234B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F2680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14D2B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0E511B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E5AC1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08C06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6CB2B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4C05E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8B24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FE0B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8E0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C2F4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37E5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175C4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DF2D7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55249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6944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8793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635FC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19CD9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EFAF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3D14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3B09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BF35A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1DA61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DE4F3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92ED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B296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93327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04F78D83"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5DCD31C"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539B9184"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single" w:sz="12" w:space="0" w:color="auto"/>
              <w:bottom w:val="single" w:sz="8" w:space="0" w:color="auto"/>
              <w:right w:val="nil"/>
            </w:tcBorders>
            <w:shd w:val="clear" w:color="000000" w:fill="BFBFBF"/>
            <w:vAlign w:val="center"/>
            <w:hideMark/>
          </w:tcPr>
          <w:p w14:paraId="122A6593" w14:textId="41AC0E8D"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CS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F876C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4B08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7F9B4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74EF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113D8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16129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7779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D6BBF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9FE6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659AB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240D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378E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5AD8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3DAB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1DB41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64C3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AAC7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1A6FB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1429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9265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3B3C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9EFE8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97C5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6F8A8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521E1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FD081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0448D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6A3A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50C3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6C36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17C19E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FA33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88DAD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3F95F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C68E4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0E55E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02A6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4C4358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460F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8C8AA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409A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68AA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56B3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4380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99CB9F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C97564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D6C7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BBD8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73DFC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5BBB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133A1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CB04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6A63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861B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2D923B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3CCC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755F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3D472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308E3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9CDBD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098C0F73"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7FC8FDE"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1F27F0BF"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single" w:sz="12" w:space="0" w:color="auto"/>
              <w:bottom w:val="single" w:sz="8" w:space="0" w:color="auto"/>
              <w:right w:val="nil"/>
            </w:tcBorders>
            <w:shd w:val="clear" w:color="000000" w:fill="BFBFBF"/>
            <w:vAlign w:val="center"/>
            <w:hideMark/>
          </w:tcPr>
          <w:p w14:paraId="5A4B9299" w14:textId="09EB466E"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CS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043CEC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6152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A43C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B1BB9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C7749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5D00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DFF6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FC0AF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3D2E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92DA1A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9EF2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D5CE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4EEDA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FF7E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9A3D6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5F3D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C63E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4FCB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4AAF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949D8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07569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911B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E9E4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FEA75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5677E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E7BBE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37E98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066E8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CA26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423B5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EA41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CDA9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3D917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6493C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F870C3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AEBA3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DE99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2A58D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2909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7160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8F88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6649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18189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7378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4F3C8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7705DA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C6A2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B51C4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E3B6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CE5DC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549F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77FB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F607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80FC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7764E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0AD6C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2CE2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F976E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535D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E2A585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49DE16A7"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D395C55"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7C981380"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single" w:sz="12" w:space="0" w:color="auto"/>
              <w:bottom w:val="single" w:sz="8" w:space="0" w:color="auto"/>
              <w:right w:val="nil"/>
            </w:tcBorders>
            <w:shd w:val="clear" w:color="000000" w:fill="BFBFBF"/>
            <w:vAlign w:val="center"/>
            <w:hideMark/>
          </w:tcPr>
          <w:p w14:paraId="7131018B" w14:textId="7DCC695F"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CS_05</w:t>
            </w:r>
          </w:p>
        </w:tc>
        <w:tc>
          <w:tcPr>
            <w:tcW w:w="227" w:type="dxa"/>
            <w:tcBorders>
              <w:top w:val="nil"/>
              <w:left w:val="single" w:sz="12" w:space="0" w:color="auto"/>
              <w:bottom w:val="single" w:sz="8" w:space="0" w:color="auto"/>
              <w:right w:val="single" w:sz="8" w:space="0" w:color="auto"/>
            </w:tcBorders>
            <w:shd w:val="clear" w:color="000000" w:fill="005700"/>
            <w:noWrap/>
            <w:vAlign w:val="bottom"/>
            <w:hideMark/>
          </w:tcPr>
          <w:p w14:paraId="00152F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5700"/>
            <w:noWrap/>
            <w:vAlign w:val="bottom"/>
            <w:hideMark/>
          </w:tcPr>
          <w:p w14:paraId="47B8F6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5700"/>
            <w:noWrap/>
            <w:vAlign w:val="bottom"/>
            <w:hideMark/>
          </w:tcPr>
          <w:p w14:paraId="1DD2B5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7F3C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73A16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A7322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0194F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BD0A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3BFB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1FA1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91CE8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AC64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859A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8A26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B06DEE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1A2FF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25C8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76C5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7AF2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FB17F4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CB3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26F85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1144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8AF1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C561B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76B6B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4B3E9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0AD6A6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D868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41AE6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FA30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352C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EBA5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34C3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734150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172A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C52CA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4E4A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88F5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2F12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D82E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8621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B7ED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2D63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053A7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44A44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3E6EA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26B7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4D5A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0A3A8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7A82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F428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C18D1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4E6A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F61EE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0707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C04E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7D31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D7BA5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713B39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560F58BE"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817DA4F"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761EFA23"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single" w:sz="12" w:space="0" w:color="auto"/>
              <w:bottom w:val="nil"/>
              <w:right w:val="nil"/>
            </w:tcBorders>
            <w:shd w:val="clear" w:color="000000" w:fill="BFBFBF"/>
            <w:vAlign w:val="center"/>
            <w:hideMark/>
          </w:tcPr>
          <w:p w14:paraId="1D6F1112" w14:textId="0179137B"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CS_06</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48EE98D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46B08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920327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2D00"/>
            <w:noWrap/>
            <w:vAlign w:val="bottom"/>
            <w:hideMark/>
          </w:tcPr>
          <w:p w14:paraId="033DAA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002D00"/>
            <w:noWrap/>
            <w:vAlign w:val="bottom"/>
            <w:hideMark/>
          </w:tcPr>
          <w:p w14:paraId="6FC28F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61162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F946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D1C80E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98A04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EDB49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957F7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484E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001F7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6E11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79777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8C0C73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6A62C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01DB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2587C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7B641A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601086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0ABF70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3107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3EB8E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ECC545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FCC65D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F6CF4F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1FDFF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83F70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4C100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B3BB3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C56304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185CB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4E5C5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DE560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3A45A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3A9D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ABB9C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6B84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9C979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139BC2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EF364E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A73CC9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77D67D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0104B3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C62BD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0BA2F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07906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DF6DB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25A5D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FAE9E9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060B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7E68E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305863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5FBCD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7FBB46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E43D6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B86616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D546B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A9FF88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262CCD1E" w14:textId="77777777" w:rsidTr="009D3E92">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5CC6637"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2D7A02C1" w14:textId="77777777" w:rsidR="009D3E92" w:rsidRPr="0007329F" w:rsidRDefault="009D3E92" w:rsidP="009D3E92">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PLICACIÓ</w:t>
            </w:r>
          </w:p>
        </w:tc>
        <w:tc>
          <w:tcPr>
            <w:tcW w:w="764" w:type="dxa"/>
            <w:tcBorders>
              <w:top w:val="single" w:sz="12" w:space="0" w:color="auto"/>
              <w:left w:val="nil"/>
              <w:bottom w:val="nil"/>
              <w:right w:val="nil"/>
            </w:tcBorders>
            <w:shd w:val="clear" w:color="000000" w:fill="BFBFBF"/>
            <w:hideMark/>
          </w:tcPr>
          <w:p w14:paraId="3CC8777C" w14:textId="49E1B9F5" w:rsidR="009D3E92" w:rsidRPr="0007329F" w:rsidRDefault="009D3E92" w:rsidP="009D3E92">
            <w:pPr>
              <w:spacing w:before="0" w:line="240" w:lineRule="auto"/>
              <w:jc w:val="center"/>
              <w:rPr>
                <w:rFonts w:eastAsia="Times New Roman"/>
                <w:b/>
                <w:bCs/>
                <w:color w:val="000000"/>
                <w:szCs w:val="24"/>
                <w:lang w:eastAsia="ca-ES"/>
              </w:rPr>
            </w:pPr>
            <w:r w:rsidRPr="0007329F">
              <w:t>CA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19CB3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AF69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7AF47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00E03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7A6117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FF00FF"/>
            <w:noWrap/>
            <w:vAlign w:val="bottom"/>
            <w:hideMark/>
          </w:tcPr>
          <w:p w14:paraId="18F8F5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00FF"/>
            <w:noWrap/>
            <w:vAlign w:val="bottom"/>
            <w:hideMark/>
          </w:tcPr>
          <w:p w14:paraId="21F3A4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00FF"/>
            <w:noWrap/>
            <w:vAlign w:val="bottom"/>
            <w:hideMark/>
          </w:tcPr>
          <w:p w14:paraId="1AEBAD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746D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8A18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3D008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ED1A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251FA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3C74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A5CB7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F69D3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F9B9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483C9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4837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8FBFF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C4C3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9FCFF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F96D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F15B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860FB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8FCF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1459C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C57D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5E90F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FED1B9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4967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24954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80E9F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9C82A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E4CCC9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35145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E028A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5847D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C668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493A0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929A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4726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994D8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4B04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EE569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20413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6AC9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C7630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2E45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2490C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D40AC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AE22E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7DAA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0854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5A48D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CC5A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BA757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23930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04539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C06A67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7B2706E6" w14:textId="77777777" w:rsidTr="009D3E92">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FC5C00F"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0065AFDB"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single" w:sz="8" w:space="0" w:color="auto"/>
              <w:left w:val="nil"/>
              <w:bottom w:val="single" w:sz="8" w:space="0" w:color="auto"/>
              <w:right w:val="nil"/>
            </w:tcBorders>
            <w:shd w:val="clear" w:color="000000" w:fill="BFBFBF"/>
            <w:hideMark/>
          </w:tcPr>
          <w:p w14:paraId="58182512" w14:textId="096D0DDE" w:rsidR="009D3E92" w:rsidRPr="0007329F" w:rsidRDefault="009D3E92" w:rsidP="009D3E92">
            <w:pPr>
              <w:spacing w:before="0" w:line="240" w:lineRule="auto"/>
              <w:jc w:val="center"/>
              <w:rPr>
                <w:rFonts w:eastAsia="Times New Roman"/>
                <w:b/>
                <w:bCs/>
                <w:color w:val="000000"/>
                <w:szCs w:val="24"/>
                <w:lang w:eastAsia="ca-ES"/>
              </w:rPr>
            </w:pPr>
            <w:r w:rsidRPr="0007329F">
              <w:t>CA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1530C7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11184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CDE26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6D5A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B2C71F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1DD2D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2EA3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51A8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500FF"/>
            <w:noWrap/>
            <w:vAlign w:val="bottom"/>
            <w:hideMark/>
          </w:tcPr>
          <w:p w14:paraId="29B77E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500FF"/>
            <w:noWrap/>
            <w:vAlign w:val="bottom"/>
            <w:hideMark/>
          </w:tcPr>
          <w:p w14:paraId="7F8CDA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963F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0A1C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2E5875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86B3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CB2882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81F46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D98A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E924C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82FA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CA37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B701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CF9D8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DA41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0A95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F1189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EC55C4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71BB5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A2C4D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A3F6A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D39BE7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4C4FE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A2BF4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391D5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C261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8222B4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E453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F534C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B353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8769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8F3C7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2634C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C462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F94F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6A86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3C47E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43DEF5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13098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60AF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3F2A9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5231B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4ACE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E8671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C6E04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97BD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C56FE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0765A0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692E3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91FB6B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B0B10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83C4F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42F73E63" w14:textId="77777777" w:rsidTr="009D3E92">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340977C"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00003DE7"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hideMark/>
          </w:tcPr>
          <w:p w14:paraId="24536FD5" w14:textId="67A50320" w:rsidR="009D3E92" w:rsidRPr="0007329F" w:rsidRDefault="009D3E92" w:rsidP="009D3E92">
            <w:pPr>
              <w:spacing w:before="0" w:line="240" w:lineRule="auto"/>
              <w:jc w:val="center"/>
              <w:rPr>
                <w:rFonts w:eastAsia="Times New Roman"/>
                <w:b/>
                <w:bCs/>
                <w:color w:val="000000"/>
                <w:szCs w:val="24"/>
                <w:lang w:eastAsia="ca-ES"/>
              </w:rPr>
            </w:pPr>
            <w:r w:rsidRPr="0007329F">
              <w:t>CA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FF5F89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4EF2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B543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DF5B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0B33C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712024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EF1B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7F2EA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250B0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12459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AB00D5"/>
            <w:noWrap/>
            <w:vAlign w:val="bottom"/>
            <w:hideMark/>
          </w:tcPr>
          <w:p w14:paraId="7A92A3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AB00D5"/>
            <w:noWrap/>
            <w:vAlign w:val="bottom"/>
            <w:hideMark/>
          </w:tcPr>
          <w:p w14:paraId="6690FC9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AB00D5"/>
            <w:noWrap/>
            <w:vAlign w:val="bottom"/>
            <w:hideMark/>
          </w:tcPr>
          <w:p w14:paraId="63384CA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E0B9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543890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AEC3F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3E12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4B3B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276B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C652DC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9935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9B01E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A4D7F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FE82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1E49C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A546C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C43B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A3CA19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0FB5D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CBF8B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44DBB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AEBFD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02A7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E742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CDD10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7DCAD9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FCCA1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7E159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2039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38AE2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F7F4F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25B97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4857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492B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80BB0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37FF2D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9362F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7478CA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EC632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DA4794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CD75E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31FCE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C03B2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A93B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65F67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51144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6E8D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3D5BB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F56F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4C635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647B605E" w14:textId="77777777" w:rsidTr="009D3E92">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2212206"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6C2313A6"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hideMark/>
          </w:tcPr>
          <w:p w14:paraId="18B5AE7C" w14:textId="03528A4C" w:rsidR="009D3E92" w:rsidRPr="0007329F" w:rsidRDefault="009D3E92" w:rsidP="009D3E92">
            <w:pPr>
              <w:spacing w:before="0" w:line="240" w:lineRule="auto"/>
              <w:jc w:val="center"/>
              <w:rPr>
                <w:rFonts w:eastAsia="Times New Roman"/>
                <w:b/>
                <w:bCs/>
                <w:color w:val="000000"/>
                <w:szCs w:val="24"/>
                <w:lang w:eastAsia="ca-ES"/>
              </w:rPr>
            </w:pPr>
            <w:r w:rsidRPr="0007329F">
              <w:t>CA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CF383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FBE4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73774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B4D0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9BD8CE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7D3FD0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9E870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EADF1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0B28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1B34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C23D3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B2BCD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048DD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8100D5"/>
            <w:noWrap/>
            <w:vAlign w:val="bottom"/>
            <w:hideMark/>
          </w:tcPr>
          <w:p w14:paraId="6AC2D20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8100D5"/>
            <w:noWrap/>
            <w:vAlign w:val="bottom"/>
            <w:hideMark/>
          </w:tcPr>
          <w:p w14:paraId="4F00AE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82FD7B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749FE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27B29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FA475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890505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67E59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E08C1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86BBA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D15BF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5C2A9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7DAC97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6F60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D6D8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3904E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D7E7DD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AF86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D978F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20351C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6557A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EDF532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8865B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6C926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138233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AB297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621D6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0E20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02B27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48617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502F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A474D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C75FD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87054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7E32D3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4B8E7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AA48CF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C0F2F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35C4A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C5E2C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98E6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DD9F9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E472B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5CBDD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EADF8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8F224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E21DF2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4D94071E"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C2CD7A1"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0F592165"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vAlign w:val="center"/>
            <w:hideMark/>
          </w:tcPr>
          <w:p w14:paraId="6962D45D" w14:textId="09664199"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CA_05</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F79E83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CEB6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F4AF6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E677B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98B365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CAF99E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B093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C2217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E00A0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7EE02A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E916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06206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1538B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2E0B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978C5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5700AB"/>
            <w:noWrap/>
            <w:vAlign w:val="bottom"/>
            <w:hideMark/>
          </w:tcPr>
          <w:p w14:paraId="4933860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58A8D43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5FE130F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5D216E4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5700AB"/>
            <w:noWrap/>
            <w:vAlign w:val="bottom"/>
            <w:hideMark/>
          </w:tcPr>
          <w:p w14:paraId="6690196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412BFB3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4F51EC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14F2D9A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4393FBA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5700AB"/>
            <w:noWrap/>
            <w:vAlign w:val="bottom"/>
            <w:hideMark/>
          </w:tcPr>
          <w:p w14:paraId="1F2B4EA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5700AB"/>
            <w:noWrap/>
            <w:vAlign w:val="bottom"/>
            <w:hideMark/>
          </w:tcPr>
          <w:p w14:paraId="5B7439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14BF604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0CDD68B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25074E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5700AB"/>
            <w:noWrap/>
            <w:vAlign w:val="bottom"/>
            <w:hideMark/>
          </w:tcPr>
          <w:p w14:paraId="2456E2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44AFDC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F6709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494A2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ADE3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00DD26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4D114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9BDD0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7B3D6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EF1C1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15746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1E4E6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B3BDB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81B7D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77CE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32FC70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AF38C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5071C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2A2C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FAD7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38023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B8E18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B0B5B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37CD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CFAA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3CFD88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7B2173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3296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DD09BF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FCADA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69F6F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503E77C4"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2E1F7D2"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71ECF8AC"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vAlign w:val="center"/>
            <w:hideMark/>
          </w:tcPr>
          <w:p w14:paraId="2B0CBFF8" w14:textId="21855C18"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CA_06</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32D4CB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E49DC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850BC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224F4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A490D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9E4B0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B08F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E7EF50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89DB5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EB15A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F7FFE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21AB3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B25CD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9F468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D6218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742084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44B6A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1F1D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C416E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7AE72F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A7CE3D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3D89D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DDFC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1AB3B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D6D7A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C04465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0BA23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5B08A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688F8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569D6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81"/>
            <w:noWrap/>
            <w:vAlign w:val="bottom"/>
            <w:hideMark/>
          </w:tcPr>
          <w:p w14:paraId="32E192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81"/>
            <w:noWrap/>
            <w:vAlign w:val="bottom"/>
            <w:hideMark/>
          </w:tcPr>
          <w:p w14:paraId="12BFD0B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81"/>
            <w:noWrap/>
            <w:vAlign w:val="bottom"/>
            <w:hideMark/>
          </w:tcPr>
          <w:p w14:paraId="63B5C2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81"/>
            <w:noWrap/>
            <w:vAlign w:val="bottom"/>
            <w:hideMark/>
          </w:tcPr>
          <w:p w14:paraId="4F0234D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570081"/>
            <w:noWrap/>
            <w:vAlign w:val="bottom"/>
            <w:hideMark/>
          </w:tcPr>
          <w:p w14:paraId="22B2D7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1F5D1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7FB53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57DAD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735E7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9FBFEC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6AFD2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7F87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6EF5E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DC18E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6B5018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098D0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74740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94F2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1CD33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9DFB76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8BBCC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D576A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35E17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18B68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A1E45E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66BD2D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8406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ECD8A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40CB1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BB5F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r w:rsidR="0084783B" w:rsidRPr="0007329F" w14:paraId="350EF5AD"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07858C2C" w14:textId="77777777" w:rsidR="009D3E92" w:rsidRPr="0007329F"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295F3207" w14:textId="77777777" w:rsidR="009D3E92" w:rsidRPr="0007329F"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12" w:space="0" w:color="auto"/>
              <w:right w:val="nil"/>
            </w:tcBorders>
            <w:shd w:val="clear" w:color="000000" w:fill="BFBFBF"/>
            <w:vAlign w:val="center"/>
            <w:hideMark/>
          </w:tcPr>
          <w:p w14:paraId="440EF94E" w14:textId="48FFA445" w:rsidR="009D3E92" w:rsidRPr="0007329F" w:rsidRDefault="009D3E92" w:rsidP="009D3E92">
            <w:pPr>
              <w:spacing w:before="0" w:line="240" w:lineRule="auto"/>
              <w:jc w:val="center"/>
              <w:rPr>
                <w:rFonts w:eastAsia="Times New Roman"/>
                <w:b/>
                <w:bCs/>
                <w:color w:val="000000"/>
                <w:szCs w:val="24"/>
                <w:lang w:eastAsia="ca-ES"/>
              </w:rPr>
            </w:pPr>
            <w:r w:rsidRPr="0007329F">
              <w:rPr>
                <w:color w:val="000000"/>
              </w:rPr>
              <w:t>CA_07</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D7EF91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B275D7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03A9F1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F4FF0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8E998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48E123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95EB72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1A448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77821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1C6F32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6A81C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902412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68A716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82D360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97EEB4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51423B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AAC3B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222881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1CAA61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652260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8ACA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7F659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569B44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36519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25E4545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38347B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E6342B3"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102933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D7463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FAD17D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E77D8CF"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6C5716A"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F9CBEC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4FDF3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234062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2D0057"/>
            <w:noWrap/>
            <w:vAlign w:val="bottom"/>
            <w:hideMark/>
          </w:tcPr>
          <w:p w14:paraId="30DD85C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2D0057"/>
            <w:noWrap/>
            <w:vAlign w:val="bottom"/>
            <w:hideMark/>
          </w:tcPr>
          <w:p w14:paraId="3D60E05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2D0057"/>
            <w:noWrap/>
            <w:vAlign w:val="bottom"/>
            <w:hideMark/>
          </w:tcPr>
          <w:p w14:paraId="488ADE9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2D0057"/>
            <w:noWrap/>
            <w:vAlign w:val="bottom"/>
            <w:hideMark/>
          </w:tcPr>
          <w:p w14:paraId="128A2C2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2D0057"/>
            <w:noWrap/>
            <w:vAlign w:val="bottom"/>
            <w:hideMark/>
          </w:tcPr>
          <w:p w14:paraId="59CCEA8C"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54EEBE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FBCDE1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BA15579"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758EE7B"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19C1B15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6BD031D"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C2D4555"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FC9808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054B32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C69BF8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FE56826"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D945EE"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5CAA4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FD5870"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B3670B7"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28F06E2"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07BCE1"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7E5E718"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9DF6F04" w14:textId="77777777" w:rsidR="009D3E92" w:rsidRPr="0007329F" w:rsidRDefault="009D3E92" w:rsidP="009D3E92">
            <w:pPr>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BB2CA7E" w14:textId="77777777" w:rsidR="009D3E92" w:rsidRPr="0007329F" w:rsidRDefault="009D3E92" w:rsidP="009D3E92">
            <w:pPr>
              <w:keepNext/>
              <w:spacing w:before="0" w:line="240" w:lineRule="auto"/>
              <w:jc w:val="left"/>
              <w:rPr>
                <w:rFonts w:eastAsia="Times New Roman"/>
                <w:color w:val="000000"/>
                <w:szCs w:val="24"/>
                <w:lang w:eastAsia="ca-ES"/>
              </w:rPr>
            </w:pPr>
            <w:r w:rsidRPr="0007329F">
              <w:rPr>
                <w:rFonts w:eastAsia="Times New Roman"/>
                <w:color w:val="000000"/>
                <w:szCs w:val="24"/>
                <w:lang w:eastAsia="ca-ES"/>
              </w:rPr>
              <w:t> </w:t>
            </w:r>
          </w:p>
        </w:tc>
      </w:tr>
    </w:tbl>
    <w:p w14:paraId="778E2C15" w14:textId="29E8664F" w:rsidR="0079192B" w:rsidRPr="0007329F" w:rsidRDefault="00FA123D" w:rsidP="00FA123D">
      <w:pPr>
        <w:pStyle w:val="Llegenda"/>
      </w:pPr>
      <w:bookmarkStart w:id="50" w:name="_Toc63764481"/>
      <w:r w:rsidRPr="0007329F">
        <w:t xml:space="preserve">Taula </w:t>
      </w:r>
      <w:r w:rsidRPr="0007329F">
        <w:fldChar w:fldCharType="begin"/>
      </w:r>
      <w:r w:rsidRPr="0007329F">
        <w:instrText xml:space="preserve"> STYLEREF 1 \s </w:instrText>
      </w:r>
      <w:r w:rsidRPr="0007329F">
        <w:fldChar w:fldCharType="separate"/>
      </w:r>
      <w:r w:rsidRPr="0007329F">
        <w:rPr>
          <w:noProof/>
        </w:rPr>
        <w:t>6</w:t>
      </w:r>
      <w:r w:rsidRPr="0007329F">
        <w:fldChar w:fldCharType="end"/>
      </w:r>
      <w:r w:rsidRPr="0007329F">
        <w:t>.</w:t>
      </w:r>
      <w:r w:rsidRPr="0007329F">
        <w:fldChar w:fldCharType="begin"/>
      </w:r>
      <w:r w:rsidRPr="0007329F">
        <w:instrText xml:space="preserve"> SEQ Taula \* ARABIC \s 1 </w:instrText>
      </w:r>
      <w:r w:rsidRPr="0007329F">
        <w:fldChar w:fldCharType="separate"/>
      </w:r>
      <w:r w:rsidRPr="0007329F">
        <w:rPr>
          <w:noProof/>
        </w:rPr>
        <w:t>5</w:t>
      </w:r>
      <w:r w:rsidRPr="0007329F">
        <w:fldChar w:fldCharType="end"/>
      </w:r>
      <w:r w:rsidRPr="0007329F">
        <w:t>: Cronograma del TFG (Abril - Juliol).</w:t>
      </w:r>
      <w:bookmarkEnd w:id="50"/>
    </w:p>
    <w:p w14:paraId="10E19BB7" w14:textId="77777777" w:rsidR="0017154A" w:rsidRPr="0007329F" w:rsidRDefault="0017154A" w:rsidP="003C31AD"/>
    <w:p w14:paraId="6489DBBE" w14:textId="2185462B" w:rsidR="00FA123D" w:rsidRPr="0007329F" w:rsidRDefault="00FA123D" w:rsidP="003C31AD">
      <w:pPr>
        <w:sectPr w:rsidR="00FA123D" w:rsidRPr="0007329F" w:rsidSect="0079192B">
          <w:type w:val="oddPage"/>
          <w:pgSz w:w="16838" w:h="11906" w:orient="landscape" w:code="9"/>
          <w:pgMar w:top="1418" w:right="1701" w:bottom="1418" w:left="1418" w:header="709" w:footer="709" w:gutter="284"/>
          <w:cols w:space="708"/>
          <w:docGrid w:linePitch="360"/>
        </w:sectPr>
      </w:pPr>
    </w:p>
    <w:p w14:paraId="2BC7AB19" w14:textId="733A316E" w:rsidR="000652A4" w:rsidRPr="0007329F" w:rsidRDefault="00EC1059" w:rsidP="00EC1059">
      <w:pPr>
        <w:pStyle w:val="Ttol2"/>
        <w:numPr>
          <w:ilvl w:val="1"/>
          <w:numId w:val="29"/>
        </w:numPr>
        <w:rPr>
          <w:highlight w:val="magenta"/>
        </w:rPr>
      </w:pPr>
      <w:bookmarkStart w:id="51" w:name="_Toc55765602"/>
      <w:bookmarkStart w:id="52" w:name="_Toc63765648"/>
      <w:r w:rsidRPr="0007329F">
        <w:rPr>
          <w:highlight w:val="magenta"/>
        </w:rPr>
        <w:lastRenderedPageBreak/>
        <w:t>PRESSUPOST</w:t>
      </w:r>
      <w:bookmarkEnd w:id="51"/>
      <w:bookmarkEnd w:id="52"/>
    </w:p>
    <w:p w14:paraId="19BB2710" w14:textId="67293103" w:rsidR="002A6EA2" w:rsidRPr="0007329F" w:rsidRDefault="00F70BBD" w:rsidP="00A60F2C">
      <w:r w:rsidRPr="0007329F">
        <w:t xml:space="preserve">Com s’ha vist en l’apartat anterior, el TFG durarà </w:t>
      </w:r>
      <w:r w:rsidR="00045D88" w:rsidRPr="0007329F">
        <w:t xml:space="preserve">626 </w:t>
      </w:r>
      <w:r w:rsidRPr="0007329F">
        <w:t>hores, per tant a continuació s’adjuntarà una taula on sortirà el pressupost necessari per fer aquest producte.</w:t>
      </w:r>
    </w:p>
    <w:tbl>
      <w:tblPr>
        <w:tblW w:w="9115" w:type="dxa"/>
        <w:jc w:val="center"/>
        <w:tblCellMar>
          <w:left w:w="70" w:type="dxa"/>
          <w:right w:w="70" w:type="dxa"/>
        </w:tblCellMar>
        <w:tblLook w:val="04A0" w:firstRow="1" w:lastRow="0" w:firstColumn="1" w:lastColumn="0" w:noHBand="0" w:noVBand="1"/>
      </w:tblPr>
      <w:tblGrid>
        <w:gridCol w:w="430"/>
        <w:gridCol w:w="486"/>
        <w:gridCol w:w="641"/>
        <w:gridCol w:w="980"/>
        <w:gridCol w:w="674"/>
        <w:gridCol w:w="607"/>
        <w:gridCol w:w="661"/>
        <w:gridCol w:w="607"/>
        <w:gridCol w:w="714"/>
        <w:gridCol w:w="647"/>
        <w:gridCol w:w="634"/>
        <w:gridCol w:w="607"/>
        <w:gridCol w:w="594"/>
        <w:gridCol w:w="1470"/>
      </w:tblGrid>
      <w:tr w:rsidR="00045D88" w:rsidRPr="0007329F" w14:paraId="64B5CC57" w14:textId="77777777" w:rsidTr="00045D88">
        <w:trPr>
          <w:trHeight w:val="347"/>
          <w:jc w:val="center"/>
        </w:trPr>
        <w:tc>
          <w:tcPr>
            <w:tcW w:w="0" w:type="auto"/>
            <w:gridSpan w:val="3"/>
            <w:vMerge w:val="restart"/>
            <w:tcBorders>
              <w:top w:val="nil"/>
              <w:left w:val="nil"/>
              <w:bottom w:val="single" w:sz="12" w:space="0" w:color="000000"/>
              <w:right w:val="single" w:sz="12" w:space="0" w:color="000000"/>
            </w:tcBorders>
            <w:shd w:val="clear" w:color="auto" w:fill="auto"/>
            <w:noWrap/>
            <w:vAlign w:val="center"/>
            <w:hideMark/>
          </w:tcPr>
          <w:p w14:paraId="4D0D59B8" w14:textId="77777777" w:rsidR="00045D88" w:rsidRPr="0007329F" w:rsidRDefault="00045D88" w:rsidP="00045D88">
            <w:pPr>
              <w:spacing w:before="0" w:line="240" w:lineRule="auto"/>
              <w:jc w:val="left"/>
              <w:rPr>
                <w:rFonts w:eastAsia="Times New Roman"/>
                <w:sz w:val="20"/>
                <w:szCs w:val="24"/>
                <w:lang w:eastAsia="ca-ES"/>
              </w:rPr>
            </w:pP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1437D41E"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REU</w:t>
            </w:r>
          </w:p>
        </w:tc>
        <w:tc>
          <w:tcPr>
            <w:tcW w:w="0" w:type="auto"/>
            <w:gridSpan w:val="2"/>
            <w:tcBorders>
              <w:top w:val="single" w:sz="12" w:space="0" w:color="auto"/>
              <w:left w:val="nil"/>
              <w:bottom w:val="single" w:sz="12" w:space="0" w:color="auto"/>
              <w:right w:val="single" w:sz="12" w:space="0" w:color="000000"/>
            </w:tcBorders>
            <w:shd w:val="clear" w:color="000000" w:fill="BFBFBF"/>
            <w:noWrap/>
            <w:vAlign w:val="center"/>
            <w:hideMark/>
          </w:tcPr>
          <w:p w14:paraId="3CD1486F" w14:textId="26DE0CAD"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 2020</w:t>
            </w:r>
          </w:p>
        </w:tc>
        <w:tc>
          <w:tcPr>
            <w:tcW w:w="0" w:type="auto"/>
            <w:gridSpan w:val="7"/>
            <w:tcBorders>
              <w:top w:val="single" w:sz="12" w:space="0" w:color="auto"/>
              <w:left w:val="nil"/>
              <w:bottom w:val="single" w:sz="12" w:space="0" w:color="auto"/>
              <w:right w:val="single" w:sz="12" w:space="0" w:color="000000"/>
            </w:tcBorders>
            <w:shd w:val="clear" w:color="000000" w:fill="BFBFBF"/>
            <w:noWrap/>
            <w:vAlign w:val="center"/>
            <w:hideMark/>
          </w:tcPr>
          <w:p w14:paraId="43D4936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4D26CDE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COST</w:t>
            </w:r>
          </w:p>
        </w:tc>
      </w:tr>
      <w:tr w:rsidR="00045D88" w:rsidRPr="0007329F" w14:paraId="1019FB28" w14:textId="77777777" w:rsidTr="00045D88">
        <w:trPr>
          <w:trHeight w:val="347"/>
          <w:jc w:val="center"/>
        </w:trPr>
        <w:tc>
          <w:tcPr>
            <w:tcW w:w="0" w:type="auto"/>
            <w:gridSpan w:val="3"/>
            <w:vMerge/>
            <w:tcBorders>
              <w:top w:val="nil"/>
              <w:left w:val="nil"/>
              <w:bottom w:val="single" w:sz="12" w:space="0" w:color="000000"/>
              <w:right w:val="single" w:sz="12" w:space="0" w:color="000000"/>
            </w:tcBorders>
            <w:vAlign w:val="center"/>
            <w:hideMark/>
          </w:tcPr>
          <w:p w14:paraId="2D6D1301" w14:textId="77777777" w:rsidR="00045D88" w:rsidRPr="0007329F" w:rsidRDefault="00045D88" w:rsidP="00045D88">
            <w:pPr>
              <w:spacing w:before="0" w:line="240" w:lineRule="auto"/>
              <w:jc w:val="left"/>
              <w:rPr>
                <w:rFonts w:eastAsia="Times New Roman"/>
                <w:sz w:val="20"/>
                <w:szCs w:val="24"/>
                <w:lang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4C7EC855"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tcBorders>
              <w:top w:val="single" w:sz="12" w:space="0" w:color="auto"/>
              <w:left w:val="nil"/>
              <w:bottom w:val="single" w:sz="12" w:space="0" w:color="auto"/>
              <w:right w:val="single" w:sz="8" w:space="0" w:color="auto"/>
            </w:tcBorders>
            <w:shd w:val="clear" w:color="000000" w:fill="D9D9D9"/>
            <w:noWrap/>
            <w:vAlign w:val="center"/>
            <w:hideMark/>
          </w:tcPr>
          <w:p w14:paraId="36D83CD8"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NOV</w:t>
            </w:r>
          </w:p>
        </w:tc>
        <w:tc>
          <w:tcPr>
            <w:tcW w:w="0" w:type="auto"/>
            <w:tcBorders>
              <w:top w:val="single" w:sz="12" w:space="0" w:color="auto"/>
              <w:left w:val="nil"/>
              <w:bottom w:val="single" w:sz="12" w:space="0" w:color="auto"/>
              <w:right w:val="single" w:sz="12" w:space="0" w:color="auto"/>
            </w:tcBorders>
            <w:shd w:val="clear" w:color="000000" w:fill="D9D9D9"/>
            <w:noWrap/>
            <w:vAlign w:val="center"/>
            <w:hideMark/>
          </w:tcPr>
          <w:p w14:paraId="20A30DC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w:t>
            </w:r>
          </w:p>
        </w:tc>
        <w:tc>
          <w:tcPr>
            <w:tcW w:w="0" w:type="auto"/>
            <w:tcBorders>
              <w:top w:val="nil"/>
              <w:left w:val="nil"/>
              <w:bottom w:val="single" w:sz="12" w:space="0" w:color="auto"/>
              <w:right w:val="single" w:sz="8" w:space="0" w:color="auto"/>
            </w:tcBorders>
            <w:shd w:val="clear" w:color="000000" w:fill="D9D9D9"/>
            <w:noWrap/>
            <w:vAlign w:val="center"/>
            <w:hideMark/>
          </w:tcPr>
          <w:p w14:paraId="2A534C14"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GEN</w:t>
            </w:r>
          </w:p>
        </w:tc>
        <w:tc>
          <w:tcPr>
            <w:tcW w:w="0" w:type="auto"/>
            <w:tcBorders>
              <w:top w:val="nil"/>
              <w:left w:val="nil"/>
              <w:bottom w:val="single" w:sz="12" w:space="0" w:color="auto"/>
              <w:right w:val="single" w:sz="8" w:space="0" w:color="auto"/>
            </w:tcBorders>
            <w:shd w:val="clear" w:color="000000" w:fill="D9D9D9"/>
            <w:noWrap/>
            <w:vAlign w:val="center"/>
            <w:hideMark/>
          </w:tcPr>
          <w:p w14:paraId="589A602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FEB</w:t>
            </w:r>
          </w:p>
        </w:tc>
        <w:tc>
          <w:tcPr>
            <w:tcW w:w="0" w:type="auto"/>
            <w:tcBorders>
              <w:top w:val="nil"/>
              <w:left w:val="nil"/>
              <w:bottom w:val="single" w:sz="12" w:space="0" w:color="auto"/>
              <w:right w:val="single" w:sz="8" w:space="0" w:color="auto"/>
            </w:tcBorders>
            <w:shd w:val="clear" w:color="000000" w:fill="D9D9D9"/>
            <w:noWrap/>
            <w:vAlign w:val="center"/>
            <w:hideMark/>
          </w:tcPr>
          <w:p w14:paraId="356682B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R</w:t>
            </w:r>
          </w:p>
        </w:tc>
        <w:tc>
          <w:tcPr>
            <w:tcW w:w="0" w:type="auto"/>
            <w:tcBorders>
              <w:top w:val="nil"/>
              <w:left w:val="nil"/>
              <w:bottom w:val="single" w:sz="12" w:space="0" w:color="auto"/>
              <w:right w:val="single" w:sz="8" w:space="0" w:color="auto"/>
            </w:tcBorders>
            <w:shd w:val="clear" w:color="000000" w:fill="D9D9D9"/>
            <w:noWrap/>
            <w:vAlign w:val="center"/>
            <w:hideMark/>
          </w:tcPr>
          <w:p w14:paraId="38B09CB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BR</w:t>
            </w:r>
          </w:p>
        </w:tc>
        <w:tc>
          <w:tcPr>
            <w:tcW w:w="0" w:type="auto"/>
            <w:tcBorders>
              <w:top w:val="nil"/>
              <w:left w:val="nil"/>
              <w:bottom w:val="single" w:sz="12" w:space="0" w:color="auto"/>
              <w:right w:val="single" w:sz="8" w:space="0" w:color="auto"/>
            </w:tcBorders>
            <w:shd w:val="clear" w:color="000000" w:fill="D9D9D9"/>
            <w:noWrap/>
            <w:vAlign w:val="center"/>
            <w:hideMark/>
          </w:tcPr>
          <w:p w14:paraId="6A77E45A"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I</w:t>
            </w:r>
          </w:p>
        </w:tc>
        <w:tc>
          <w:tcPr>
            <w:tcW w:w="0" w:type="auto"/>
            <w:tcBorders>
              <w:top w:val="nil"/>
              <w:left w:val="nil"/>
              <w:bottom w:val="single" w:sz="12" w:space="0" w:color="auto"/>
              <w:right w:val="single" w:sz="8" w:space="0" w:color="auto"/>
            </w:tcBorders>
            <w:shd w:val="clear" w:color="000000" w:fill="D9D9D9"/>
            <w:noWrap/>
            <w:vAlign w:val="center"/>
            <w:hideMark/>
          </w:tcPr>
          <w:p w14:paraId="1480376D"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N</w:t>
            </w:r>
          </w:p>
        </w:tc>
        <w:tc>
          <w:tcPr>
            <w:tcW w:w="0" w:type="auto"/>
            <w:tcBorders>
              <w:top w:val="nil"/>
              <w:left w:val="nil"/>
              <w:bottom w:val="single" w:sz="12" w:space="0" w:color="auto"/>
              <w:right w:val="single" w:sz="12" w:space="0" w:color="auto"/>
            </w:tcBorders>
            <w:shd w:val="clear" w:color="000000" w:fill="D9D9D9"/>
            <w:noWrap/>
            <w:vAlign w:val="center"/>
            <w:hideMark/>
          </w:tcPr>
          <w:p w14:paraId="15DB053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L</w:t>
            </w: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E633CA3" w14:textId="77777777" w:rsidR="00045D88" w:rsidRPr="0007329F" w:rsidRDefault="00045D88" w:rsidP="00045D88">
            <w:pPr>
              <w:spacing w:before="0" w:line="240" w:lineRule="auto"/>
              <w:jc w:val="left"/>
              <w:rPr>
                <w:rFonts w:eastAsia="Times New Roman"/>
                <w:b/>
                <w:bCs/>
                <w:color w:val="000000"/>
                <w:szCs w:val="24"/>
                <w:lang w:eastAsia="ca-ES"/>
              </w:rPr>
            </w:pPr>
          </w:p>
        </w:tc>
      </w:tr>
      <w:tr w:rsidR="00045D88" w:rsidRPr="0007329F" w14:paraId="0342A1D8" w14:textId="77777777" w:rsidTr="00045D88">
        <w:trPr>
          <w:trHeight w:val="34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4FC4DB0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terial</w:t>
            </w:r>
          </w:p>
        </w:tc>
        <w:tc>
          <w:tcPr>
            <w:tcW w:w="0" w:type="auto"/>
            <w:gridSpan w:val="2"/>
            <w:tcBorders>
              <w:top w:val="single" w:sz="12" w:space="0" w:color="auto"/>
              <w:left w:val="nil"/>
              <w:bottom w:val="single" w:sz="8" w:space="0" w:color="auto"/>
              <w:right w:val="single" w:sz="12" w:space="0" w:color="000000"/>
            </w:tcBorders>
            <w:shd w:val="clear" w:color="000000" w:fill="D9D9D9"/>
            <w:vAlign w:val="center"/>
            <w:hideMark/>
          </w:tcPr>
          <w:p w14:paraId="4E12E5B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Ordinador</w:t>
            </w:r>
          </w:p>
        </w:tc>
        <w:tc>
          <w:tcPr>
            <w:tcW w:w="0" w:type="auto"/>
            <w:tcBorders>
              <w:top w:val="single" w:sz="12" w:space="0" w:color="auto"/>
              <w:left w:val="nil"/>
              <w:bottom w:val="single" w:sz="8" w:space="0" w:color="auto"/>
              <w:right w:val="single" w:sz="12" w:space="0" w:color="auto"/>
            </w:tcBorders>
            <w:shd w:val="clear" w:color="auto" w:fill="auto"/>
            <w:vAlign w:val="center"/>
            <w:hideMark/>
          </w:tcPr>
          <w:p w14:paraId="46049A3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29,00 €</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99C20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33</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359481D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D44D35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746C951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04A036B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16026D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0BF7C9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D1CAA2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0FB8F5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45A5C35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76,33 €</w:t>
            </w:r>
          </w:p>
        </w:tc>
      </w:tr>
      <w:tr w:rsidR="00045D88" w:rsidRPr="0007329F" w14:paraId="228017EB" w14:textId="77777777" w:rsidTr="00045D88">
        <w:trPr>
          <w:trHeight w:val="332"/>
          <w:jc w:val="center"/>
        </w:trPr>
        <w:tc>
          <w:tcPr>
            <w:tcW w:w="0" w:type="auto"/>
            <w:vMerge/>
            <w:tcBorders>
              <w:top w:val="nil"/>
              <w:left w:val="single" w:sz="12" w:space="0" w:color="auto"/>
              <w:bottom w:val="nil"/>
              <w:right w:val="single" w:sz="12" w:space="0" w:color="auto"/>
            </w:tcBorders>
            <w:vAlign w:val="center"/>
            <w:hideMark/>
          </w:tcPr>
          <w:p w14:paraId="2E477D6A"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gridSpan w:val="2"/>
            <w:tcBorders>
              <w:top w:val="single" w:sz="8" w:space="0" w:color="auto"/>
              <w:left w:val="nil"/>
              <w:bottom w:val="single" w:sz="8" w:space="0" w:color="auto"/>
              <w:right w:val="single" w:sz="12" w:space="0" w:color="000000"/>
            </w:tcBorders>
            <w:shd w:val="clear" w:color="000000" w:fill="D9D9D9"/>
            <w:vAlign w:val="center"/>
            <w:hideMark/>
          </w:tcPr>
          <w:p w14:paraId="07A309D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Mòbil Android</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14BDBF7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9,00 €</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E673F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69EF805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41C093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6299400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C39C1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EC23D5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CB848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4D4DA9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74D2B40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5251ADA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9,75 €</w:t>
            </w:r>
          </w:p>
        </w:tc>
      </w:tr>
      <w:tr w:rsidR="00045D88" w:rsidRPr="0007329F" w14:paraId="28F04DD9" w14:textId="77777777" w:rsidTr="00045D88">
        <w:trPr>
          <w:trHeight w:val="347"/>
          <w:jc w:val="center"/>
        </w:trPr>
        <w:tc>
          <w:tcPr>
            <w:tcW w:w="0" w:type="auto"/>
            <w:vMerge/>
            <w:tcBorders>
              <w:top w:val="nil"/>
              <w:left w:val="single" w:sz="12" w:space="0" w:color="auto"/>
              <w:bottom w:val="nil"/>
              <w:right w:val="single" w:sz="12" w:space="0" w:color="auto"/>
            </w:tcBorders>
            <w:vAlign w:val="center"/>
            <w:hideMark/>
          </w:tcPr>
          <w:p w14:paraId="27225EF3"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gridSpan w:val="2"/>
            <w:tcBorders>
              <w:top w:val="single" w:sz="8" w:space="0" w:color="auto"/>
              <w:left w:val="nil"/>
              <w:bottom w:val="single" w:sz="12" w:space="0" w:color="auto"/>
              <w:right w:val="single" w:sz="12" w:space="0" w:color="000000"/>
            </w:tcBorders>
            <w:shd w:val="clear" w:color="000000" w:fill="D9D9D9"/>
            <w:vAlign w:val="center"/>
            <w:hideMark/>
          </w:tcPr>
          <w:p w14:paraId="6CA15C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 xml:space="preserve">Mòbil </w:t>
            </w:r>
            <w:proofErr w:type="spellStart"/>
            <w:r w:rsidRPr="0007329F">
              <w:rPr>
                <w:rFonts w:eastAsia="Times New Roman"/>
                <w:color w:val="000000"/>
                <w:szCs w:val="24"/>
                <w:lang w:eastAsia="ca-ES"/>
              </w:rPr>
              <w:t>Iphone</w:t>
            </w:r>
            <w:proofErr w:type="spellEnd"/>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055A2AA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89,00 €</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F2214C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0</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098378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3B188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CD65DE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DFC3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D22209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14889A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4EAC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1140002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5F53B26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4,50 €</w:t>
            </w:r>
          </w:p>
        </w:tc>
      </w:tr>
      <w:tr w:rsidR="00045D88" w:rsidRPr="0007329F" w14:paraId="4C5ECE49" w14:textId="77777777" w:rsidTr="00045D88">
        <w:trPr>
          <w:trHeight w:val="347"/>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25E7404C"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peses</w:t>
            </w:r>
          </w:p>
        </w:tc>
        <w:tc>
          <w:tcPr>
            <w:tcW w:w="0" w:type="auto"/>
            <w:gridSpan w:val="2"/>
            <w:tcBorders>
              <w:top w:val="single" w:sz="12" w:space="0" w:color="auto"/>
              <w:left w:val="nil"/>
              <w:bottom w:val="nil"/>
              <w:right w:val="single" w:sz="12" w:space="0" w:color="000000"/>
            </w:tcBorders>
            <w:shd w:val="clear" w:color="000000" w:fill="D9D9D9"/>
            <w:vAlign w:val="center"/>
            <w:hideMark/>
          </w:tcPr>
          <w:p w14:paraId="339A5B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Llum</w:t>
            </w:r>
          </w:p>
        </w:tc>
        <w:tc>
          <w:tcPr>
            <w:tcW w:w="0" w:type="auto"/>
            <w:tcBorders>
              <w:top w:val="single" w:sz="12" w:space="0" w:color="auto"/>
              <w:left w:val="nil"/>
              <w:bottom w:val="nil"/>
              <w:right w:val="single" w:sz="12" w:space="0" w:color="auto"/>
            </w:tcBorders>
            <w:shd w:val="clear" w:color="000000" w:fill="F2F2F2"/>
            <w:noWrap/>
            <w:vAlign w:val="center"/>
            <w:hideMark/>
          </w:tcPr>
          <w:p w14:paraId="43B5510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48 €</w:t>
            </w:r>
          </w:p>
        </w:tc>
        <w:tc>
          <w:tcPr>
            <w:tcW w:w="0" w:type="auto"/>
            <w:tcBorders>
              <w:top w:val="single" w:sz="12" w:space="0" w:color="auto"/>
              <w:left w:val="nil"/>
              <w:bottom w:val="nil"/>
              <w:right w:val="single" w:sz="8" w:space="0" w:color="auto"/>
            </w:tcBorders>
            <w:shd w:val="clear" w:color="000000" w:fill="F2F2F2"/>
            <w:noWrap/>
            <w:vAlign w:val="center"/>
            <w:hideMark/>
          </w:tcPr>
          <w:p w14:paraId="1DF292B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12" w:space="0" w:color="auto"/>
            </w:tcBorders>
            <w:shd w:val="clear" w:color="000000" w:fill="F2F2F2"/>
            <w:noWrap/>
            <w:vAlign w:val="center"/>
            <w:hideMark/>
          </w:tcPr>
          <w:p w14:paraId="7DF29A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5F30E46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1B8280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0E3724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0A2CA9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0436F7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26188D2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16EB4E2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nil"/>
              <w:right w:val="single" w:sz="12" w:space="0" w:color="auto"/>
            </w:tcBorders>
            <w:shd w:val="clear" w:color="auto" w:fill="auto"/>
            <w:noWrap/>
            <w:vAlign w:val="center"/>
            <w:hideMark/>
          </w:tcPr>
          <w:p w14:paraId="5C232C1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9,66 €</w:t>
            </w:r>
          </w:p>
        </w:tc>
      </w:tr>
      <w:tr w:rsidR="00045D88" w:rsidRPr="0007329F" w14:paraId="3C2FDDAF" w14:textId="77777777" w:rsidTr="00045D88">
        <w:trPr>
          <w:trHeight w:val="34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C1CAA3F"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gridSpan w:val="2"/>
            <w:tcBorders>
              <w:top w:val="single" w:sz="8" w:space="0" w:color="auto"/>
              <w:left w:val="nil"/>
              <w:bottom w:val="single" w:sz="8" w:space="0" w:color="auto"/>
              <w:right w:val="single" w:sz="12" w:space="0" w:color="000000"/>
            </w:tcBorders>
            <w:shd w:val="clear" w:color="000000" w:fill="D9D9D9"/>
            <w:vAlign w:val="center"/>
            <w:hideMark/>
          </w:tcPr>
          <w:p w14:paraId="22BC2A0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igua</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27A4FAD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16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F3757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12" w:space="0" w:color="auto"/>
            </w:tcBorders>
            <w:shd w:val="clear" w:color="auto" w:fill="auto"/>
            <w:noWrap/>
            <w:vAlign w:val="center"/>
            <w:hideMark/>
          </w:tcPr>
          <w:p w14:paraId="09341E4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single" w:sz="12" w:space="0" w:color="auto"/>
              <w:bottom w:val="single" w:sz="8" w:space="0" w:color="auto"/>
              <w:right w:val="single" w:sz="8" w:space="0" w:color="auto"/>
            </w:tcBorders>
            <w:shd w:val="clear" w:color="auto" w:fill="auto"/>
            <w:noWrap/>
            <w:vAlign w:val="center"/>
            <w:hideMark/>
          </w:tcPr>
          <w:p w14:paraId="2F7B1A4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0AD14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AEDD2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0B18C1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3658E19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AD257E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4282671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1FB9F67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52,11 €</w:t>
            </w:r>
          </w:p>
        </w:tc>
      </w:tr>
      <w:tr w:rsidR="00045D88" w:rsidRPr="0007329F" w14:paraId="1CBE6425" w14:textId="77777777" w:rsidTr="00045D88">
        <w:trPr>
          <w:trHeight w:val="34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35868DB"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gridSpan w:val="2"/>
            <w:tcBorders>
              <w:top w:val="single" w:sz="8" w:space="0" w:color="auto"/>
              <w:left w:val="nil"/>
              <w:bottom w:val="single" w:sz="8" w:space="0" w:color="auto"/>
              <w:right w:val="single" w:sz="12" w:space="0" w:color="000000"/>
            </w:tcBorders>
            <w:shd w:val="clear" w:color="000000" w:fill="D9D9D9"/>
            <w:vAlign w:val="center"/>
            <w:hideMark/>
          </w:tcPr>
          <w:p w14:paraId="41BB4A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Internet</w:t>
            </w:r>
          </w:p>
        </w:tc>
        <w:tc>
          <w:tcPr>
            <w:tcW w:w="0" w:type="auto"/>
            <w:tcBorders>
              <w:top w:val="nil"/>
              <w:left w:val="nil"/>
              <w:bottom w:val="single" w:sz="8" w:space="0" w:color="auto"/>
              <w:right w:val="single" w:sz="12" w:space="0" w:color="auto"/>
            </w:tcBorders>
            <w:shd w:val="clear" w:color="000000" w:fill="F2F2F2"/>
            <w:noWrap/>
            <w:vAlign w:val="center"/>
            <w:hideMark/>
          </w:tcPr>
          <w:p w14:paraId="492E07F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9,95 €</w:t>
            </w:r>
          </w:p>
        </w:tc>
        <w:tc>
          <w:tcPr>
            <w:tcW w:w="0" w:type="auto"/>
            <w:tcBorders>
              <w:top w:val="nil"/>
              <w:left w:val="nil"/>
              <w:bottom w:val="single" w:sz="8" w:space="0" w:color="auto"/>
              <w:right w:val="single" w:sz="8" w:space="0" w:color="auto"/>
            </w:tcBorders>
            <w:shd w:val="clear" w:color="000000" w:fill="F2F2F2"/>
            <w:noWrap/>
            <w:vAlign w:val="center"/>
            <w:hideMark/>
          </w:tcPr>
          <w:p w14:paraId="05F3DB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77320E7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662BD9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2510C8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0FDE99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69AD558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9B6FB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BD587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09B5A7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auto" w:fill="auto"/>
            <w:noWrap/>
            <w:vAlign w:val="center"/>
            <w:hideMark/>
          </w:tcPr>
          <w:p w14:paraId="18E177D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79,78 €</w:t>
            </w:r>
          </w:p>
        </w:tc>
      </w:tr>
      <w:tr w:rsidR="00045D88" w:rsidRPr="0007329F" w14:paraId="7B2D0DE1" w14:textId="77777777" w:rsidTr="00045D88">
        <w:trPr>
          <w:trHeight w:val="332"/>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4F14A367"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gridSpan w:val="2"/>
            <w:tcBorders>
              <w:top w:val="single" w:sz="8" w:space="0" w:color="auto"/>
              <w:left w:val="nil"/>
              <w:bottom w:val="single" w:sz="12" w:space="0" w:color="auto"/>
              <w:right w:val="single" w:sz="12" w:space="0" w:color="000000"/>
            </w:tcBorders>
            <w:shd w:val="clear" w:color="000000" w:fill="D9D9D9"/>
            <w:vAlign w:val="center"/>
            <w:hideMark/>
          </w:tcPr>
          <w:p w14:paraId="65CD769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Habitatge</w:t>
            </w:r>
          </w:p>
        </w:tc>
        <w:tc>
          <w:tcPr>
            <w:tcW w:w="0" w:type="auto"/>
            <w:tcBorders>
              <w:top w:val="nil"/>
              <w:left w:val="nil"/>
              <w:bottom w:val="single" w:sz="12" w:space="0" w:color="auto"/>
              <w:right w:val="single" w:sz="12" w:space="0" w:color="auto"/>
            </w:tcBorders>
            <w:shd w:val="clear" w:color="auto" w:fill="auto"/>
            <w:noWrap/>
            <w:vAlign w:val="center"/>
            <w:hideMark/>
          </w:tcPr>
          <w:p w14:paraId="164B66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0 €</w:t>
            </w:r>
          </w:p>
        </w:tc>
        <w:tc>
          <w:tcPr>
            <w:tcW w:w="0" w:type="auto"/>
            <w:tcBorders>
              <w:top w:val="nil"/>
              <w:left w:val="nil"/>
              <w:bottom w:val="single" w:sz="12" w:space="0" w:color="auto"/>
              <w:right w:val="single" w:sz="8" w:space="0" w:color="auto"/>
            </w:tcBorders>
            <w:shd w:val="clear" w:color="auto" w:fill="auto"/>
            <w:noWrap/>
            <w:vAlign w:val="center"/>
            <w:hideMark/>
          </w:tcPr>
          <w:p w14:paraId="65A19E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0455E2B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6DE80BF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A20732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49EF5AD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E7CCDA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14EB9BC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2DC3D5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4CE8D9B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1BF403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29,50 €</w:t>
            </w:r>
          </w:p>
        </w:tc>
      </w:tr>
      <w:tr w:rsidR="00045D88" w:rsidRPr="0007329F" w14:paraId="63A61297" w14:textId="77777777" w:rsidTr="00045D88">
        <w:trPr>
          <w:trHeight w:val="34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0A7A5EF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TFG</w:t>
            </w:r>
          </w:p>
        </w:tc>
        <w:tc>
          <w:tcPr>
            <w:tcW w:w="0" w:type="auto"/>
            <w:vMerge w:val="restart"/>
            <w:tcBorders>
              <w:top w:val="nil"/>
              <w:left w:val="single" w:sz="12" w:space="0" w:color="auto"/>
              <w:bottom w:val="single" w:sz="12" w:space="0" w:color="000000"/>
              <w:right w:val="single" w:sz="12" w:space="0" w:color="auto"/>
            </w:tcBorders>
            <w:shd w:val="clear" w:color="000000" w:fill="D9D9D9"/>
            <w:textDirection w:val="btLr"/>
            <w:vAlign w:val="center"/>
            <w:hideMark/>
          </w:tcPr>
          <w:p w14:paraId="1399BE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ocumentació</w:t>
            </w:r>
          </w:p>
        </w:tc>
        <w:tc>
          <w:tcPr>
            <w:tcW w:w="0" w:type="auto"/>
            <w:tcBorders>
              <w:top w:val="nil"/>
              <w:left w:val="nil"/>
              <w:bottom w:val="nil"/>
              <w:right w:val="single" w:sz="12" w:space="0" w:color="auto"/>
            </w:tcBorders>
            <w:shd w:val="clear" w:color="000000" w:fill="D9D9D9"/>
            <w:vAlign w:val="center"/>
            <w:hideMark/>
          </w:tcPr>
          <w:p w14:paraId="0C27C13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V</w:t>
            </w:r>
          </w:p>
        </w:tc>
        <w:tc>
          <w:tcPr>
            <w:tcW w:w="0" w:type="auto"/>
            <w:tcBorders>
              <w:top w:val="nil"/>
              <w:left w:val="nil"/>
              <w:bottom w:val="nil"/>
              <w:right w:val="single" w:sz="12" w:space="0" w:color="auto"/>
            </w:tcBorders>
            <w:shd w:val="clear" w:color="auto" w:fill="auto"/>
            <w:noWrap/>
            <w:vAlign w:val="center"/>
            <w:hideMark/>
          </w:tcPr>
          <w:p w14:paraId="6C2BF1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 €</w:t>
            </w:r>
          </w:p>
        </w:tc>
        <w:tc>
          <w:tcPr>
            <w:tcW w:w="0" w:type="auto"/>
            <w:tcBorders>
              <w:top w:val="nil"/>
              <w:left w:val="nil"/>
              <w:bottom w:val="nil"/>
              <w:right w:val="single" w:sz="8" w:space="0" w:color="auto"/>
            </w:tcBorders>
            <w:shd w:val="clear" w:color="auto" w:fill="auto"/>
            <w:noWrap/>
            <w:vAlign w:val="center"/>
            <w:hideMark/>
          </w:tcPr>
          <w:p w14:paraId="6CDDE21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w:t>
            </w:r>
          </w:p>
        </w:tc>
        <w:tc>
          <w:tcPr>
            <w:tcW w:w="0" w:type="auto"/>
            <w:tcBorders>
              <w:top w:val="nil"/>
              <w:left w:val="nil"/>
              <w:bottom w:val="nil"/>
              <w:right w:val="single" w:sz="12" w:space="0" w:color="auto"/>
            </w:tcBorders>
            <w:shd w:val="clear" w:color="auto" w:fill="auto"/>
            <w:noWrap/>
            <w:vAlign w:val="center"/>
            <w:hideMark/>
          </w:tcPr>
          <w:p w14:paraId="17379DF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2</w:t>
            </w:r>
          </w:p>
        </w:tc>
        <w:tc>
          <w:tcPr>
            <w:tcW w:w="0" w:type="auto"/>
            <w:tcBorders>
              <w:top w:val="nil"/>
              <w:left w:val="nil"/>
              <w:bottom w:val="nil"/>
              <w:right w:val="single" w:sz="8" w:space="0" w:color="auto"/>
            </w:tcBorders>
            <w:shd w:val="clear" w:color="auto" w:fill="auto"/>
            <w:noWrap/>
            <w:vAlign w:val="center"/>
            <w:hideMark/>
          </w:tcPr>
          <w:p w14:paraId="4BB2FDB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4</w:t>
            </w:r>
          </w:p>
        </w:tc>
        <w:tc>
          <w:tcPr>
            <w:tcW w:w="0" w:type="auto"/>
            <w:tcBorders>
              <w:top w:val="nil"/>
              <w:left w:val="nil"/>
              <w:bottom w:val="nil"/>
              <w:right w:val="single" w:sz="8" w:space="0" w:color="auto"/>
            </w:tcBorders>
            <w:shd w:val="clear" w:color="auto" w:fill="auto"/>
            <w:noWrap/>
            <w:vAlign w:val="center"/>
            <w:hideMark/>
          </w:tcPr>
          <w:p w14:paraId="2CBB52A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nil"/>
              <w:left w:val="nil"/>
              <w:bottom w:val="nil"/>
              <w:right w:val="single" w:sz="8" w:space="0" w:color="auto"/>
            </w:tcBorders>
            <w:shd w:val="clear" w:color="auto" w:fill="auto"/>
            <w:noWrap/>
            <w:vAlign w:val="center"/>
            <w:hideMark/>
          </w:tcPr>
          <w:p w14:paraId="295ECB5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34AB16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228193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5FF358F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15A84C7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7489C06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6,00 €</w:t>
            </w:r>
          </w:p>
        </w:tc>
      </w:tr>
      <w:tr w:rsidR="00045D88" w:rsidRPr="0007329F" w14:paraId="3BC63F61" w14:textId="77777777" w:rsidTr="00045D88">
        <w:trPr>
          <w:trHeight w:val="347"/>
          <w:jc w:val="center"/>
        </w:trPr>
        <w:tc>
          <w:tcPr>
            <w:tcW w:w="0" w:type="auto"/>
            <w:vMerge/>
            <w:tcBorders>
              <w:top w:val="nil"/>
              <w:left w:val="single" w:sz="12" w:space="0" w:color="auto"/>
              <w:bottom w:val="nil"/>
              <w:right w:val="single" w:sz="12" w:space="0" w:color="auto"/>
            </w:tcBorders>
            <w:vAlign w:val="center"/>
            <w:hideMark/>
          </w:tcPr>
          <w:p w14:paraId="7524247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0697BB81" w14:textId="77777777" w:rsidR="00045D88" w:rsidRPr="0007329F" w:rsidRDefault="00045D88" w:rsidP="00045D88">
            <w:pPr>
              <w:spacing w:before="0" w:line="240" w:lineRule="auto"/>
              <w:jc w:val="left"/>
              <w:rPr>
                <w:rFonts w:eastAsia="Times New Roman"/>
                <w:color w:val="000000"/>
                <w:szCs w:val="24"/>
                <w:lang w:eastAsia="ca-ES"/>
              </w:rPr>
            </w:pPr>
          </w:p>
        </w:tc>
        <w:tc>
          <w:tcPr>
            <w:tcW w:w="0" w:type="auto"/>
            <w:tcBorders>
              <w:top w:val="single" w:sz="8" w:space="0" w:color="auto"/>
              <w:left w:val="nil"/>
              <w:bottom w:val="single" w:sz="8" w:space="0" w:color="auto"/>
              <w:right w:val="single" w:sz="12" w:space="0" w:color="auto"/>
            </w:tcBorders>
            <w:shd w:val="clear" w:color="000000" w:fill="D9D9D9"/>
            <w:vAlign w:val="center"/>
            <w:hideMark/>
          </w:tcPr>
          <w:p w14:paraId="0601086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MM</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70ACF8C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 €</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6D14A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161A769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044EDB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F60D51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6</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0DC532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F6F2A6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6B9A6F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B46AA3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0FC80F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71ED684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68,00 €</w:t>
            </w:r>
          </w:p>
        </w:tc>
      </w:tr>
      <w:tr w:rsidR="00045D88" w:rsidRPr="0007329F" w14:paraId="16A2FA76" w14:textId="77777777" w:rsidTr="00045D88">
        <w:trPr>
          <w:trHeight w:val="332"/>
          <w:jc w:val="center"/>
        </w:trPr>
        <w:tc>
          <w:tcPr>
            <w:tcW w:w="0" w:type="auto"/>
            <w:vMerge/>
            <w:tcBorders>
              <w:top w:val="nil"/>
              <w:left w:val="single" w:sz="12" w:space="0" w:color="auto"/>
              <w:bottom w:val="nil"/>
              <w:right w:val="single" w:sz="12" w:space="0" w:color="auto"/>
            </w:tcBorders>
            <w:vAlign w:val="center"/>
            <w:hideMark/>
          </w:tcPr>
          <w:p w14:paraId="3F7A2FE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4D8C6538" w14:textId="77777777" w:rsidR="00045D88" w:rsidRPr="0007329F" w:rsidRDefault="00045D88" w:rsidP="00045D88">
            <w:pPr>
              <w:spacing w:before="0" w:line="240" w:lineRule="auto"/>
              <w:jc w:val="left"/>
              <w:rPr>
                <w:rFonts w:eastAsia="Times New Roman"/>
                <w:color w:val="000000"/>
                <w:szCs w:val="24"/>
                <w:lang w:eastAsia="ca-ES"/>
              </w:rPr>
            </w:pPr>
          </w:p>
        </w:tc>
        <w:tc>
          <w:tcPr>
            <w:tcW w:w="0" w:type="auto"/>
            <w:tcBorders>
              <w:top w:val="nil"/>
              <w:left w:val="nil"/>
              <w:bottom w:val="single" w:sz="12" w:space="0" w:color="auto"/>
              <w:right w:val="single" w:sz="12" w:space="0" w:color="auto"/>
            </w:tcBorders>
            <w:shd w:val="clear" w:color="000000" w:fill="D9D9D9"/>
            <w:vAlign w:val="center"/>
            <w:hideMark/>
          </w:tcPr>
          <w:p w14:paraId="1E13E6F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P</w:t>
            </w:r>
          </w:p>
        </w:tc>
        <w:tc>
          <w:tcPr>
            <w:tcW w:w="0" w:type="auto"/>
            <w:tcBorders>
              <w:top w:val="nil"/>
              <w:left w:val="nil"/>
              <w:bottom w:val="single" w:sz="12" w:space="0" w:color="auto"/>
              <w:right w:val="single" w:sz="12" w:space="0" w:color="auto"/>
            </w:tcBorders>
            <w:shd w:val="clear" w:color="auto" w:fill="auto"/>
            <w:noWrap/>
            <w:vAlign w:val="center"/>
            <w:hideMark/>
          </w:tcPr>
          <w:p w14:paraId="7C8F7DF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 €</w:t>
            </w:r>
          </w:p>
        </w:tc>
        <w:tc>
          <w:tcPr>
            <w:tcW w:w="0" w:type="auto"/>
            <w:tcBorders>
              <w:top w:val="nil"/>
              <w:left w:val="nil"/>
              <w:bottom w:val="single" w:sz="12" w:space="0" w:color="auto"/>
              <w:right w:val="single" w:sz="8" w:space="0" w:color="auto"/>
            </w:tcBorders>
            <w:shd w:val="clear" w:color="auto" w:fill="auto"/>
            <w:noWrap/>
            <w:vAlign w:val="center"/>
            <w:hideMark/>
          </w:tcPr>
          <w:p w14:paraId="27E08BC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auto" w:fill="auto"/>
            <w:noWrap/>
            <w:vAlign w:val="center"/>
            <w:hideMark/>
          </w:tcPr>
          <w:p w14:paraId="6C60294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401CD2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CBE91D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5EE12C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953AAD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9CEFE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7507993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nil"/>
              <w:left w:val="nil"/>
              <w:bottom w:val="single" w:sz="12" w:space="0" w:color="auto"/>
              <w:right w:val="single" w:sz="12" w:space="0" w:color="auto"/>
            </w:tcBorders>
            <w:shd w:val="clear" w:color="auto" w:fill="auto"/>
            <w:noWrap/>
            <w:vAlign w:val="center"/>
            <w:hideMark/>
          </w:tcPr>
          <w:p w14:paraId="3F8DF6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1</w:t>
            </w:r>
          </w:p>
        </w:tc>
        <w:tc>
          <w:tcPr>
            <w:tcW w:w="0" w:type="auto"/>
            <w:tcBorders>
              <w:top w:val="nil"/>
              <w:left w:val="nil"/>
              <w:bottom w:val="single" w:sz="12" w:space="0" w:color="auto"/>
              <w:right w:val="single" w:sz="12" w:space="0" w:color="auto"/>
            </w:tcBorders>
            <w:shd w:val="clear" w:color="auto" w:fill="auto"/>
            <w:noWrap/>
            <w:vAlign w:val="center"/>
            <w:hideMark/>
          </w:tcPr>
          <w:p w14:paraId="4429E78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80,00 €</w:t>
            </w:r>
          </w:p>
        </w:tc>
      </w:tr>
      <w:tr w:rsidR="00045D88" w:rsidRPr="0007329F" w14:paraId="680E21B8" w14:textId="77777777" w:rsidTr="00045D88">
        <w:trPr>
          <w:trHeight w:val="347"/>
          <w:jc w:val="center"/>
        </w:trPr>
        <w:tc>
          <w:tcPr>
            <w:tcW w:w="0" w:type="auto"/>
            <w:vMerge/>
            <w:tcBorders>
              <w:top w:val="nil"/>
              <w:left w:val="single" w:sz="12" w:space="0" w:color="auto"/>
              <w:bottom w:val="nil"/>
              <w:right w:val="single" w:sz="12" w:space="0" w:color="auto"/>
            </w:tcBorders>
            <w:vAlign w:val="center"/>
            <w:hideMark/>
          </w:tcPr>
          <w:p w14:paraId="056F35FF"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val="restart"/>
            <w:tcBorders>
              <w:top w:val="nil"/>
              <w:left w:val="single" w:sz="12" w:space="0" w:color="auto"/>
              <w:bottom w:val="nil"/>
              <w:right w:val="single" w:sz="12" w:space="0" w:color="auto"/>
            </w:tcBorders>
            <w:shd w:val="clear" w:color="000000" w:fill="D9D9D9"/>
            <w:textDirection w:val="btLr"/>
            <w:vAlign w:val="center"/>
            <w:hideMark/>
          </w:tcPr>
          <w:p w14:paraId="167722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roducte</w:t>
            </w:r>
          </w:p>
        </w:tc>
        <w:tc>
          <w:tcPr>
            <w:tcW w:w="0" w:type="auto"/>
            <w:tcBorders>
              <w:top w:val="nil"/>
              <w:left w:val="nil"/>
              <w:bottom w:val="single" w:sz="8" w:space="0" w:color="auto"/>
              <w:right w:val="single" w:sz="12" w:space="0" w:color="auto"/>
            </w:tcBorders>
            <w:shd w:val="clear" w:color="000000" w:fill="D9D9D9"/>
            <w:vAlign w:val="center"/>
            <w:hideMark/>
          </w:tcPr>
          <w:p w14:paraId="737EB78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P</w:t>
            </w:r>
          </w:p>
        </w:tc>
        <w:tc>
          <w:tcPr>
            <w:tcW w:w="0" w:type="auto"/>
            <w:tcBorders>
              <w:top w:val="nil"/>
              <w:left w:val="nil"/>
              <w:bottom w:val="single" w:sz="8" w:space="0" w:color="auto"/>
              <w:right w:val="single" w:sz="12" w:space="0" w:color="auto"/>
            </w:tcBorders>
            <w:shd w:val="clear" w:color="000000" w:fill="F2F2F2"/>
            <w:noWrap/>
            <w:vAlign w:val="center"/>
            <w:hideMark/>
          </w:tcPr>
          <w:p w14:paraId="5F54E5C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5,00 €</w:t>
            </w:r>
          </w:p>
        </w:tc>
        <w:tc>
          <w:tcPr>
            <w:tcW w:w="0" w:type="auto"/>
            <w:tcBorders>
              <w:top w:val="nil"/>
              <w:left w:val="nil"/>
              <w:bottom w:val="nil"/>
              <w:right w:val="single" w:sz="8" w:space="0" w:color="auto"/>
            </w:tcBorders>
            <w:shd w:val="clear" w:color="000000" w:fill="F2F2F2"/>
            <w:noWrap/>
            <w:vAlign w:val="center"/>
            <w:hideMark/>
          </w:tcPr>
          <w:p w14:paraId="56FFF4C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345F8A2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043FC0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0</w:t>
            </w:r>
          </w:p>
        </w:tc>
        <w:tc>
          <w:tcPr>
            <w:tcW w:w="0" w:type="auto"/>
            <w:tcBorders>
              <w:top w:val="nil"/>
              <w:left w:val="nil"/>
              <w:bottom w:val="nil"/>
              <w:right w:val="single" w:sz="8" w:space="0" w:color="auto"/>
            </w:tcBorders>
            <w:shd w:val="clear" w:color="000000" w:fill="F2F2F2"/>
            <w:noWrap/>
            <w:vAlign w:val="center"/>
            <w:hideMark/>
          </w:tcPr>
          <w:p w14:paraId="5B281D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2CFA5E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BF73BE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76C2715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C8442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19072EE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439FE4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00,00 €</w:t>
            </w:r>
          </w:p>
        </w:tc>
      </w:tr>
      <w:tr w:rsidR="00045D88" w:rsidRPr="0007329F" w14:paraId="316883A5" w14:textId="77777777" w:rsidTr="00045D88">
        <w:trPr>
          <w:trHeight w:val="332"/>
          <w:jc w:val="center"/>
        </w:trPr>
        <w:tc>
          <w:tcPr>
            <w:tcW w:w="0" w:type="auto"/>
            <w:vMerge/>
            <w:tcBorders>
              <w:top w:val="nil"/>
              <w:left w:val="single" w:sz="12" w:space="0" w:color="auto"/>
              <w:bottom w:val="nil"/>
              <w:right w:val="single" w:sz="12" w:space="0" w:color="auto"/>
            </w:tcBorders>
            <w:vAlign w:val="center"/>
            <w:hideMark/>
          </w:tcPr>
          <w:p w14:paraId="01308F87"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EFECEF0" w14:textId="77777777" w:rsidR="00045D88" w:rsidRPr="0007329F" w:rsidRDefault="00045D88" w:rsidP="00045D88">
            <w:pPr>
              <w:spacing w:before="0" w:line="240" w:lineRule="auto"/>
              <w:jc w:val="left"/>
              <w:rPr>
                <w:rFonts w:eastAsia="Times New Roman"/>
                <w:color w:val="000000"/>
                <w:szCs w:val="24"/>
                <w:lang w:eastAsia="ca-ES"/>
              </w:rPr>
            </w:pPr>
          </w:p>
        </w:tc>
        <w:tc>
          <w:tcPr>
            <w:tcW w:w="0" w:type="auto"/>
            <w:tcBorders>
              <w:top w:val="nil"/>
              <w:left w:val="nil"/>
              <w:bottom w:val="single" w:sz="8" w:space="0" w:color="auto"/>
              <w:right w:val="single" w:sz="12" w:space="0" w:color="auto"/>
            </w:tcBorders>
            <w:shd w:val="clear" w:color="000000" w:fill="D9D9D9"/>
            <w:vAlign w:val="center"/>
            <w:hideMark/>
          </w:tcPr>
          <w:p w14:paraId="50559D1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S</w:t>
            </w:r>
          </w:p>
        </w:tc>
        <w:tc>
          <w:tcPr>
            <w:tcW w:w="0" w:type="auto"/>
            <w:tcBorders>
              <w:top w:val="nil"/>
              <w:left w:val="nil"/>
              <w:bottom w:val="single" w:sz="8" w:space="0" w:color="auto"/>
              <w:right w:val="single" w:sz="12" w:space="0" w:color="auto"/>
            </w:tcBorders>
            <w:shd w:val="clear" w:color="auto" w:fill="auto"/>
            <w:noWrap/>
            <w:vAlign w:val="center"/>
            <w:hideMark/>
          </w:tcPr>
          <w:p w14:paraId="7F7745E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0,00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DC0A52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028B951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FE467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85919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D2B97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C575A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E37ED4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29715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191A5BD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2341E12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80,00 €</w:t>
            </w:r>
          </w:p>
        </w:tc>
      </w:tr>
      <w:tr w:rsidR="00045D88" w:rsidRPr="0007329F" w14:paraId="4C246EA6" w14:textId="77777777" w:rsidTr="00045D88">
        <w:trPr>
          <w:trHeight w:val="408"/>
          <w:jc w:val="center"/>
        </w:trPr>
        <w:tc>
          <w:tcPr>
            <w:tcW w:w="0" w:type="auto"/>
            <w:vMerge/>
            <w:tcBorders>
              <w:top w:val="nil"/>
              <w:left w:val="single" w:sz="12" w:space="0" w:color="auto"/>
              <w:bottom w:val="nil"/>
              <w:right w:val="single" w:sz="12" w:space="0" w:color="auto"/>
            </w:tcBorders>
            <w:vAlign w:val="center"/>
            <w:hideMark/>
          </w:tcPr>
          <w:p w14:paraId="118F13EE"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8FC53C6" w14:textId="77777777" w:rsidR="00045D88" w:rsidRPr="0007329F" w:rsidRDefault="00045D88" w:rsidP="00045D88">
            <w:pPr>
              <w:spacing w:before="0" w:line="240" w:lineRule="auto"/>
              <w:jc w:val="left"/>
              <w:rPr>
                <w:rFonts w:eastAsia="Times New Roman"/>
                <w:color w:val="000000"/>
                <w:szCs w:val="24"/>
                <w:lang w:eastAsia="ca-ES"/>
              </w:rPr>
            </w:pPr>
          </w:p>
        </w:tc>
        <w:tc>
          <w:tcPr>
            <w:tcW w:w="0" w:type="auto"/>
            <w:tcBorders>
              <w:top w:val="nil"/>
              <w:left w:val="nil"/>
              <w:bottom w:val="single" w:sz="8" w:space="0" w:color="auto"/>
              <w:right w:val="single" w:sz="12" w:space="0" w:color="auto"/>
            </w:tcBorders>
            <w:shd w:val="clear" w:color="000000" w:fill="D9D9D9"/>
            <w:vAlign w:val="center"/>
            <w:hideMark/>
          </w:tcPr>
          <w:p w14:paraId="4326A3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A</w:t>
            </w:r>
          </w:p>
        </w:tc>
        <w:tc>
          <w:tcPr>
            <w:tcW w:w="0" w:type="auto"/>
            <w:tcBorders>
              <w:top w:val="nil"/>
              <w:left w:val="nil"/>
              <w:bottom w:val="single" w:sz="12" w:space="0" w:color="auto"/>
              <w:right w:val="single" w:sz="12" w:space="0" w:color="auto"/>
            </w:tcBorders>
            <w:shd w:val="clear" w:color="000000" w:fill="F2F2F2"/>
            <w:noWrap/>
            <w:vAlign w:val="center"/>
            <w:hideMark/>
          </w:tcPr>
          <w:p w14:paraId="3C51C3A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00 €</w:t>
            </w:r>
          </w:p>
        </w:tc>
        <w:tc>
          <w:tcPr>
            <w:tcW w:w="0" w:type="auto"/>
            <w:tcBorders>
              <w:top w:val="nil"/>
              <w:left w:val="nil"/>
              <w:bottom w:val="single" w:sz="12" w:space="0" w:color="auto"/>
              <w:right w:val="single" w:sz="8" w:space="0" w:color="auto"/>
            </w:tcBorders>
            <w:shd w:val="clear" w:color="000000" w:fill="F2F2F2"/>
            <w:noWrap/>
            <w:vAlign w:val="center"/>
            <w:hideMark/>
          </w:tcPr>
          <w:p w14:paraId="27CC1C7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000000" w:fill="F2F2F2"/>
            <w:noWrap/>
            <w:vAlign w:val="center"/>
            <w:hideMark/>
          </w:tcPr>
          <w:p w14:paraId="5C6BB9B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2BBFC6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73562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5607A3D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E265B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w:t>
            </w:r>
          </w:p>
        </w:tc>
        <w:tc>
          <w:tcPr>
            <w:tcW w:w="0" w:type="auto"/>
            <w:tcBorders>
              <w:top w:val="nil"/>
              <w:left w:val="nil"/>
              <w:bottom w:val="single" w:sz="8" w:space="0" w:color="auto"/>
              <w:right w:val="single" w:sz="8" w:space="0" w:color="auto"/>
            </w:tcBorders>
            <w:shd w:val="clear" w:color="000000" w:fill="F2F2F2"/>
            <w:noWrap/>
            <w:vAlign w:val="center"/>
            <w:hideMark/>
          </w:tcPr>
          <w:p w14:paraId="209063B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1</w:t>
            </w:r>
          </w:p>
        </w:tc>
        <w:tc>
          <w:tcPr>
            <w:tcW w:w="0" w:type="auto"/>
            <w:tcBorders>
              <w:top w:val="nil"/>
              <w:left w:val="nil"/>
              <w:bottom w:val="single" w:sz="8" w:space="0" w:color="auto"/>
              <w:right w:val="single" w:sz="8" w:space="0" w:color="auto"/>
            </w:tcBorders>
            <w:shd w:val="clear" w:color="000000" w:fill="F2F2F2"/>
            <w:noWrap/>
            <w:vAlign w:val="center"/>
            <w:hideMark/>
          </w:tcPr>
          <w:p w14:paraId="5E4F0C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4</w:t>
            </w:r>
          </w:p>
        </w:tc>
        <w:tc>
          <w:tcPr>
            <w:tcW w:w="0" w:type="auto"/>
            <w:tcBorders>
              <w:top w:val="nil"/>
              <w:left w:val="nil"/>
              <w:bottom w:val="single" w:sz="8" w:space="0" w:color="auto"/>
              <w:right w:val="single" w:sz="12" w:space="0" w:color="auto"/>
            </w:tcBorders>
            <w:shd w:val="clear" w:color="000000" w:fill="F2F2F2"/>
            <w:noWrap/>
            <w:vAlign w:val="center"/>
            <w:hideMark/>
          </w:tcPr>
          <w:p w14:paraId="199C5F0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12" w:space="0" w:color="auto"/>
            </w:tcBorders>
            <w:shd w:val="clear" w:color="auto" w:fill="auto"/>
            <w:noWrap/>
            <w:vAlign w:val="center"/>
            <w:hideMark/>
          </w:tcPr>
          <w:p w14:paraId="1EF5860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85,00 €</w:t>
            </w:r>
          </w:p>
        </w:tc>
      </w:tr>
      <w:tr w:rsidR="00045D88" w:rsidRPr="0007329F" w14:paraId="0AEE502D" w14:textId="77777777" w:rsidTr="00045D88">
        <w:trPr>
          <w:trHeight w:val="408"/>
          <w:jc w:val="center"/>
        </w:trPr>
        <w:tc>
          <w:tcPr>
            <w:tcW w:w="0" w:type="auto"/>
            <w:gridSpan w:val="13"/>
            <w:tcBorders>
              <w:top w:val="single" w:sz="12" w:space="0" w:color="auto"/>
              <w:left w:val="single" w:sz="12" w:space="0" w:color="auto"/>
              <w:bottom w:val="single" w:sz="12" w:space="0" w:color="auto"/>
              <w:right w:val="single" w:sz="12" w:space="0" w:color="000000"/>
            </w:tcBorders>
            <w:shd w:val="clear" w:color="000000" w:fill="404040"/>
            <w:vAlign w:val="center"/>
            <w:hideMark/>
          </w:tcPr>
          <w:p w14:paraId="2CB5AC8C" w14:textId="77777777"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TOTAL</w:t>
            </w:r>
          </w:p>
        </w:tc>
        <w:tc>
          <w:tcPr>
            <w:tcW w:w="0" w:type="auto"/>
            <w:tcBorders>
              <w:top w:val="nil"/>
              <w:left w:val="nil"/>
              <w:bottom w:val="single" w:sz="12" w:space="0" w:color="auto"/>
              <w:right w:val="single" w:sz="12" w:space="0" w:color="auto"/>
            </w:tcBorders>
            <w:shd w:val="clear" w:color="000000" w:fill="404040"/>
            <w:noWrap/>
            <w:vAlign w:val="center"/>
            <w:hideMark/>
          </w:tcPr>
          <w:p w14:paraId="50A95352" w14:textId="77777777"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11.000,63 €</w:t>
            </w:r>
          </w:p>
        </w:tc>
      </w:tr>
    </w:tbl>
    <w:p w14:paraId="0EA58405" w14:textId="70A3D28B" w:rsidR="00031191" w:rsidRPr="0007329F" w:rsidRDefault="00762B9A" w:rsidP="00762B9A">
      <w:pPr>
        <w:pStyle w:val="Llegenda"/>
      </w:pPr>
      <w:bookmarkStart w:id="53" w:name="_Toc63764482"/>
      <w:r w:rsidRPr="0007329F">
        <w:t xml:space="preserve">Taula </w:t>
      </w:r>
      <w:r w:rsidR="00FA123D" w:rsidRPr="0007329F">
        <w:fldChar w:fldCharType="begin"/>
      </w:r>
      <w:r w:rsidR="00FA123D" w:rsidRPr="0007329F">
        <w:instrText xml:space="preserve"> STYLEREF 1 \s </w:instrText>
      </w:r>
      <w:r w:rsidR="00FA123D" w:rsidRPr="0007329F">
        <w:fldChar w:fldCharType="separate"/>
      </w:r>
      <w:r w:rsidR="00FA123D" w:rsidRPr="0007329F">
        <w:rPr>
          <w:noProof/>
        </w:rPr>
        <w:t>6</w:t>
      </w:r>
      <w:r w:rsidR="00FA123D" w:rsidRPr="0007329F">
        <w:fldChar w:fldCharType="end"/>
      </w:r>
      <w:r w:rsidR="00FA123D" w:rsidRPr="0007329F">
        <w:t>.</w:t>
      </w:r>
      <w:r w:rsidR="00FA123D" w:rsidRPr="0007329F">
        <w:fldChar w:fldCharType="begin"/>
      </w:r>
      <w:r w:rsidR="00FA123D" w:rsidRPr="0007329F">
        <w:instrText xml:space="preserve"> SEQ Taula \* ARABIC \s 1 </w:instrText>
      </w:r>
      <w:r w:rsidR="00FA123D" w:rsidRPr="0007329F">
        <w:fldChar w:fldCharType="separate"/>
      </w:r>
      <w:r w:rsidR="00FA123D" w:rsidRPr="0007329F">
        <w:rPr>
          <w:noProof/>
        </w:rPr>
        <w:t>6</w:t>
      </w:r>
      <w:r w:rsidR="00FA123D" w:rsidRPr="0007329F">
        <w:fldChar w:fldCharType="end"/>
      </w:r>
      <w:r w:rsidRPr="0007329F">
        <w:t>: Pressupost</w:t>
      </w:r>
      <w:bookmarkEnd w:id="53"/>
    </w:p>
    <w:p w14:paraId="0892778C" w14:textId="6B988458" w:rsidR="00F70BBD" w:rsidRPr="0007329F" w:rsidRDefault="00F70BBD" w:rsidP="00F70BBD">
      <w:r w:rsidRPr="0007329F">
        <w:t xml:space="preserve">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w:t>
      </w:r>
      <w:r w:rsidR="00045D88" w:rsidRPr="0007329F">
        <w:t>el que es té, un ordinador amb sistema operatiu Windows</w:t>
      </w:r>
      <w:r w:rsidRPr="0007329F">
        <w:t>.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1C6EB522" w14:textId="0F400738" w:rsidR="00F70BBD" w:rsidRPr="0007329F" w:rsidRDefault="00F70BBD" w:rsidP="00F70BBD">
      <w:r w:rsidRPr="0007329F">
        <w:t>A continuació s’ha fet una estimació de despeses que es pot tenir en el desenvolupament. Aquestes són la llum, aigua i internet. S’han calculat el preu mitjà que té una persona en despeses bàsiques en aquests tres aspectes anteriorment esmentats.</w:t>
      </w:r>
      <w:r w:rsidR="00045D88" w:rsidRPr="0007329F">
        <w:t xml:space="preserve"> A més s’ha calculat el </w:t>
      </w:r>
      <w:r w:rsidR="00045D88" w:rsidRPr="0007329F">
        <w:lastRenderedPageBreak/>
        <w:t>percentatge d’ús d’aquest preu mig que es tindrà en el desenvolupament. En tractar-se d’un treball a mitja jornada, la majoria dels percentatges són del cinquanta per cent.</w:t>
      </w:r>
    </w:p>
    <w:p w14:paraId="4789F2DA" w14:textId="07F6B17E" w:rsidR="000A0E22" w:rsidRPr="0007329F" w:rsidRDefault="00F70BBD" w:rsidP="00F70BBD">
      <w:r w:rsidRPr="0007329F">
        <w:t>Per acabar, venen les despeses del sou i se separen en dos àmbits principals. El primer en el redactat de la documentació, que s’ha pensat que el preu per hora treballada ha de ser de vuit</w:t>
      </w:r>
      <w:r w:rsidR="00045D88" w:rsidRPr="0007329F">
        <w:t xml:space="preserve"> euros</w:t>
      </w:r>
      <w:r w:rsidRPr="0007329F">
        <w:t xml:space="preserve">. En el cas del desenvolupament del producte s’ha separat el preu per hora treballada en, principalment els </w:t>
      </w:r>
      <w:r w:rsidR="00045D88" w:rsidRPr="0007329F">
        <w:t>tres</w:t>
      </w:r>
      <w:r w:rsidRPr="0007329F">
        <w:t xml:space="preserve"> grups de tasques, disseny, creació del servidor</w:t>
      </w:r>
      <w:r w:rsidR="00045D88" w:rsidRPr="0007329F">
        <w:t xml:space="preserve"> i</w:t>
      </w:r>
      <w:r w:rsidRPr="0007329F">
        <w:t xml:space="preserve"> creació de l’aplicació. S’ha establert un sou mitjà per hora treballada depenent de quin grup s’estigui treballant en aquell moment veien el sou mitjà que tenen els</w:t>
      </w:r>
      <w:r w:rsidR="00045D88" w:rsidRPr="0007329F">
        <w:t xml:space="preserve"> desenvolupadors</w:t>
      </w:r>
      <w:r w:rsidRPr="0007329F">
        <w:t xml:space="preserve"> júniors en aquell camp.</w:t>
      </w:r>
    </w:p>
    <w:p w14:paraId="649449EA" w14:textId="710344B5" w:rsidR="007C0E03" w:rsidRPr="00C06FAE" w:rsidRDefault="00EC1059" w:rsidP="00EC1059">
      <w:pPr>
        <w:pStyle w:val="Ttol2"/>
        <w:numPr>
          <w:ilvl w:val="1"/>
          <w:numId w:val="29"/>
        </w:numPr>
        <w:rPr>
          <w:highlight w:val="magenta"/>
        </w:rPr>
      </w:pPr>
      <w:bookmarkStart w:id="54" w:name="_Toc55765603"/>
      <w:bookmarkStart w:id="55" w:name="_Toc63765649"/>
      <w:r w:rsidRPr="00C06FAE">
        <w:rPr>
          <w:highlight w:val="magenta"/>
        </w:rPr>
        <w:t>ANÀLISI DE VIABILITAT</w:t>
      </w:r>
      <w:bookmarkEnd w:id="54"/>
      <w:bookmarkEnd w:id="55"/>
    </w:p>
    <w:p w14:paraId="275F90A2" w14:textId="2D0763E2" w:rsidR="000652A4" w:rsidRPr="0027748E" w:rsidRDefault="00EC1059" w:rsidP="00A60F2C">
      <w:pPr>
        <w:pStyle w:val="Ttol3"/>
        <w:numPr>
          <w:ilvl w:val="2"/>
          <w:numId w:val="29"/>
        </w:numPr>
        <w:rPr>
          <w:highlight w:val="magenta"/>
        </w:rPr>
      </w:pPr>
      <w:bookmarkStart w:id="56" w:name="_Toc55765604"/>
      <w:bookmarkStart w:id="57" w:name="_Toc63765650"/>
      <w:r w:rsidRPr="0027748E">
        <w:rPr>
          <w:highlight w:val="magenta"/>
        </w:rPr>
        <w:t>ANÀLISI DE LA VIABILITAT TÈCNICA</w:t>
      </w:r>
      <w:bookmarkEnd w:id="56"/>
      <w:bookmarkEnd w:id="57"/>
    </w:p>
    <w:p w14:paraId="437D6DB8" w14:textId="74361618" w:rsidR="00947725" w:rsidRPr="0007329F" w:rsidRDefault="00947725" w:rsidP="00A60F2C">
      <w:r w:rsidRPr="0007329F">
        <w:t xml:space="preserve">Aquest projecte pot tenir dos riscos principals. El primer, </w:t>
      </w:r>
      <w:r w:rsidR="0007329F">
        <w:t>és</w:t>
      </w:r>
      <w:r w:rsidRPr="0007329F">
        <w:t xml:space="preserve"> el risc més gran que té el projecte, és la creació o aprenentatge del motor d’interoperabilitat d’IRIS. Sense aquesta part el projecte no tindria sentit, ja que si el servidor o l’aplicació no pot rebre les dades de l’hospital el producte no tindria la funcionalitat desitjada, i per tant, no podria funcionar. Aquest risc en principi no hauria d’haver existit, ja que tota aquesta </w:t>
      </w:r>
      <w:r w:rsidR="0027748E">
        <w:t>API</w:t>
      </w:r>
      <w:r w:rsidRPr="0007329F">
        <w:t xml:space="preserve"> l’hauria de proporcionar l’Hospital de Mataró, però en els temps de pandèmia que s’estan vivint l’hospital ha de centrar tots els recursos amb la cura dels pacients i per tant no poden proporcionar cap recurs a aquest projecte. Per tant s’haurà de construir una </w:t>
      </w:r>
      <w:r w:rsidR="0007329F">
        <w:t>màquina</w:t>
      </w:r>
      <w:r w:rsidRPr="0007329F">
        <w:t xml:space="preserve"> virtual construït amb </w:t>
      </w:r>
      <w:proofErr w:type="spellStart"/>
      <w:r w:rsidRPr="0007329F">
        <w:t>Hyper</w:t>
      </w:r>
      <w:proofErr w:type="spellEnd"/>
      <w:r w:rsidRPr="0007329F">
        <w:t xml:space="preserve">-V </w:t>
      </w:r>
      <w:r w:rsidRPr="0007329F">
        <w:fldChar w:fldCharType="begin"/>
      </w:r>
      <w:r w:rsidR="009B7E7F">
        <w:instrText xml:space="preserve"> ADDIN ZOTERO_ITEM CSL_CITATION {"citationID":"KjdCiDKV","properties":{"formattedCitation":"[16]","plainCitation":"[16]","noteIndex":0},"citationItems":[{"id":49,"uris":["http://zotero.org/users/local/eauejolH/items/PBIIMVDP"],"uri":["http://zotero.org/users/local/eauejolH/items/PBIIMVDP"],"itemData":{"id":49,"type":"book","event-place":"https://docs.microsoft.com/en-us/virtualization/hyper-v-on-windows/about/","ISBN":"https://docs.microsoft.com/en-us/virtualization/hyper-v-on-windows/about/","publisher-place":"https://docs.microsoft.com/en-us/virtualization/hyper-v-on-windows/about/","title":"Hyper-V","URL":"https://docs.microsoft.com/en-us/virtualization/hyper-v-on-windows/about/","author":[{"literal":"Microsoft"}],"issued":{"date-parts":[["2008"]]}}}],"schema":"https://github.com/citation-style-language/schema/raw/master/csl-citation.json"} </w:instrText>
      </w:r>
      <w:r w:rsidRPr="0007329F">
        <w:fldChar w:fldCharType="separate"/>
      </w:r>
      <w:r w:rsidR="009B7E7F" w:rsidRPr="009B7E7F">
        <w:t>[16]</w:t>
      </w:r>
      <w:r w:rsidRPr="0007329F">
        <w:fldChar w:fldCharType="end"/>
      </w:r>
      <w:r w:rsidRPr="0007329F">
        <w:t xml:space="preserve"> amb el sistema operatiu de Windows Server per a que el servidor IRIS i el servidor web funcionin i es puguin comunicar.</w:t>
      </w:r>
    </w:p>
    <w:p w14:paraId="1B48C228" w14:textId="16EC24FE" w:rsidR="00C87E34" w:rsidRPr="0007329F" w:rsidRDefault="00947725" w:rsidP="00A60F2C">
      <w:r w:rsidRPr="0007329F">
        <w:t>El segon i últim risc arriba amb la creació de l’aplicació. En un inici es va voler optar per utilitzar</w:t>
      </w:r>
      <w:r w:rsidR="0007329F" w:rsidRPr="0007329F">
        <w:t xml:space="preserve"> Android Studio </w:t>
      </w:r>
      <w:r w:rsidR="0007329F" w:rsidRPr="0007329F">
        <w:fldChar w:fldCharType="begin"/>
      </w:r>
      <w:r w:rsidR="009B7E7F">
        <w:instrText xml:space="preserve"> ADDIN ZOTERO_ITEM CSL_CITATION {"citationID":"CWY1sB4q","properties":{"formattedCitation":"[17]","plainCitation":"[17]","noteIndex":0},"citationItems":[{"id":51,"uris":["http://zotero.org/users/local/eauejolH/items/P3D7EX3U"],"uri":["http://zotero.org/users/local/eauejolH/items/P3D7EX3U"],"itemData":{"id":51,"type":"book","event-place":"https://developer.android.com/studio","ISBN":"https://developer.android.com/studio","publisher-place":"https://developer.android.com/studio","title":"Android Studio","URL":"https://developer.android.com/studio","author":[{"literal":"Google"}],"issued":{"date-parts":[["2013"]]}}}],"schema":"https://github.com/citation-style-language/schema/raw/master/csl-citation.json"} </w:instrText>
      </w:r>
      <w:r w:rsidR="0007329F" w:rsidRPr="0007329F">
        <w:fldChar w:fldCharType="separate"/>
      </w:r>
      <w:r w:rsidR="009B7E7F" w:rsidRPr="009B7E7F">
        <w:t>[17]</w:t>
      </w:r>
      <w:r w:rsidR="0007329F" w:rsidRPr="0007329F">
        <w:fldChar w:fldCharType="end"/>
      </w:r>
      <w:r w:rsidR="0007329F" w:rsidRPr="0007329F">
        <w:t xml:space="preserve"> per a desenvolupar l’aplicació. Però com es por veure en els objectius del TFG, Android Studio</w:t>
      </w:r>
      <w:r w:rsidR="0007329F">
        <w:t xml:space="preserve"> no és un framework de desenvolupament multiplataforma. Així que mirant les ofertes de frameworks del mercat es va optar per usar </w:t>
      </w:r>
      <w:proofErr w:type="spellStart"/>
      <w:r w:rsidR="0007329F">
        <w:t>React</w:t>
      </w:r>
      <w:proofErr w:type="spellEnd"/>
      <w:r w:rsidR="0007329F">
        <w:t xml:space="preserve"> </w:t>
      </w:r>
      <w:proofErr w:type="spellStart"/>
      <w:r w:rsidR="0007329F">
        <w:t>Native</w:t>
      </w:r>
      <w:proofErr w:type="spellEnd"/>
      <w:r w:rsidR="0007329F">
        <w:t xml:space="preserve"> </w:t>
      </w:r>
      <w:r w:rsidR="0007329F">
        <w:fldChar w:fldCharType="begin"/>
      </w:r>
      <w:r w:rsidR="009B7E7F">
        <w:instrText xml:space="preserve"> ADDIN ZOTERO_ITEM CSL_CITATION {"citationID":"HPJXDinF","properties":{"formattedCitation":"[18]","plainCitation":"[18]","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rsidR="0007329F">
        <w:fldChar w:fldCharType="separate"/>
      </w:r>
      <w:r w:rsidR="009B7E7F" w:rsidRPr="009B7E7F">
        <w:t>[18]</w:t>
      </w:r>
      <w:r w:rsidR="0007329F">
        <w:fldChar w:fldCharType="end"/>
      </w:r>
      <w:r w:rsidR="0007329F">
        <w:t>. Aquesta tecnologia té un risc ja que s’ha d’aprendre, en comparació a Android Studio, que ja s’ha après. Però no suposa un risc molt gran, ja que aquesta corba d’aprenentatge es farà fora de les hores del projecte per, quan s’hagi de començar a fer l’aplicació, es pugui desenvolupar sense esperar haver d’aconseguir els nivells bàsics per a elaborar l’aplicació.</w:t>
      </w:r>
    </w:p>
    <w:p w14:paraId="3671DB87" w14:textId="6BED0D26" w:rsidR="000652A4" w:rsidRPr="00242771" w:rsidRDefault="00EC1059" w:rsidP="00A60F2C">
      <w:pPr>
        <w:pStyle w:val="Ttol3"/>
        <w:numPr>
          <w:ilvl w:val="2"/>
          <w:numId w:val="29"/>
        </w:numPr>
        <w:rPr>
          <w:highlight w:val="magenta"/>
        </w:rPr>
      </w:pPr>
      <w:bookmarkStart w:id="58" w:name="_Toc55765605"/>
      <w:bookmarkStart w:id="59" w:name="_Toc63765651"/>
      <w:r w:rsidRPr="00242771">
        <w:rPr>
          <w:highlight w:val="magenta"/>
        </w:rPr>
        <w:lastRenderedPageBreak/>
        <w:t>ANÀLISI DE LA VIABILITAT ECONÒMICA</w:t>
      </w:r>
      <w:bookmarkEnd w:id="58"/>
      <w:bookmarkEnd w:id="59"/>
    </w:p>
    <w:p w14:paraId="001E68B0" w14:textId="0EF57D22" w:rsidR="00CF4B98" w:rsidRDefault="00C55672" w:rsidP="00CF4B98">
      <w:r w:rsidRPr="0007329F">
        <w:t xml:space="preserve">El producte de moment com </w:t>
      </w:r>
      <w:r w:rsidR="00C06FAE">
        <w:t>és</w:t>
      </w:r>
      <w:r w:rsidRPr="0007329F">
        <w:t xml:space="preserve"> desenvolupat</w:t>
      </w:r>
      <w:r w:rsidR="00242771">
        <w:t xml:space="preserve"> per a institucions </w:t>
      </w:r>
      <w:r w:rsidR="00C06FAE">
        <w:t>mèdiques</w:t>
      </w:r>
      <w:r w:rsidR="00242771">
        <w:t xml:space="preserve"> s’ha pensat </w:t>
      </w:r>
      <w:r w:rsidR="00C06FAE">
        <w:t>a</w:t>
      </w:r>
      <w:r w:rsidR="00242771">
        <w:t xml:space="preserve"> fer un model de negoci per subscripció. Per tant s’ha pensat que aquest preu podria rondar els mil euros mensuals o deu mil anuals. Ja que s’</w:t>
      </w:r>
      <w:r w:rsidR="00C06FAE">
        <w:t>hi ha</w:t>
      </w:r>
      <w:r w:rsidR="00242771">
        <w:t xml:space="preserve"> de </w:t>
      </w:r>
      <w:r w:rsidR="00C06FAE">
        <w:t>costejar</w:t>
      </w:r>
      <w:r w:rsidR="00242771">
        <w:t xml:space="preserve"> els costos que pugui tenir el servei web, els costos dels empleats que gestionin aquest producte.</w:t>
      </w:r>
    </w:p>
    <w:p w14:paraId="32136ACD" w14:textId="52776A14" w:rsidR="00242771" w:rsidRPr="0007329F" w:rsidRDefault="00242771" w:rsidP="00CF4B98">
      <w:r>
        <w:t xml:space="preserve">Per tant, no s’espera guanyar molts diners amb aquesta aplicació, ja que és de </w:t>
      </w:r>
      <w:r w:rsidR="00C06FAE">
        <w:t>caràcter</w:t>
      </w:r>
      <w:r>
        <w:t xml:space="preserve"> mèdic i no es vol arruïnar un hospital.</w:t>
      </w:r>
    </w:p>
    <w:p w14:paraId="54AF3291" w14:textId="29D6DC6C" w:rsidR="00362DFA" w:rsidRPr="00505212" w:rsidRDefault="00EC1059" w:rsidP="00A60F2C">
      <w:pPr>
        <w:pStyle w:val="Ttol3"/>
        <w:numPr>
          <w:ilvl w:val="2"/>
          <w:numId w:val="29"/>
        </w:numPr>
        <w:rPr>
          <w:highlight w:val="magenta"/>
        </w:rPr>
      </w:pPr>
      <w:bookmarkStart w:id="60" w:name="_Toc55765606"/>
      <w:bookmarkStart w:id="61" w:name="_Toc63765652"/>
      <w:r w:rsidRPr="00505212">
        <w:rPr>
          <w:highlight w:val="magenta"/>
        </w:rPr>
        <w:t>ANÀLISI DE VIABILITAT MEDIAMBIENTAL</w:t>
      </w:r>
      <w:bookmarkEnd w:id="60"/>
      <w:bookmarkEnd w:id="61"/>
    </w:p>
    <w:p w14:paraId="32D2DDFF" w14:textId="14E9C39C" w:rsidR="0027748E" w:rsidRDefault="00C06FAE" w:rsidP="0027748E">
      <w:r>
        <w:t>L’impacte</w:t>
      </w:r>
      <w:r w:rsidR="0027748E">
        <w:t xml:space="preserve"> mediambiental amb aquest projecte pot ser elevat, ja que, tot i que el producte a desenvolupar aquesta aplicació es fa utilitzant un sol ordinador. Això suposa que aquest ha tingut un procés de creació i ha suposat un impacte en les </w:t>
      </w:r>
      <w:r>
        <w:t>fàbriques</w:t>
      </w:r>
      <w:r w:rsidR="0027748E">
        <w:t xml:space="preserve"> que s’ha creat.</w:t>
      </w:r>
    </w:p>
    <w:p w14:paraId="425CA2C1" w14:textId="5144CFDA" w:rsidR="0027748E" w:rsidRDefault="0027748E" w:rsidP="0027748E">
      <w:r>
        <w:t xml:space="preserve">A més </w:t>
      </w:r>
      <w:r w:rsidR="00C06FAE">
        <w:t>en</w:t>
      </w:r>
      <w:r>
        <w:t xml:space="preserve"> tractar-se d’una aplicació mòbil, requereix que els usuaris disposin d’aquesta tecnologia</w:t>
      </w:r>
      <w:r w:rsidR="00D1168E">
        <w:t xml:space="preserve"> i per tant la fabricació d’aquests dispositius també té un cost elevat en el medi ambient.</w:t>
      </w:r>
    </w:p>
    <w:p w14:paraId="6A82B742" w14:textId="454C03D3" w:rsidR="00D1168E" w:rsidRDefault="00D1168E" w:rsidP="0027748E">
      <w:r>
        <w:t xml:space="preserve">Per acabar l’energia utilitzada per a fer funcionar, tant l’ordinador com el </w:t>
      </w:r>
      <w:r w:rsidR="00505212">
        <w:t>mòbil, i el servidor web i d’IRIS pot tenir un impacte mediambiental gran.</w:t>
      </w:r>
    </w:p>
    <w:p w14:paraId="103B8C0C" w14:textId="562C31B6" w:rsidR="00505212" w:rsidRPr="0027748E" w:rsidRDefault="00505212" w:rsidP="0027748E">
      <w:r>
        <w:t xml:space="preserve">Per acabar crec que aquest projecte </w:t>
      </w:r>
      <w:r w:rsidR="00C06FAE">
        <w:t>és</w:t>
      </w:r>
      <w:r>
        <w:t xml:space="preserve"> viable, </w:t>
      </w:r>
      <w:r w:rsidR="00C06FAE">
        <w:t>mediambientalment</w:t>
      </w:r>
      <w:r>
        <w:t xml:space="preserve"> parlant, ja que no requereix de tecnologia que s’hagi de comprar o fabricar específicament per a usar aquest producte.</w:t>
      </w:r>
    </w:p>
    <w:p w14:paraId="13FE314A" w14:textId="4D877D25" w:rsidR="000652A4" w:rsidRPr="00C06FAE" w:rsidRDefault="00EC1059" w:rsidP="00A60F2C">
      <w:pPr>
        <w:pStyle w:val="Ttol3"/>
        <w:numPr>
          <w:ilvl w:val="2"/>
          <w:numId w:val="29"/>
        </w:numPr>
        <w:rPr>
          <w:rFonts w:eastAsia="Times New Roman"/>
          <w:highlight w:val="magenta"/>
        </w:rPr>
      </w:pPr>
      <w:bookmarkStart w:id="62" w:name="_Toc55765607"/>
      <w:bookmarkStart w:id="63" w:name="_Toc63765653"/>
      <w:r w:rsidRPr="00C06FAE">
        <w:rPr>
          <w:rFonts w:eastAsia="Times New Roman"/>
          <w:highlight w:val="magenta"/>
        </w:rPr>
        <w:t>ASPECTES LEGALS</w:t>
      </w:r>
      <w:bookmarkEnd w:id="62"/>
      <w:bookmarkEnd w:id="63"/>
    </w:p>
    <w:p w14:paraId="3D75DCE2" w14:textId="3671BAB1" w:rsidR="00C87E34" w:rsidRDefault="00505212" w:rsidP="00A60F2C">
      <w:r>
        <w:t xml:space="preserve">L’únic aspecte legal que té aquest producte és en el tema de </w:t>
      </w:r>
      <w:r w:rsidR="00242771">
        <w:t xml:space="preserve">la protecció de dades dels usuaris. Ja que segons la llei </w:t>
      </w:r>
      <w:r w:rsidR="00C06FAE" w:rsidRPr="00C06FAE">
        <w:t xml:space="preserve">2016/679 </w:t>
      </w:r>
      <w:r w:rsidR="00C06FAE">
        <w:t>de la Unió Europea, els usuaris han de ser conscients quin tipus de dades emmagatzema l’aplicació que es registren, tot i que en la nostra aplicació, els usuaris se li dóna unes credencials per accedir-hi.</w:t>
      </w:r>
    </w:p>
    <w:p w14:paraId="03843524" w14:textId="4990FF87" w:rsidR="00C06FAE" w:rsidRPr="0007329F" w:rsidRDefault="00C06FAE" w:rsidP="00A60F2C">
      <w:r>
        <w:t>En tot moment l’usuari podrà demanar l’eliminació del compte.</w:t>
      </w:r>
    </w:p>
    <w:p w14:paraId="29A58D13" w14:textId="77777777" w:rsidR="009B251B" w:rsidRPr="0007329F" w:rsidRDefault="009B251B" w:rsidP="00A60F2C"/>
    <w:p w14:paraId="4334667B" w14:textId="77777777" w:rsidR="009B251B" w:rsidRPr="0007329F" w:rsidRDefault="009B251B" w:rsidP="00A60F2C">
      <w:pPr>
        <w:sectPr w:rsidR="009B251B" w:rsidRPr="0007329F" w:rsidSect="0079192B">
          <w:pgSz w:w="11906" w:h="16838" w:code="9"/>
          <w:pgMar w:top="1701" w:right="1418" w:bottom="1418" w:left="1418" w:header="709" w:footer="709" w:gutter="284"/>
          <w:cols w:space="708"/>
          <w:docGrid w:linePitch="360"/>
        </w:sectPr>
      </w:pPr>
    </w:p>
    <w:p w14:paraId="52550FB5" w14:textId="36E4BB30" w:rsidR="00C54810" w:rsidRPr="00C06FAE" w:rsidRDefault="00C32AE4" w:rsidP="00EC1059">
      <w:pPr>
        <w:pStyle w:val="Ttol1"/>
      </w:pPr>
      <w:bookmarkStart w:id="64" w:name="_Toc55765608"/>
      <w:bookmarkStart w:id="65" w:name="_Toc63765654"/>
      <w:r w:rsidRPr="00C06FAE">
        <w:lastRenderedPageBreak/>
        <w:t>BIBLIOGRAFIA</w:t>
      </w:r>
      <w:bookmarkEnd w:id="64"/>
      <w:bookmarkEnd w:id="65"/>
    </w:p>
    <w:p w14:paraId="65F0729D" w14:textId="77777777" w:rsidR="009B7E7F" w:rsidRPr="009B7E7F" w:rsidRDefault="00AD390C" w:rsidP="009B7E7F">
      <w:pPr>
        <w:pStyle w:val="Bibliografia"/>
      </w:pPr>
      <w:r w:rsidRPr="0007329F">
        <w:rPr>
          <w:highlight w:val="yellow"/>
        </w:rPr>
        <w:fldChar w:fldCharType="begin"/>
      </w:r>
      <w:r w:rsidR="0007329F">
        <w:rPr>
          <w:highlight w:val="yellow"/>
        </w:rPr>
        <w:instrText xml:space="preserve"> ADDIN ZOTERO_BIBL {"uncited":[],"omitted":[],"custom":[]} CSL_BIBLIOGRAPHY </w:instrText>
      </w:r>
      <w:r w:rsidRPr="0007329F">
        <w:rPr>
          <w:highlight w:val="yellow"/>
        </w:rPr>
        <w:fldChar w:fldCharType="separate"/>
      </w:r>
      <w:r w:rsidR="009B7E7F" w:rsidRPr="009B7E7F">
        <w:t>[1]</w:t>
      </w:r>
      <w:r w:rsidR="009B7E7F" w:rsidRPr="009B7E7F">
        <w:tab/>
      </w:r>
      <w:proofErr w:type="spellStart"/>
      <w:r w:rsidR="009B7E7F" w:rsidRPr="009B7E7F">
        <w:t>InterSystems</w:t>
      </w:r>
      <w:proofErr w:type="spellEnd"/>
      <w:r w:rsidR="009B7E7F" w:rsidRPr="009B7E7F">
        <w:t xml:space="preserve">, </w:t>
      </w:r>
      <w:r w:rsidR="009B7E7F" w:rsidRPr="009B7E7F">
        <w:rPr>
          <w:i/>
          <w:iCs/>
        </w:rPr>
        <w:t>IRIS for Health</w:t>
      </w:r>
      <w:r w:rsidR="009B7E7F" w:rsidRPr="009B7E7F">
        <w:t>. https://www.intersystems.com/products/intersystems-iris-for-health/, 2018.</w:t>
      </w:r>
    </w:p>
    <w:p w14:paraId="5469E0C1" w14:textId="77777777" w:rsidR="009B7E7F" w:rsidRPr="009B7E7F" w:rsidRDefault="009B7E7F" w:rsidP="009B7E7F">
      <w:pPr>
        <w:pStyle w:val="Bibliografia"/>
      </w:pPr>
      <w:r w:rsidRPr="009B7E7F">
        <w:t>[2]</w:t>
      </w:r>
      <w:r w:rsidRPr="009B7E7F">
        <w:tab/>
        <w:t xml:space="preserve">H. </w:t>
      </w:r>
      <w:proofErr w:type="spellStart"/>
      <w:r w:rsidRPr="009B7E7F">
        <w:t>Dalianis</w:t>
      </w:r>
      <w:proofErr w:type="spellEnd"/>
      <w:r w:rsidRPr="009B7E7F">
        <w:t>, «</w:t>
      </w:r>
      <w:proofErr w:type="spellStart"/>
      <w:r w:rsidRPr="009B7E7F">
        <w:t>Chapter</w:t>
      </w:r>
      <w:proofErr w:type="spellEnd"/>
      <w:r w:rsidRPr="009B7E7F">
        <w:t xml:space="preserve"> 2 - </w:t>
      </w:r>
      <w:proofErr w:type="spellStart"/>
      <w:r w:rsidRPr="009B7E7F">
        <w:t>The</w:t>
      </w:r>
      <w:proofErr w:type="spellEnd"/>
      <w:r w:rsidRPr="009B7E7F">
        <w:t xml:space="preserve"> </w:t>
      </w:r>
      <w:proofErr w:type="spellStart"/>
      <w:r w:rsidRPr="009B7E7F">
        <w:t>History</w:t>
      </w:r>
      <w:proofErr w:type="spellEnd"/>
      <w:r w:rsidRPr="009B7E7F">
        <w:t xml:space="preserve"> of </w:t>
      </w:r>
      <w:proofErr w:type="spellStart"/>
      <w:r w:rsidRPr="009B7E7F">
        <w:t>the</w:t>
      </w:r>
      <w:proofErr w:type="spellEnd"/>
      <w:r w:rsidRPr="009B7E7F">
        <w:t xml:space="preserve"> </w:t>
      </w:r>
      <w:proofErr w:type="spellStart"/>
      <w:r w:rsidRPr="009B7E7F">
        <w:t>Patient</w:t>
      </w:r>
      <w:proofErr w:type="spellEnd"/>
      <w:r w:rsidRPr="009B7E7F">
        <w:t xml:space="preserve"> Record </w:t>
      </w:r>
      <w:proofErr w:type="spellStart"/>
      <w:r w:rsidRPr="009B7E7F">
        <w:t>and</w:t>
      </w:r>
      <w:proofErr w:type="spellEnd"/>
      <w:r w:rsidRPr="009B7E7F">
        <w:t xml:space="preserve"> </w:t>
      </w:r>
      <w:proofErr w:type="spellStart"/>
      <w:r w:rsidRPr="009B7E7F">
        <w:t>the</w:t>
      </w:r>
      <w:proofErr w:type="spellEnd"/>
      <w:r w:rsidRPr="009B7E7F">
        <w:t xml:space="preserve"> Paper Record», en </w:t>
      </w:r>
      <w:proofErr w:type="spellStart"/>
      <w:r w:rsidRPr="009B7E7F">
        <w:rPr>
          <w:i/>
          <w:iCs/>
        </w:rPr>
        <w:t>Clinical</w:t>
      </w:r>
      <w:proofErr w:type="spellEnd"/>
      <w:r w:rsidRPr="009B7E7F">
        <w:rPr>
          <w:i/>
          <w:iCs/>
        </w:rPr>
        <w:t xml:space="preserve"> Text </w:t>
      </w:r>
      <w:proofErr w:type="spellStart"/>
      <w:r w:rsidRPr="009B7E7F">
        <w:rPr>
          <w:i/>
          <w:iCs/>
        </w:rPr>
        <w:t>Mining</w:t>
      </w:r>
      <w:proofErr w:type="spellEnd"/>
      <w:r w:rsidRPr="009B7E7F">
        <w:t xml:space="preserve">, </w:t>
      </w:r>
      <w:proofErr w:type="spellStart"/>
      <w:r w:rsidRPr="009B7E7F">
        <w:t>Cham</w:t>
      </w:r>
      <w:proofErr w:type="spellEnd"/>
      <w:r w:rsidRPr="009B7E7F">
        <w:t xml:space="preserve">: </w:t>
      </w:r>
      <w:proofErr w:type="spellStart"/>
      <w:r w:rsidRPr="009B7E7F">
        <w:t>Springer</w:t>
      </w:r>
      <w:proofErr w:type="spellEnd"/>
      <w:r w:rsidRPr="009B7E7F">
        <w:t xml:space="preserve"> International </w:t>
      </w:r>
      <w:proofErr w:type="spellStart"/>
      <w:r w:rsidRPr="009B7E7F">
        <w:t>Publishing</w:t>
      </w:r>
      <w:proofErr w:type="spellEnd"/>
      <w:r w:rsidRPr="009B7E7F">
        <w:t>, 2018, p. 5-13.</w:t>
      </w:r>
    </w:p>
    <w:p w14:paraId="7CE01F48" w14:textId="77777777" w:rsidR="009B7E7F" w:rsidRPr="009B7E7F" w:rsidRDefault="009B7E7F" w:rsidP="009B7E7F">
      <w:pPr>
        <w:pStyle w:val="Bibliografia"/>
      </w:pPr>
      <w:r w:rsidRPr="009B7E7F">
        <w:t>[3]</w:t>
      </w:r>
      <w:r w:rsidRPr="009B7E7F">
        <w:tab/>
        <w:t xml:space="preserve">R. F. </w:t>
      </w:r>
      <w:proofErr w:type="spellStart"/>
      <w:r w:rsidRPr="009B7E7F">
        <w:t>Gillum</w:t>
      </w:r>
      <w:proofErr w:type="spellEnd"/>
      <w:r w:rsidRPr="009B7E7F">
        <w:t>, «</w:t>
      </w:r>
      <w:proofErr w:type="spellStart"/>
      <w:r w:rsidRPr="009B7E7F">
        <w:t>From</w:t>
      </w:r>
      <w:proofErr w:type="spellEnd"/>
      <w:r w:rsidRPr="009B7E7F">
        <w:t xml:space="preserve"> </w:t>
      </w:r>
      <w:proofErr w:type="spellStart"/>
      <w:r w:rsidRPr="009B7E7F">
        <w:t>Papyrus</w:t>
      </w:r>
      <w:proofErr w:type="spellEnd"/>
      <w:r w:rsidRPr="009B7E7F">
        <w:t xml:space="preserve"> to </w:t>
      </w:r>
      <w:proofErr w:type="spellStart"/>
      <w:r w:rsidRPr="009B7E7F">
        <w:t>the</w:t>
      </w:r>
      <w:proofErr w:type="spellEnd"/>
      <w:r w:rsidRPr="009B7E7F">
        <w:t xml:space="preserve"> Electronic Tablet: A </w:t>
      </w:r>
      <w:proofErr w:type="spellStart"/>
      <w:r w:rsidRPr="009B7E7F">
        <w:t>Brief</w:t>
      </w:r>
      <w:proofErr w:type="spellEnd"/>
      <w:r w:rsidRPr="009B7E7F">
        <w:t xml:space="preserve"> </w:t>
      </w:r>
      <w:proofErr w:type="spellStart"/>
      <w:r w:rsidRPr="009B7E7F">
        <w:t>History</w:t>
      </w:r>
      <w:proofErr w:type="spellEnd"/>
      <w:r w:rsidRPr="009B7E7F">
        <w:t xml:space="preserve"> of </w:t>
      </w:r>
      <w:proofErr w:type="spellStart"/>
      <w:r w:rsidRPr="009B7E7F">
        <w:t>the</w:t>
      </w:r>
      <w:proofErr w:type="spellEnd"/>
      <w:r w:rsidRPr="009B7E7F">
        <w:t xml:space="preserve"> </w:t>
      </w:r>
      <w:proofErr w:type="spellStart"/>
      <w:r w:rsidRPr="009B7E7F">
        <w:t>Clinical</w:t>
      </w:r>
      <w:proofErr w:type="spellEnd"/>
      <w:r w:rsidRPr="009B7E7F">
        <w:t xml:space="preserve"> Medical Record </w:t>
      </w:r>
      <w:proofErr w:type="spellStart"/>
      <w:r w:rsidRPr="009B7E7F">
        <w:t>with</w:t>
      </w:r>
      <w:proofErr w:type="spellEnd"/>
      <w:r w:rsidRPr="009B7E7F">
        <w:t xml:space="preserve"> </w:t>
      </w:r>
      <w:proofErr w:type="spellStart"/>
      <w:r w:rsidRPr="009B7E7F">
        <w:t>Lessons</w:t>
      </w:r>
      <w:proofErr w:type="spellEnd"/>
      <w:r w:rsidRPr="009B7E7F">
        <w:t xml:space="preserve"> for </w:t>
      </w:r>
      <w:proofErr w:type="spellStart"/>
      <w:r w:rsidRPr="009B7E7F">
        <w:t>the</w:t>
      </w:r>
      <w:proofErr w:type="spellEnd"/>
      <w:r w:rsidRPr="009B7E7F">
        <w:t xml:space="preserve"> Digital </w:t>
      </w:r>
      <w:proofErr w:type="spellStart"/>
      <w:r w:rsidRPr="009B7E7F">
        <w:t>Age</w:t>
      </w:r>
      <w:proofErr w:type="spellEnd"/>
      <w:r w:rsidRPr="009B7E7F">
        <w:t xml:space="preserve">», </w:t>
      </w:r>
      <w:r w:rsidRPr="009B7E7F">
        <w:rPr>
          <w:i/>
          <w:iCs/>
        </w:rPr>
        <w:t>AJM</w:t>
      </w:r>
      <w:r w:rsidRPr="009B7E7F">
        <w:t>, p. 5, oct. 2013, doi: 10.1016/j.amjmed.2013.03.024.</w:t>
      </w:r>
    </w:p>
    <w:p w14:paraId="3D1CFED3" w14:textId="77777777" w:rsidR="009B7E7F" w:rsidRPr="009B7E7F" w:rsidRDefault="009B7E7F" w:rsidP="009B7E7F">
      <w:pPr>
        <w:pStyle w:val="Bibliografia"/>
      </w:pPr>
      <w:r w:rsidRPr="009B7E7F">
        <w:t>[4]</w:t>
      </w:r>
      <w:r w:rsidRPr="009B7E7F">
        <w:tab/>
        <w:t xml:space="preserve">A. </w:t>
      </w:r>
      <w:proofErr w:type="spellStart"/>
      <w:r w:rsidRPr="009B7E7F">
        <w:t>Winter</w:t>
      </w:r>
      <w:proofErr w:type="spellEnd"/>
      <w:r w:rsidRPr="009B7E7F">
        <w:t xml:space="preserve">, R. </w:t>
      </w:r>
      <w:proofErr w:type="spellStart"/>
      <w:r w:rsidRPr="009B7E7F">
        <w:t>Haux</w:t>
      </w:r>
      <w:proofErr w:type="spellEnd"/>
      <w:r w:rsidRPr="009B7E7F">
        <w:t xml:space="preserve">, E. </w:t>
      </w:r>
      <w:proofErr w:type="spellStart"/>
      <w:r w:rsidRPr="009B7E7F">
        <w:t>Ammenwerth</w:t>
      </w:r>
      <w:proofErr w:type="spellEnd"/>
      <w:r w:rsidRPr="009B7E7F">
        <w:t xml:space="preserve">, B. </w:t>
      </w:r>
      <w:proofErr w:type="spellStart"/>
      <w:r w:rsidRPr="009B7E7F">
        <w:t>Brigl</w:t>
      </w:r>
      <w:proofErr w:type="spellEnd"/>
      <w:r w:rsidRPr="009B7E7F">
        <w:t xml:space="preserve">, N. </w:t>
      </w:r>
      <w:proofErr w:type="spellStart"/>
      <w:r w:rsidRPr="009B7E7F">
        <w:t>Hellrung</w:t>
      </w:r>
      <w:proofErr w:type="spellEnd"/>
      <w:r w:rsidRPr="009B7E7F">
        <w:t xml:space="preserve">, i F. </w:t>
      </w:r>
      <w:proofErr w:type="spellStart"/>
      <w:r w:rsidRPr="009B7E7F">
        <w:t>Jahn</w:t>
      </w:r>
      <w:proofErr w:type="spellEnd"/>
      <w:r w:rsidRPr="009B7E7F">
        <w:t xml:space="preserve">, «2.4 </w:t>
      </w:r>
      <w:proofErr w:type="spellStart"/>
      <w:r w:rsidRPr="009B7E7F">
        <w:t>Importance</w:t>
      </w:r>
      <w:proofErr w:type="spellEnd"/>
      <w:r w:rsidRPr="009B7E7F">
        <w:t xml:space="preserve"> of </w:t>
      </w:r>
      <w:proofErr w:type="spellStart"/>
      <w:r w:rsidRPr="009B7E7F">
        <w:t>Systematic</w:t>
      </w:r>
      <w:proofErr w:type="spellEnd"/>
      <w:r w:rsidRPr="009B7E7F">
        <w:t xml:space="preserve"> </w:t>
      </w:r>
      <w:proofErr w:type="spellStart"/>
      <w:r w:rsidRPr="009B7E7F">
        <w:t>Information</w:t>
      </w:r>
      <w:proofErr w:type="spellEnd"/>
      <w:r w:rsidRPr="009B7E7F">
        <w:t xml:space="preserve"> Management», en </w:t>
      </w:r>
      <w:r w:rsidRPr="009B7E7F">
        <w:rPr>
          <w:i/>
          <w:iCs/>
        </w:rPr>
        <w:t xml:space="preserve">Health </w:t>
      </w:r>
      <w:proofErr w:type="spellStart"/>
      <w:r w:rsidRPr="009B7E7F">
        <w:rPr>
          <w:i/>
          <w:iCs/>
        </w:rPr>
        <w:t>Information</w:t>
      </w:r>
      <w:proofErr w:type="spellEnd"/>
      <w:r w:rsidRPr="009B7E7F">
        <w:rPr>
          <w:i/>
          <w:iCs/>
        </w:rPr>
        <w:t xml:space="preserve"> Systems - </w:t>
      </w:r>
      <w:proofErr w:type="spellStart"/>
      <w:r w:rsidRPr="009B7E7F">
        <w:rPr>
          <w:i/>
          <w:iCs/>
        </w:rPr>
        <w:t>Architectures</w:t>
      </w:r>
      <w:proofErr w:type="spellEnd"/>
      <w:r w:rsidRPr="009B7E7F">
        <w:rPr>
          <w:i/>
          <w:iCs/>
        </w:rPr>
        <w:t xml:space="preserve"> </w:t>
      </w:r>
      <w:proofErr w:type="spellStart"/>
      <w:r w:rsidRPr="009B7E7F">
        <w:rPr>
          <w:i/>
          <w:iCs/>
        </w:rPr>
        <w:t>and</w:t>
      </w:r>
      <w:proofErr w:type="spellEnd"/>
      <w:r w:rsidRPr="009B7E7F">
        <w:rPr>
          <w:i/>
          <w:iCs/>
        </w:rPr>
        <w:t xml:space="preserve"> </w:t>
      </w:r>
      <w:proofErr w:type="spellStart"/>
      <w:r w:rsidRPr="009B7E7F">
        <w:rPr>
          <w:i/>
          <w:iCs/>
        </w:rPr>
        <w:t>Strategies</w:t>
      </w:r>
      <w:proofErr w:type="spellEnd"/>
      <w:r w:rsidRPr="009B7E7F">
        <w:t xml:space="preserve">, </w:t>
      </w:r>
      <w:proofErr w:type="spellStart"/>
      <w:r w:rsidRPr="009B7E7F">
        <w:t>Second</w:t>
      </w:r>
      <w:proofErr w:type="spellEnd"/>
      <w:r w:rsidRPr="009B7E7F">
        <w:t xml:space="preserve"> Edition., </w:t>
      </w:r>
      <w:proofErr w:type="spellStart"/>
      <w:r w:rsidRPr="009B7E7F">
        <w:t>Springer</w:t>
      </w:r>
      <w:proofErr w:type="spellEnd"/>
      <w:r w:rsidRPr="009B7E7F">
        <w:t>, 2011, p. 12-16.</w:t>
      </w:r>
    </w:p>
    <w:p w14:paraId="1C68AD43" w14:textId="77777777" w:rsidR="009B7E7F" w:rsidRPr="009B7E7F" w:rsidRDefault="009B7E7F" w:rsidP="009B7E7F">
      <w:pPr>
        <w:pStyle w:val="Bibliografia"/>
      </w:pPr>
      <w:r w:rsidRPr="009B7E7F">
        <w:t>[5]</w:t>
      </w:r>
      <w:r w:rsidRPr="009B7E7F">
        <w:tab/>
      </w:r>
      <w:proofErr w:type="spellStart"/>
      <w:r w:rsidRPr="009B7E7F">
        <w:t>Reinhold</w:t>
      </w:r>
      <w:proofErr w:type="spellEnd"/>
      <w:r w:rsidRPr="009B7E7F">
        <w:t xml:space="preserve"> </w:t>
      </w:r>
      <w:proofErr w:type="spellStart"/>
      <w:r w:rsidRPr="009B7E7F">
        <w:t>Haux</w:t>
      </w:r>
      <w:proofErr w:type="spellEnd"/>
      <w:r w:rsidRPr="009B7E7F">
        <w:t xml:space="preserve">, «3.1. </w:t>
      </w:r>
      <w:proofErr w:type="spellStart"/>
      <w:r w:rsidRPr="009B7E7F">
        <w:t>The</w:t>
      </w:r>
      <w:proofErr w:type="spellEnd"/>
      <w:r w:rsidRPr="009B7E7F">
        <w:t xml:space="preserve"> 1st </w:t>
      </w:r>
      <w:proofErr w:type="spellStart"/>
      <w:r w:rsidRPr="009B7E7F">
        <w:t>line</w:t>
      </w:r>
      <w:proofErr w:type="spellEnd"/>
      <w:r w:rsidRPr="009B7E7F">
        <w:t xml:space="preserve">: </w:t>
      </w:r>
      <w:proofErr w:type="spellStart"/>
      <w:r w:rsidRPr="009B7E7F">
        <w:t>towards</w:t>
      </w:r>
      <w:proofErr w:type="spellEnd"/>
      <w:r w:rsidRPr="009B7E7F">
        <w:t xml:space="preserve"> </w:t>
      </w:r>
      <w:proofErr w:type="spellStart"/>
      <w:r w:rsidRPr="009B7E7F">
        <w:t>computer-based</w:t>
      </w:r>
      <w:proofErr w:type="spellEnd"/>
      <w:r w:rsidRPr="009B7E7F">
        <w:t xml:space="preserve"> </w:t>
      </w:r>
      <w:proofErr w:type="spellStart"/>
      <w:r w:rsidRPr="009B7E7F">
        <w:t>information</w:t>
      </w:r>
      <w:proofErr w:type="spellEnd"/>
      <w:r w:rsidRPr="009B7E7F">
        <w:t xml:space="preserve"> </w:t>
      </w:r>
      <w:proofErr w:type="spellStart"/>
      <w:r w:rsidRPr="009B7E7F">
        <w:t>processing</w:t>
      </w:r>
      <w:proofErr w:type="spellEnd"/>
      <w:r w:rsidRPr="009B7E7F">
        <w:t xml:space="preserve"> </w:t>
      </w:r>
      <w:proofErr w:type="spellStart"/>
      <w:r w:rsidRPr="009B7E7F">
        <w:t>tools</w:t>
      </w:r>
      <w:proofErr w:type="spellEnd"/>
      <w:r w:rsidRPr="009B7E7F">
        <w:t xml:space="preserve">», en </w:t>
      </w:r>
      <w:r w:rsidRPr="009B7E7F">
        <w:rPr>
          <w:i/>
          <w:iCs/>
        </w:rPr>
        <w:t xml:space="preserve">Health </w:t>
      </w:r>
      <w:proofErr w:type="spellStart"/>
      <w:r w:rsidRPr="009B7E7F">
        <w:rPr>
          <w:i/>
          <w:iCs/>
        </w:rPr>
        <w:t>information</w:t>
      </w:r>
      <w:proofErr w:type="spellEnd"/>
      <w:r w:rsidRPr="009B7E7F">
        <w:rPr>
          <w:i/>
          <w:iCs/>
        </w:rPr>
        <w:t xml:space="preserve"> </w:t>
      </w:r>
      <w:proofErr w:type="spellStart"/>
      <w:r w:rsidRPr="009B7E7F">
        <w:rPr>
          <w:i/>
          <w:iCs/>
        </w:rPr>
        <w:t>systems</w:t>
      </w:r>
      <w:proofErr w:type="spellEnd"/>
      <w:r w:rsidRPr="009B7E7F">
        <w:rPr>
          <w:i/>
          <w:iCs/>
        </w:rPr>
        <w:t xml:space="preserve"> — past, present, </w:t>
      </w:r>
      <w:proofErr w:type="spellStart"/>
      <w:r w:rsidRPr="009B7E7F">
        <w:rPr>
          <w:i/>
          <w:iCs/>
        </w:rPr>
        <w:t>future</w:t>
      </w:r>
      <w:proofErr w:type="spellEnd"/>
      <w:r w:rsidRPr="009B7E7F">
        <w:t>, 2006, p. 271.</w:t>
      </w:r>
    </w:p>
    <w:p w14:paraId="76CB9730" w14:textId="77777777" w:rsidR="009B7E7F" w:rsidRPr="009B7E7F" w:rsidRDefault="009B7E7F" w:rsidP="009B7E7F">
      <w:pPr>
        <w:pStyle w:val="Bibliografia"/>
      </w:pPr>
      <w:r w:rsidRPr="009B7E7F">
        <w:t>[6]</w:t>
      </w:r>
      <w:r w:rsidRPr="009B7E7F">
        <w:tab/>
        <w:t xml:space="preserve">H. </w:t>
      </w:r>
      <w:proofErr w:type="spellStart"/>
      <w:r w:rsidRPr="009B7E7F">
        <w:t>Dalianis</w:t>
      </w:r>
      <w:proofErr w:type="spellEnd"/>
      <w:r w:rsidRPr="009B7E7F">
        <w:t>, «</w:t>
      </w:r>
      <w:proofErr w:type="spellStart"/>
      <w:r w:rsidRPr="009B7E7F">
        <w:t>Chapter</w:t>
      </w:r>
      <w:proofErr w:type="spellEnd"/>
      <w:r w:rsidRPr="009B7E7F">
        <w:t xml:space="preserve"> 3 - </w:t>
      </w:r>
      <w:proofErr w:type="spellStart"/>
      <w:r w:rsidRPr="009B7E7F">
        <w:t>User</w:t>
      </w:r>
      <w:proofErr w:type="spellEnd"/>
      <w:r w:rsidRPr="009B7E7F">
        <w:t xml:space="preserve"> </w:t>
      </w:r>
      <w:proofErr w:type="spellStart"/>
      <w:r w:rsidRPr="009B7E7F">
        <w:t>Needs</w:t>
      </w:r>
      <w:proofErr w:type="spellEnd"/>
      <w:r w:rsidRPr="009B7E7F">
        <w:t xml:space="preserve">: </w:t>
      </w:r>
      <w:proofErr w:type="spellStart"/>
      <w:r w:rsidRPr="009B7E7F">
        <w:t>Clinicians</w:t>
      </w:r>
      <w:proofErr w:type="spellEnd"/>
      <w:r w:rsidRPr="009B7E7F">
        <w:t xml:space="preserve">, </w:t>
      </w:r>
      <w:proofErr w:type="spellStart"/>
      <w:r w:rsidRPr="009B7E7F">
        <w:t>Clinical</w:t>
      </w:r>
      <w:proofErr w:type="spellEnd"/>
      <w:r w:rsidRPr="009B7E7F">
        <w:t xml:space="preserve"> </w:t>
      </w:r>
      <w:proofErr w:type="spellStart"/>
      <w:r w:rsidRPr="009B7E7F">
        <w:t>Researchers</w:t>
      </w:r>
      <w:proofErr w:type="spellEnd"/>
      <w:r w:rsidRPr="009B7E7F">
        <w:t xml:space="preserve"> </w:t>
      </w:r>
      <w:proofErr w:type="spellStart"/>
      <w:r w:rsidRPr="009B7E7F">
        <w:t>and</w:t>
      </w:r>
      <w:proofErr w:type="spellEnd"/>
      <w:r w:rsidRPr="009B7E7F">
        <w:t xml:space="preserve"> Hospital Management», en </w:t>
      </w:r>
      <w:proofErr w:type="spellStart"/>
      <w:r w:rsidRPr="009B7E7F">
        <w:rPr>
          <w:i/>
          <w:iCs/>
        </w:rPr>
        <w:t>Clinical</w:t>
      </w:r>
      <w:proofErr w:type="spellEnd"/>
      <w:r w:rsidRPr="009B7E7F">
        <w:rPr>
          <w:i/>
          <w:iCs/>
        </w:rPr>
        <w:t xml:space="preserve"> Text </w:t>
      </w:r>
      <w:proofErr w:type="spellStart"/>
      <w:r w:rsidRPr="009B7E7F">
        <w:rPr>
          <w:i/>
          <w:iCs/>
        </w:rPr>
        <w:t>Mining</w:t>
      </w:r>
      <w:proofErr w:type="spellEnd"/>
      <w:r w:rsidRPr="009B7E7F">
        <w:t xml:space="preserve">, </w:t>
      </w:r>
      <w:proofErr w:type="spellStart"/>
      <w:r w:rsidRPr="009B7E7F">
        <w:t>Cham</w:t>
      </w:r>
      <w:proofErr w:type="spellEnd"/>
      <w:r w:rsidRPr="009B7E7F">
        <w:t xml:space="preserve">: </w:t>
      </w:r>
      <w:proofErr w:type="spellStart"/>
      <w:r w:rsidRPr="009B7E7F">
        <w:t>Springer</w:t>
      </w:r>
      <w:proofErr w:type="spellEnd"/>
      <w:r w:rsidRPr="009B7E7F">
        <w:t xml:space="preserve"> International </w:t>
      </w:r>
      <w:proofErr w:type="spellStart"/>
      <w:r w:rsidRPr="009B7E7F">
        <w:t>Publishing</w:t>
      </w:r>
      <w:proofErr w:type="spellEnd"/>
      <w:r w:rsidRPr="009B7E7F">
        <w:t>, 2018, p. 13-21.</w:t>
      </w:r>
    </w:p>
    <w:p w14:paraId="7B7400F3" w14:textId="77777777" w:rsidR="009B7E7F" w:rsidRPr="009B7E7F" w:rsidRDefault="009B7E7F" w:rsidP="009B7E7F">
      <w:pPr>
        <w:pStyle w:val="Bibliografia"/>
      </w:pPr>
      <w:r w:rsidRPr="009B7E7F">
        <w:t>[7]</w:t>
      </w:r>
      <w:r w:rsidRPr="009B7E7F">
        <w:tab/>
        <w:t xml:space="preserve">G. O. </w:t>
      </w:r>
      <w:proofErr w:type="spellStart"/>
      <w:r w:rsidRPr="009B7E7F">
        <w:t>Barnett</w:t>
      </w:r>
      <w:proofErr w:type="spellEnd"/>
      <w:r w:rsidRPr="009B7E7F">
        <w:t xml:space="preserve"> </w:t>
      </w:r>
      <w:r w:rsidRPr="009B7E7F">
        <w:rPr>
          <w:i/>
          <w:iCs/>
        </w:rPr>
        <w:t>et al.</w:t>
      </w:r>
      <w:r w:rsidRPr="009B7E7F">
        <w:t xml:space="preserve">, «COSTAR—A </w:t>
      </w:r>
      <w:proofErr w:type="spellStart"/>
      <w:r w:rsidRPr="009B7E7F">
        <w:t>computer-based</w:t>
      </w:r>
      <w:proofErr w:type="spellEnd"/>
      <w:r w:rsidRPr="009B7E7F">
        <w:t xml:space="preserve"> </w:t>
      </w:r>
      <w:proofErr w:type="spellStart"/>
      <w:r w:rsidRPr="009B7E7F">
        <w:t>medical</w:t>
      </w:r>
      <w:proofErr w:type="spellEnd"/>
      <w:r w:rsidRPr="009B7E7F">
        <w:t xml:space="preserve"> </w:t>
      </w:r>
      <w:proofErr w:type="spellStart"/>
      <w:r w:rsidRPr="009B7E7F">
        <w:t>information</w:t>
      </w:r>
      <w:proofErr w:type="spellEnd"/>
      <w:r w:rsidRPr="009B7E7F">
        <w:t xml:space="preserve"> </w:t>
      </w:r>
      <w:proofErr w:type="spellStart"/>
      <w:r w:rsidRPr="009B7E7F">
        <w:t>system</w:t>
      </w:r>
      <w:proofErr w:type="spellEnd"/>
      <w:r w:rsidRPr="009B7E7F">
        <w:t xml:space="preserve"> for </w:t>
      </w:r>
      <w:proofErr w:type="spellStart"/>
      <w:r w:rsidRPr="009B7E7F">
        <w:t>ambulatory</w:t>
      </w:r>
      <w:proofErr w:type="spellEnd"/>
      <w:r w:rsidRPr="009B7E7F">
        <w:t xml:space="preserve"> </w:t>
      </w:r>
      <w:proofErr w:type="spellStart"/>
      <w:r w:rsidRPr="009B7E7F">
        <w:t>care</w:t>
      </w:r>
      <w:proofErr w:type="spellEnd"/>
      <w:r w:rsidRPr="009B7E7F">
        <w:t xml:space="preserve">», </w:t>
      </w:r>
      <w:proofErr w:type="spellStart"/>
      <w:r w:rsidRPr="009B7E7F">
        <w:rPr>
          <w:i/>
          <w:iCs/>
        </w:rPr>
        <w:t>Proc</w:t>
      </w:r>
      <w:proofErr w:type="spellEnd"/>
      <w:r w:rsidRPr="009B7E7F">
        <w:rPr>
          <w:i/>
          <w:iCs/>
        </w:rPr>
        <w:t>. IEEE</w:t>
      </w:r>
      <w:r w:rsidRPr="009B7E7F">
        <w:t>, vol. 67, núm. 9, p. 1226-1237, 1979, doi: 10.1109/PROC.1979.11438.</w:t>
      </w:r>
    </w:p>
    <w:p w14:paraId="2C555580" w14:textId="77777777" w:rsidR="009B7E7F" w:rsidRPr="009B7E7F" w:rsidRDefault="009B7E7F" w:rsidP="009B7E7F">
      <w:pPr>
        <w:pStyle w:val="Bibliografia"/>
      </w:pPr>
      <w:r w:rsidRPr="009B7E7F">
        <w:t>[8]</w:t>
      </w:r>
      <w:r w:rsidRPr="009B7E7F">
        <w:tab/>
        <w:t>«</w:t>
      </w:r>
      <w:proofErr w:type="spellStart"/>
      <w:r w:rsidRPr="009B7E7F">
        <w:t>eHealth</w:t>
      </w:r>
      <w:proofErr w:type="spellEnd"/>
      <w:r w:rsidRPr="009B7E7F">
        <w:t xml:space="preserve"> </w:t>
      </w:r>
      <w:proofErr w:type="spellStart"/>
      <w:r w:rsidRPr="009B7E7F">
        <w:t>Resolution</w:t>
      </w:r>
      <w:proofErr w:type="spellEnd"/>
      <w:r w:rsidRPr="009B7E7F">
        <w:t xml:space="preserve">», </w:t>
      </w:r>
      <w:proofErr w:type="spellStart"/>
      <w:r w:rsidRPr="009B7E7F">
        <w:t>World</w:t>
      </w:r>
      <w:proofErr w:type="spellEnd"/>
      <w:r w:rsidRPr="009B7E7F">
        <w:t xml:space="preserve"> Health Organization, Geneva, 58th </w:t>
      </w:r>
      <w:proofErr w:type="spellStart"/>
      <w:r w:rsidRPr="009B7E7F">
        <w:t>World</w:t>
      </w:r>
      <w:proofErr w:type="spellEnd"/>
      <w:r w:rsidRPr="009B7E7F">
        <w:t xml:space="preserve"> Health </w:t>
      </w:r>
      <w:proofErr w:type="spellStart"/>
      <w:r w:rsidRPr="009B7E7F">
        <w:t>Assembly</w:t>
      </w:r>
      <w:proofErr w:type="spellEnd"/>
      <w:r w:rsidRPr="009B7E7F">
        <w:t xml:space="preserve">. </w:t>
      </w:r>
      <w:proofErr w:type="spellStart"/>
      <w:r w:rsidRPr="009B7E7F">
        <w:t>Resolution</w:t>
      </w:r>
      <w:proofErr w:type="spellEnd"/>
      <w:r w:rsidRPr="009B7E7F">
        <w:t xml:space="preserve"> 28, maig 2005. Consulta: gen. 01, 2021. [En línia]. Disponible a: https://www.who.int/healthacademy/media/WHA58-28-en.pdf.</w:t>
      </w:r>
    </w:p>
    <w:p w14:paraId="60BDE6A4" w14:textId="77777777" w:rsidR="009B7E7F" w:rsidRPr="009B7E7F" w:rsidRDefault="009B7E7F" w:rsidP="009B7E7F">
      <w:pPr>
        <w:pStyle w:val="Bibliografia"/>
      </w:pPr>
      <w:r w:rsidRPr="009B7E7F">
        <w:t>[9]</w:t>
      </w:r>
      <w:r w:rsidRPr="009B7E7F">
        <w:tab/>
        <w:t xml:space="preserve">A. </w:t>
      </w:r>
      <w:proofErr w:type="spellStart"/>
      <w:r w:rsidRPr="009B7E7F">
        <w:t>Winter</w:t>
      </w:r>
      <w:proofErr w:type="spellEnd"/>
      <w:r w:rsidRPr="009B7E7F">
        <w:t xml:space="preserve">, R. </w:t>
      </w:r>
      <w:proofErr w:type="spellStart"/>
      <w:r w:rsidRPr="009B7E7F">
        <w:t>Haux</w:t>
      </w:r>
      <w:proofErr w:type="spellEnd"/>
      <w:r w:rsidRPr="009B7E7F">
        <w:t xml:space="preserve">, E. </w:t>
      </w:r>
      <w:proofErr w:type="spellStart"/>
      <w:r w:rsidRPr="009B7E7F">
        <w:t>Ammenwerth</w:t>
      </w:r>
      <w:proofErr w:type="spellEnd"/>
      <w:r w:rsidRPr="009B7E7F">
        <w:t xml:space="preserve">, B. </w:t>
      </w:r>
      <w:proofErr w:type="spellStart"/>
      <w:r w:rsidRPr="009B7E7F">
        <w:t>Brigl</w:t>
      </w:r>
      <w:proofErr w:type="spellEnd"/>
      <w:r w:rsidRPr="009B7E7F">
        <w:t xml:space="preserve">, N. </w:t>
      </w:r>
      <w:proofErr w:type="spellStart"/>
      <w:r w:rsidRPr="009B7E7F">
        <w:t>Hellrung</w:t>
      </w:r>
      <w:proofErr w:type="spellEnd"/>
      <w:r w:rsidRPr="009B7E7F">
        <w:t xml:space="preserve">, i F. </w:t>
      </w:r>
      <w:proofErr w:type="spellStart"/>
      <w:r w:rsidRPr="009B7E7F">
        <w:t>Jahn</w:t>
      </w:r>
      <w:proofErr w:type="spellEnd"/>
      <w:r w:rsidRPr="009B7E7F">
        <w:t xml:space="preserve">, </w:t>
      </w:r>
      <w:r w:rsidRPr="009B7E7F">
        <w:rPr>
          <w:i/>
          <w:iCs/>
        </w:rPr>
        <w:t xml:space="preserve">Health </w:t>
      </w:r>
      <w:proofErr w:type="spellStart"/>
      <w:r w:rsidRPr="009B7E7F">
        <w:rPr>
          <w:i/>
          <w:iCs/>
        </w:rPr>
        <w:t>Information</w:t>
      </w:r>
      <w:proofErr w:type="spellEnd"/>
      <w:r w:rsidRPr="009B7E7F">
        <w:rPr>
          <w:i/>
          <w:iCs/>
        </w:rPr>
        <w:t xml:space="preserve"> Systems: </w:t>
      </w:r>
      <w:proofErr w:type="spellStart"/>
      <w:r w:rsidRPr="009B7E7F">
        <w:rPr>
          <w:i/>
          <w:iCs/>
        </w:rPr>
        <w:t>Architectures</w:t>
      </w:r>
      <w:proofErr w:type="spellEnd"/>
      <w:r w:rsidRPr="009B7E7F">
        <w:rPr>
          <w:i/>
          <w:iCs/>
        </w:rPr>
        <w:t xml:space="preserve"> </w:t>
      </w:r>
      <w:proofErr w:type="spellStart"/>
      <w:r w:rsidRPr="009B7E7F">
        <w:rPr>
          <w:i/>
          <w:iCs/>
        </w:rPr>
        <w:t>and</w:t>
      </w:r>
      <w:proofErr w:type="spellEnd"/>
      <w:r w:rsidRPr="009B7E7F">
        <w:rPr>
          <w:i/>
          <w:iCs/>
        </w:rPr>
        <w:t xml:space="preserve"> </w:t>
      </w:r>
      <w:proofErr w:type="spellStart"/>
      <w:r w:rsidRPr="009B7E7F">
        <w:rPr>
          <w:i/>
          <w:iCs/>
        </w:rPr>
        <w:t>Strategies</w:t>
      </w:r>
      <w:proofErr w:type="spellEnd"/>
      <w:r w:rsidRPr="009B7E7F">
        <w:t xml:space="preserve">. </w:t>
      </w:r>
      <w:proofErr w:type="spellStart"/>
      <w:r w:rsidRPr="009B7E7F">
        <w:t>London</w:t>
      </w:r>
      <w:proofErr w:type="spellEnd"/>
      <w:r w:rsidRPr="009B7E7F">
        <w:t xml:space="preserve">: </w:t>
      </w:r>
      <w:proofErr w:type="spellStart"/>
      <w:r w:rsidRPr="009B7E7F">
        <w:t>Springer</w:t>
      </w:r>
      <w:proofErr w:type="spellEnd"/>
      <w:r w:rsidRPr="009B7E7F">
        <w:t xml:space="preserve"> </w:t>
      </w:r>
      <w:proofErr w:type="spellStart"/>
      <w:r w:rsidRPr="009B7E7F">
        <w:t>London</w:t>
      </w:r>
      <w:proofErr w:type="spellEnd"/>
      <w:r w:rsidRPr="009B7E7F">
        <w:t>, 2011.</w:t>
      </w:r>
    </w:p>
    <w:p w14:paraId="704604EE" w14:textId="77777777" w:rsidR="009B7E7F" w:rsidRPr="009B7E7F" w:rsidRDefault="009B7E7F" w:rsidP="009B7E7F">
      <w:pPr>
        <w:pStyle w:val="Bibliografia"/>
      </w:pPr>
      <w:r w:rsidRPr="009B7E7F">
        <w:t>[10]</w:t>
      </w:r>
      <w:r w:rsidRPr="009B7E7F">
        <w:tab/>
        <w:t xml:space="preserve">A. </w:t>
      </w:r>
      <w:proofErr w:type="spellStart"/>
      <w:r w:rsidRPr="009B7E7F">
        <w:t>Winter</w:t>
      </w:r>
      <w:proofErr w:type="spellEnd"/>
      <w:r w:rsidRPr="009B7E7F">
        <w:t xml:space="preserve">, R. </w:t>
      </w:r>
      <w:proofErr w:type="spellStart"/>
      <w:r w:rsidRPr="009B7E7F">
        <w:t>Haux</w:t>
      </w:r>
      <w:proofErr w:type="spellEnd"/>
      <w:r w:rsidRPr="009B7E7F">
        <w:t xml:space="preserve">, E. </w:t>
      </w:r>
      <w:proofErr w:type="spellStart"/>
      <w:r w:rsidRPr="009B7E7F">
        <w:t>Ammenwerth</w:t>
      </w:r>
      <w:proofErr w:type="spellEnd"/>
      <w:r w:rsidRPr="009B7E7F">
        <w:t xml:space="preserve">, B. </w:t>
      </w:r>
      <w:proofErr w:type="spellStart"/>
      <w:r w:rsidRPr="009B7E7F">
        <w:t>Brigl</w:t>
      </w:r>
      <w:proofErr w:type="spellEnd"/>
      <w:r w:rsidRPr="009B7E7F">
        <w:t xml:space="preserve">, N. </w:t>
      </w:r>
      <w:proofErr w:type="spellStart"/>
      <w:r w:rsidRPr="009B7E7F">
        <w:t>Hellrung</w:t>
      </w:r>
      <w:proofErr w:type="spellEnd"/>
      <w:r w:rsidRPr="009B7E7F">
        <w:t xml:space="preserve">, i F. </w:t>
      </w:r>
      <w:proofErr w:type="spellStart"/>
      <w:r w:rsidRPr="009B7E7F">
        <w:t>Jahn</w:t>
      </w:r>
      <w:proofErr w:type="spellEnd"/>
      <w:r w:rsidRPr="009B7E7F">
        <w:t xml:space="preserve">, «5.5 A </w:t>
      </w:r>
      <w:proofErr w:type="spellStart"/>
      <w:r w:rsidRPr="009B7E7F">
        <w:t>Reference</w:t>
      </w:r>
      <w:proofErr w:type="spellEnd"/>
      <w:r w:rsidRPr="009B7E7F">
        <w:t xml:space="preserve"> Model for </w:t>
      </w:r>
      <w:proofErr w:type="spellStart"/>
      <w:r w:rsidRPr="009B7E7F">
        <w:t>the</w:t>
      </w:r>
      <w:proofErr w:type="spellEnd"/>
      <w:r w:rsidRPr="009B7E7F">
        <w:t xml:space="preserve"> </w:t>
      </w:r>
      <w:proofErr w:type="spellStart"/>
      <w:r w:rsidRPr="009B7E7F">
        <w:t>Domain</w:t>
      </w:r>
      <w:proofErr w:type="spellEnd"/>
      <w:r w:rsidRPr="009B7E7F">
        <w:t xml:space="preserve"> </w:t>
      </w:r>
      <w:proofErr w:type="spellStart"/>
      <w:r w:rsidRPr="009B7E7F">
        <w:t>Layer</w:t>
      </w:r>
      <w:proofErr w:type="spellEnd"/>
      <w:r w:rsidRPr="009B7E7F">
        <w:t xml:space="preserve"> of Hospital </w:t>
      </w:r>
      <w:proofErr w:type="spellStart"/>
      <w:r w:rsidRPr="009B7E7F">
        <w:t>Information</w:t>
      </w:r>
      <w:proofErr w:type="spellEnd"/>
      <w:r w:rsidRPr="009B7E7F">
        <w:t xml:space="preserve"> Systems», en </w:t>
      </w:r>
      <w:r w:rsidRPr="009B7E7F">
        <w:rPr>
          <w:i/>
          <w:iCs/>
        </w:rPr>
        <w:t xml:space="preserve">Health </w:t>
      </w:r>
      <w:proofErr w:type="spellStart"/>
      <w:r w:rsidRPr="009B7E7F">
        <w:rPr>
          <w:i/>
          <w:iCs/>
        </w:rPr>
        <w:t>Information</w:t>
      </w:r>
      <w:proofErr w:type="spellEnd"/>
      <w:r w:rsidRPr="009B7E7F">
        <w:rPr>
          <w:i/>
          <w:iCs/>
        </w:rPr>
        <w:t xml:space="preserve"> Systems - </w:t>
      </w:r>
      <w:proofErr w:type="spellStart"/>
      <w:r w:rsidRPr="009B7E7F">
        <w:rPr>
          <w:i/>
          <w:iCs/>
        </w:rPr>
        <w:t>Architectures</w:t>
      </w:r>
      <w:proofErr w:type="spellEnd"/>
      <w:r w:rsidRPr="009B7E7F">
        <w:rPr>
          <w:i/>
          <w:iCs/>
        </w:rPr>
        <w:t xml:space="preserve"> </w:t>
      </w:r>
      <w:proofErr w:type="spellStart"/>
      <w:r w:rsidRPr="009B7E7F">
        <w:rPr>
          <w:i/>
          <w:iCs/>
        </w:rPr>
        <w:t>and</w:t>
      </w:r>
      <w:proofErr w:type="spellEnd"/>
      <w:r w:rsidRPr="009B7E7F">
        <w:rPr>
          <w:i/>
          <w:iCs/>
        </w:rPr>
        <w:t xml:space="preserve"> </w:t>
      </w:r>
      <w:proofErr w:type="spellStart"/>
      <w:r w:rsidRPr="009B7E7F">
        <w:rPr>
          <w:i/>
          <w:iCs/>
        </w:rPr>
        <w:t>Strategies</w:t>
      </w:r>
      <w:proofErr w:type="spellEnd"/>
      <w:r w:rsidRPr="009B7E7F">
        <w:t xml:space="preserve">, </w:t>
      </w:r>
      <w:proofErr w:type="spellStart"/>
      <w:r w:rsidRPr="009B7E7F">
        <w:t>Second</w:t>
      </w:r>
      <w:proofErr w:type="spellEnd"/>
      <w:r w:rsidRPr="009B7E7F">
        <w:t xml:space="preserve"> Edition., </w:t>
      </w:r>
      <w:proofErr w:type="spellStart"/>
      <w:r w:rsidRPr="009B7E7F">
        <w:t>Springer</w:t>
      </w:r>
      <w:proofErr w:type="spellEnd"/>
      <w:r w:rsidRPr="009B7E7F">
        <w:t>, 2011, p. 70-71.</w:t>
      </w:r>
    </w:p>
    <w:p w14:paraId="4938191E" w14:textId="77777777" w:rsidR="009B7E7F" w:rsidRPr="009B7E7F" w:rsidRDefault="009B7E7F" w:rsidP="009B7E7F">
      <w:pPr>
        <w:pStyle w:val="Bibliografia"/>
      </w:pPr>
      <w:r w:rsidRPr="009B7E7F">
        <w:t>[11]</w:t>
      </w:r>
      <w:r w:rsidRPr="009B7E7F">
        <w:tab/>
        <w:t>HIMSS, «</w:t>
      </w:r>
      <w:proofErr w:type="spellStart"/>
      <w:r w:rsidRPr="009B7E7F">
        <w:t>Strategic</w:t>
      </w:r>
      <w:proofErr w:type="spellEnd"/>
      <w:r w:rsidRPr="009B7E7F">
        <w:t xml:space="preserve"> </w:t>
      </w:r>
      <w:proofErr w:type="spellStart"/>
      <w:r w:rsidRPr="009B7E7F">
        <w:t>Interoperability</w:t>
      </w:r>
      <w:proofErr w:type="spellEnd"/>
      <w:r w:rsidRPr="009B7E7F">
        <w:t xml:space="preserve"> in </w:t>
      </w:r>
      <w:proofErr w:type="spellStart"/>
      <w:r w:rsidRPr="009B7E7F">
        <w:t>Germany</w:t>
      </w:r>
      <w:proofErr w:type="spellEnd"/>
      <w:r w:rsidRPr="009B7E7F">
        <w:t xml:space="preserve">, Spain &amp; </w:t>
      </w:r>
      <w:proofErr w:type="spellStart"/>
      <w:r w:rsidRPr="009B7E7F">
        <w:t>the</w:t>
      </w:r>
      <w:proofErr w:type="spellEnd"/>
      <w:r w:rsidRPr="009B7E7F">
        <w:t xml:space="preserve"> UK». 2014, [En línia]. Disponible a: https://www.himss.eu/file/191/download?token=goNVaM8t.</w:t>
      </w:r>
    </w:p>
    <w:p w14:paraId="08287B14" w14:textId="77777777" w:rsidR="009B7E7F" w:rsidRPr="009B7E7F" w:rsidRDefault="009B7E7F" w:rsidP="009B7E7F">
      <w:pPr>
        <w:pStyle w:val="Bibliografia"/>
      </w:pPr>
      <w:r w:rsidRPr="009B7E7F">
        <w:t>[12]</w:t>
      </w:r>
      <w:r w:rsidRPr="009B7E7F">
        <w:tab/>
        <w:t xml:space="preserve">A. </w:t>
      </w:r>
      <w:proofErr w:type="spellStart"/>
      <w:r w:rsidRPr="009B7E7F">
        <w:t>Winter</w:t>
      </w:r>
      <w:proofErr w:type="spellEnd"/>
      <w:r w:rsidRPr="009B7E7F">
        <w:t xml:space="preserve">, R. </w:t>
      </w:r>
      <w:proofErr w:type="spellStart"/>
      <w:r w:rsidRPr="009B7E7F">
        <w:t>Haux</w:t>
      </w:r>
      <w:proofErr w:type="spellEnd"/>
      <w:r w:rsidRPr="009B7E7F">
        <w:t xml:space="preserve">, E. </w:t>
      </w:r>
      <w:proofErr w:type="spellStart"/>
      <w:r w:rsidRPr="009B7E7F">
        <w:t>Ammenwerth</w:t>
      </w:r>
      <w:proofErr w:type="spellEnd"/>
      <w:r w:rsidRPr="009B7E7F">
        <w:t xml:space="preserve">, B. </w:t>
      </w:r>
      <w:proofErr w:type="spellStart"/>
      <w:r w:rsidRPr="009B7E7F">
        <w:t>Brigl</w:t>
      </w:r>
      <w:proofErr w:type="spellEnd"/>
      <w:r w:rsidRPr="009B7E7F">
        <w:t xml:space="preserve">, N. </w:t>
      </w:r>
      <w:proofErr w:type="spellStart"/>
      <w:r w:rsidRPr="009B7E7F">
        <w:t>Hellrung</w:t>
      </w:r>
      <w:proofErr w:type="spellEnd"/>
      <w:r w:rsidRPr="009B7E7F">
        <w:t xml:space="preserve">, i F. </w:t>
      </w:r>
      <w:proofErr w:type="spellStart"/>
      <w:r w:rsidRPr="009B7E7F">
        <w:t>Jahn</w:t>
      </w:r>
      <w:proofErr w:type="spellEnd"/>
      <w:r w:rsidRPr="009B7E7F">
        <w:t xml:space="preserve">, «6.5.4.1 Health </w:t>
      </w:r>
      <w:proofErr w:type="spellStart"/>
      <w:r w:rsidRPr="009B7E7F">
        <w:t>Level</w:t>
      </w:r>
      <w:proofErr w:type="spellEnd"/>
      <w:r w:rsidRPr="009B7E7F">
        <w:t xml:space="preserve"> 7 (HL7) </w:t>
      </w:r>
      <w:proofErr w:type="spellStart"/>
      <w:r w:rsidRPr="009B7E7F">
        <w:t>Version</w:t>
      </w:r>
      <w:proofErr w:type="spellEnd"/>
      <w:r w:rsidRPr="009B7E7F">
        <w:t xml:space="preserve"> 2», en </w:t>
      </w:r>
      <w:r w:rsidRPr="009B7E7F">
        <w:rPr>
          <w:i/>
          <w:iCs/>
        </w:rPr>
        <w:t xml:space="preserve">Health </w:t>
      </w:r>
      <w:proofErr w:type="spellStart"/>
      <w:r w:rsidRPr="009B7E7F">
        <w:rPr>
          <w:i/>
          <w:iCs/>
        </w:rPr>
        <w:t>Information</w:t>
      </w:r>
      <w:proofErr w:type="spellEnd"/>
      <w:r w:rsidRPr="009B7E7F">
        <w:rPr>
          <w:i/>
          <w:iCs/>
        </w:rPr>
        <w:t xml:space="preserve"> Systems: </w:t>
      </w:r>
      <w:proofErr w:type="spellStart"/>
      <w:r w:rsidRPr="009B7E7F">
        <w:rPr>
          <w:i/>
          <w:iCs/>
        </w:rPr>
        <w:t>Architectures</w:t>
      </w:r>
      <w:proofErr w:type="spellEnd"/>
      <w:r w:rsidRPr="009B7E7F">
        <w:rPr>
          <w:i/>
          <w:iCs/>
        </w:rPr>
        <w:t xml:space="preserve"> </w:t>
      </w:r>
      <w:proofErr w:type="spellStart"/>
      <w:r w:rsidRPr="009B7E7F">
        <w:rPr>
          <w:i/>
          <w:iCs/>
        </w:rPr>
        <w:t>and</w:t>
      </w:r>
      <w:proofErr w:type="spellEnd"/>
      <w:r w:rsidRPr="009B7E7F">
        <w:rPr>
          <w:i/>
          <w:iCs/>
        </w:rPr>
        <w:t xml:space="preserve"> </w:t>
      </w:r>
      <w:proofErr w:type="spellStart"/>
      <w:r w:rsidRPr="009B7E7F">
        <w:rPr>
          <w:i/>
          <w:iCs/>
        </w:rPr>
        <w:t>Strategies</w:t>
      </w:r>
      <w:proofErr w:type="spellEnd"/>
      <w:r w:rsidRPr="009B7E7F">
        <w:t xml:space="preserve">, </w:t>
      </w:r>
      <w:proofErr w:type="spellStart"/>
      <w:r w:rsidRPr="009B7E7F">
        <w:t>London</w:t>
      </w:r>
      <w:proofErr w:type="spellEnd"/>
      <w:r w:rsidRPr="009B7E7F">
        <w:t xml:space="preserve">: </w:t>
      </w:r>
      <w:proofErr w:type="spellStart"/>
      <w:r w:rsidRPr="009B7E7F">
        <w:t>Springer</w:t>
      </w:r>
      <w:proofErr w:type="spellEnd"/>
      <w:r w:rsidRPr="009B7E7F">
        <w:t xml:space="preserve"> </w:t>
      </w:r>
      <w:proofErr w:type="spellStart"/>
      <w:r w:rsidRPr="009B7E7F">
        <w:t>London</w:t>
      </w:r>
      <w:proofErr w:type="spellEnd"/>
      <w:r w:rsidRPr="009B7E7F">
        <w:t>, 2011, p. 149-151.</w:t>
      </w:r>
    </w:p>
    <w:p w14:paraId="14066651" w14:textId="77777777" w:rsidR="009B7E7F" w:rsidRPr="009B7E7F" w:rsidRDefault="009B7E7F" w:rsidP="009B7E7F">
      <w:pPr>
        <w:pStyle w:val="Bibliografia"/>
      </w:pPr>
      <w:r w:rsidRPr="009B7E7F">
        <w:t>[13]</w:t>
      </w:r>
      <w:r w:rsidRPr="009B7E7F">
        <w:tab/>
        <w:t xml:space="preserve">A. </w:t>
      </w:r>
      <w:proofErr w:type="spellStart"/>
      <w:r w:rsidRPr="009B7E7F">
        <w:t>Winter</w:t>
      </w:r>
      <w:proofErr w:type="spellEnd"/>
      <w:r w:rsidRPr="009B7E7F">
        <w:t xml:space="preserve">, R. </w:t>
      </w:r>
      <w:proofErr w:type="spellStart"/>
      <w:r w:rsidRPr="009B7E7F">
        <w:t>Haux</w:t>
      </w:r>
      <w:proofErr w:type="spellEnd"/>
      <w:r w:rsidRPr="009B7E7F">
        <w:t xml:space="preserve">, E. </w:t>
      </w:r>
      <w:proofErr w:type="spellStart"/>
      <w:r w:rsidRPr="009B7E7F">
        <w:t>Ammenwerth</w:t>
      </w:r>
      <w:proofErr w:type="spellEnd"/>
      <w:r w:rsidRPr="009B7E7F">
        <w:t xml:space="preserve">, B. </w:t>
      </w:r>
      <w:proofErr w:type="spellStart"/>
      <w:r w:rsidRPr="009B7E7F">
        <w:t>Brigl</w:t>
      </w:r>
      <w:proofErr w:type="spellEnd"/>
      <w:r w:rsidRPr="009B7E7F">
        <w:t xml:space="preserve">, N. </w:t>
      </w:r>
      <w:proofErr w:type="spellStart"/>
      <w:r w:rsidRPr="009B7E7F">
        <w:t>Hellrung</w:t>
      </w:r>
      <w:proofErr w:type="spellEnd"/>
      <w:r w:rsidRPr="009B7E7F">
        <w:t xml:space="preserve">, i F. </w:t>
      </w:r>
      <w:proofErr w:type="spellStart"/>
      <w:r w:rsidRPr="009B7E7F">
        <w:t>Jahn</w:t>
      </w:r>
      <w:proofErr w:type="spellEnd"/>
      <w:r w:rsidRPr="009B7E7F">
        <w:t xml:space="preserve">, «6.5.4.2 Health </w:t>
      </w:r>
      <w:proofErr w:type="spellStart"/>
      <w:r w:rsidRPr="009B7E7F">
        <w:t>Level</w:t>
      </w:r>
      <w:proofErr w:type="spellEnd"/>
      <w:r w:rsidRPr="009B7E7F">
        <w:t xml:space="preserve"> 7 (HL7) </w:t>
      </w:r>
      <w:proofErr w:type="spellStart"/>
      <w:r w:rsidRPr="009B7E7F">
        <w:t>Version</w:t>
      </w:r>
      <w:proofErr w:type="spellEnd"/>
      <w:r w:rsidRPr="009B7E7F">
        <w:t xml:space="preserve"> 3», en </w:t>
      </w:r>
      <w:r w:rsidRPr="009B7E7F">
        <w:rPr>
          <w:i/>
          <w:iCs/>
        </w:rPr>
        <w:t xml:space="preserve">Health </w:t>
      </w:r>
      <w:proofErr w:type="spellStart"/>
      <w:r w:rsidRPr="009B7E7F">
        <w:rPr>
          <w:i/>
          <w:iCs/>
        </w:rPr>
        <w:t>Information</w:t>
      </w:r>
      <w:proofErr w:type="spellEnd"/>
      <w:r w:rsidRPr="009B7E7F">
        <w:rPr>
          <w:i/>
          <w:iCs/>
        </w:rPr>
        <w:t xml:space="preserve"> Systems: </w:t>
      </w:r>
      <w:proofErr w:type="spellStart"/>
      <w:r w:rsidRPr="009B7E7F">
        <w:rPr>
          <w:i/>
          <w:iCs/>
        </w:rPr>
        <w:t>Architectures</w:t>
      </w:r>
      <w:proofErr w:type="spellEnd"/>
      <w:r w:rsidRPr="009B7E7F">
        <w:rPr>
          <w:i/>
          <w:iCs/>
        </w:rPr>
        <w:t xml:space="preserve"> </w:t>
      </w:r>
      <w:proofErr w:type="spellStart"/>
      <w:r w:rsidRPr="009B7E7F">
        <w:rPr>
          <w:i/>
          <w:iCs/>
        </w:rPr>
        <w:t>and</w:t>
      </w:r>
      <w:proofErr w:type="spellEnd"/>
      <w:r w:rsidRPr="009B7E7F">
        <w:rPr>
          <w:i/>
          <w:iCs/>
        </w:rPr>
        <w:t xml:space="preserve"> </w:t>
      </w:r>
      <w:proofErr w:type="spellStart"/>
      <w:r w:rsidRPr="009B7E7F">
        <w:rPr>
          <w:i/>
          <w:iCs/>
        </w:rPr>
        <w:t>Strategies</w:t>
      </w:r>
      <w:proofErr w:type="spellEnd"/>
      <w:r w:rsidRPr="009B7E7F">
        <w:t xml:space="preserve">, </w:t>
      </w:r>
      <w:proofErr w:type="spellStart"/>
      <w:r w:rsidRPr="009B7E7F">
        <w:t>London</w:t>
      </w:r>
      <w:proofErr w:type="spellEnd"/>
      <w:r w:rsidRPr="009B7E7F">
        <w:t xml:space="preserve">: </w:t>
      </w:r>
      <w:proofErr w:type="spellStart"/>
      <w:r w:rsidRPr="009B7E7F">
        <w:t>Springer</w:t>
      </w:r>
      <w:proofErr w:type="spellEnd"/>
      <w:r w:rsidRPr="009B7E7F">
        <w:t xml:space="preserve"> </w:t>
      </w:r>
      <w:proofErr w:type="spellStart"/>
      <w:r w:rsidRPr="009B7E7F">
        <w:t>London</w:t>
      </w:r>
      <w:proofErr w:type="spellEnd"/>
      <w:r w:rsidRPr="009B7E7F">
        <w:t>, 2011, p. 151-152.</w:t>
      </w:r>
    </w:p>
    <w:p w14:paraId="548FDFCE" w14:textId="77777777" w:rsidR="009B7E7F" w:rsidRPr="009B7E7F" w:rsidRDefault="009B7E7F" w:rsidP="009B7E7F">
      <w:pPr>
        <w:pStyle w:val="Bibliografia"/>
      </w:pPr>
      <w:r w:rsidRPr="009B7E7F">
        <w:lastRenderedPageBreak/>
        <w:t>[14]</w:t>
      </w:r>
      <w:r w:rsidRPr="009B7E7F">
        <w:tab/>
        <w:t xml:space="preserve">«HL7 in Personal Health System </w:t>
      </w:r>
      <w:proofErr w:type="spellStart"/>
      <w:r w:rsidRPr="009B7E7F">
        <w:t>component’s</w:t>
      </w:r>
      <w:proofErr w:type="spellEnd"/>
      <w:r w:rsidRPr="009B7E7F">
        <w:t xml:space="preserve"> </w:t>
      </w:r>
      <w:proofErr w:type="spellStart"/>
      <w:r w:rsidRPr="009B7E7F">
        <w:t>integration</w:t>
      </w:r>
      <w:proofErr w:type="spellEnd"/>
      <w:r w:rsidRPr="009B7E7F">
        <w:t xml:space="preserve"> for Mental Health </w:t>
      </w:r>
      <w:proofErr w:type="spellStart"/>
      <w:r w:rsidRPr="009B7E7F">
        <w:t>Treatment</w:t>
      </w:r>
      <w:proofErr w:type="spellEnd"/>
      <w:r w:rsidRPr="009B7E7F">
        <w:t>».</w:t>
      </w:r>
    </w:p>
    <w:p w14:paraId="2E89CC63" w14:textId="77777777" w:rsidR="009B7E7F" w:rsidRPr="009B7E7F" w:rsidRDefault="009B7E7F" w:rsidP="009B7E7F">
      <w:pPr>
        <w:pStyle w:val="Bibliografia"/>
      </w:pPr>
      <w:r w:rsidRPr="009B7E7F">
        <w:t>[15]</w:t>
      </w:r>
      <w:r w:rsidRPr="009B7E7F">
        <w:tab/>
        <w:t xml:space="preserve">S. </w:t>
      </w:r>
      <w:proofErr w:type="spellStart"/>
      <w:r w:rsidRPr="009B7E7F">
        <w:t>Subramanian</w:t>
      </w:r>
      <w:proofErr w:type="spellEnd"/>
      <w:r w:rsidRPr="009B7E7F">
        <w:t xml:space="preserve">, «DICOM Basics </w:t>
      </w:r>
      <w:proofErr w:type="spellStart"/>
      <w:r w:rsidRPr="009B7E7F">
        <w:t>using</w:t>
      </w:r>
      <w:proofErr w:type="spellEnd"/>
      <w:r w:rsidRPr="009B7E7F">
        <w:t xml:space="preserve"> Java - </w:t>
      </w:r>
      <w:proofErr w:type="spellStart"/>
      <w:r w:rsidRPr="009B7E7F">
        <w:t>Extracting</w:t>
      </w:r>
      <w:proofErr w:type="spellEnd"/>
      <w:r w:rsidRPr="009B7E7F">
        <w:t xml:space="preserve"> </w:t>
      </w:r>
      <w:proofErr w:type="spellStart"/>
      <w:r w:rsidRPr="009B7E7F">
        <w:t>Image</w:t>
      </w:r>
      <w:proofErr w:type="spellEnd"/>
      <w:r w:rsidRPr="009B7E7F">
        <w:t xml:space="preserve"> Data», oct. 06, 2014. https://saravanansubramanian.com/extractdicomimagedata/.</w:t>
      </w:r>
    </w:p>
    <w:p w14:paraId="7772B0AD" w14:textId="77777777" w:rsidR="009B7E7F" w:rsidRPr="009B7E7F" w:rsidRDefault="009B7E7F" w:rsidP="009B7E7F">
      <w:pPr>
        <w:pStyle w:val="Bibliografia"/>
      </w:pPr>
      <w:r w:rsidRPr="009B7E7F">
        <w:t>[16]</w:t>
      </w:r>
      <w:r w:rsidRPr="009B7E7F">
        <w:tab/>
        <w:t xml:space="preserve">Microsoft, </w:t>
      </w:r>
      <w:proofErr w:type="spellStart"/>
      <w:r w:rsidRPr="009B7E7F">
        <w:rPr>
          <w:i/>
          <w:iCs/>
        </w:rPr>
        <w:t>Hyper</w:t>
      </w:r>
      <w:proofErr w:type="spellEnd"/>
      <w:r w:rsidRPr="009B7E7F">
        <w:rPr>
          <w:i/>
          <w:iCs/>
        </w:rPr>
        <w:t>-V</w:t>
      </w:r>
      <w:r w:rsidRPr="009B7E7F">
        <w:t>. https://docs.microsoft.com/en-us/virtualization/hyper-v-on-windows/about/, 2008.</w:t>
      </w:r>
    </w:p>
    <w:p w14:paraId="05F0DE54" w14:textId="77777777" w:rsidR="009B7E7F" w:rsidRPr="009B7E7F" w:rsidRDefault="009B7E7F" w:rsidP="009B7E7F">
      <w:pPr>
        <w:pStyle w:val="Bibliografia"/>
      </w:pPr>
      <w:r w:rsidRPr="009B7E7F">
        <w:t>[17]</w:t>
      </w:r>
      <w:r w:rsidRPr="009B7E7F">
        <w:tab/>
      </w:r>
      <w:proofErr w:type="spellStart"/>
      <w:r w:rsidRPr="009B7E7F">
        <w:t>Google</w:t>
      </w:r>
      <w:proofErr w:type="spellEnd"/>
      <w:r w:rsidRPr="009B7E7F">
        <w:t xml:space="preserve">, </w:t>
      </w:r>
      <w:r w:rsidRPr="009B7E7F">
        <w:rPr>
          <w:i/>
          <w:iCs/>
        </w:rPr>
        <w:t>Android Studio</w:t>
      </w:r>
      <w:r w:rsidRPr="009B7E7F">
        <w:t>. https://developer.android.com/studio, 2013.</w:t>
      </w:r>
    </w:p>
    <w:p w14:paraId="048DEB33" w14:textId="77777777" w:rsidR="009B7E7F" w:rsidRPr="009B7E7F" w:rsidRDefault="009B7E7F" w:rsidP="009B7E7F">
      <w:pPr>
        <w:pStyle w:val="Bibliografia"/>
      </w:pPr>
      <w:r w:rsidRPr="009B7E7F">
        <w:t>[18]</w:t>
      </w:r>
      <w:r w:rsidRPr="009B7E7F">
        <w:tab/>
      </w:r>
      <w:proofErr w:type="spellStart"/>
      <w:r w:rsidRPr="009B7E7F">
        <w:t>Facebook</w:t>
      </w:r>
      <w:proofErr w:type="spellEnd"/>
      <w:r w:rsidRPr="009B7E7F">
        <w:t xml:space="preserve">, </w:t>
      </w:r>
      <w:proofErr w:type="spellStart"/>
      <w:r w:rsidRPr="009B7E7F">
        <w:rPr>
          <w:i/>
          <w:iCs/>
        </w:rPr>
        <w:t>React</w:t>
      </w:r>
      <w:proofErr w:type="spellEnd"/>
      <w:r w:rsidRPr="009B7E7F">
        <w:rPr>
          <w:i/>
          <w:iCs/>
        </w:rPr>
        <w:t xml:space="preserve"> </w:t>
      </w:r>
      <w:proofErr w:type="spellStart"/>
      <w:r w:rsidRPr="009B7E7F">
        <w:rPr>
          <w:i/>
          <w:iCs/>
        </w:rPr>
        <w:t>Native</w:t>
      </w:r>
      <w:proofErr w:type="spellEnd"/>
      <w:r w:rsidRPr="009B7E7F">
        <w:t>. https://reactnative.dev/, 2015.</w:t>
      </w:r>
    </w:p>
    <w:p w14:paraId="3264DBF4" w14:textId="33B74E96" w:rsidR="00C14BF2" w:rsidRPr="0007329F" w:rsidRDefault="00AD390C" w:rsidP="00A60F2C">
      <w:pPr>
        <w:pStyle w:val="Bibliografia"/>
        <w:rPr>
          <w:szCs w:val="24"/>
        </w:rPr>
      </w:pPr>
      <w:r w:rsidRPr="0007329F">
        <w:rPr>
          <w:highlight w:val="yellow"/>
        </w:rPr>
        <w:fldChar w:fldCharType="end"/>
      </w:r>
    </w:p>
    <w:sectPr w:rsidR="00C14BF2" w:rsidRPr="0007329F" w:rsidSect="00B639C8">
      <w:headerReference w:type="default" r:id="rId23"/>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2EB1C7" w14:textId="77777777" w:rsidR="00C203C7" w:rsidRDefault="00C203C7" w:rsidP="00A60F2C">
      <w:r>
        <w:separator/>
      </w:r>
    </w:p>
  </w:endnote>
  <w:endnote w:type="continuationSeparator" w:id="0">
    <w:p w14:paraId="61112C45" w14:textId="77777777" w:rsidR="00C203C7" w:rsidRDefault="00C203C7"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096E29" w14:textId="77777777" w:rsidR="00C203C7" w:rsidRDefault="00C203C7" w:rsidP="00A60F2C">
      <w:r>
        <w:separator/>
      </w:r>
    </w:p>
  </w:footnote>
  <w:footnote w:type="continuationSeparator" w:id="0">
    <w:p w14:paraId="27C02BBE" w14:textId="77777777" w:rsidR="00C203C7" w:rsidRDefault="00C203C7" w:rsidP="00A60F2C">
      <w:r>
        <w:continuationSeparator/>
      </w:r>
    </w:p>
  </w:footnote>
  <w:footnote w:id="1">
    <w:p w14:paraId="0823172A" w14:textId="69884B5F" w:rsidR="00505212" w:rsidRDefault="00505212">
      <w:pPr>
        <w:pStyle w:val="Textdenotaapeudepgina"/>
      </w:pPr>
      <w:r>
        <w:rPr>
          <w:rStyle w:val="Refernciadenotaapeudepgina"/>
        </w:rPr>
        <w:footnoteRef/>
      </w:r>
      <w:r>
        <w:t xml:space="preserve"> En aquest cas, es refereix a la creació de totes les classes dintre de l’entorn </w:t>
      </w:r>
      <w:proofErr w:type="spellStart"/>
      <w:r>
        <w:t>Spring</w:t>
      </w:r>
      <w:proofErr w:type="spellEnd"/>
      <w:r>
        <w:t xml:space="preserve"> per a fer la pàgina web funcional, tot i que faltarà poder rebre les dad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EndPr>
      <w:rPr>
        <w:sz w:val="16"/>
        <w:szCs w:val="16"/>
      </w:rPr>
    </w:sdtEndPr>
    <w:sdtContent>
      <w:p w14:paraId="2DF40C24" w14:textId="77777777" w:rsidR="00505212" w:rsidRPr="006A4BEC" w:rsidRDefault="00505212" w:rsidP="00A60F2C">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068280C5" w14:textId="77777777" w:rsidR="00505212" w:rsidRDefault="00505212"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Content>
      <w:p w14:paraId="5F12A924" w14:textId="184AC983" w:rsidR="00505212" w:rsidRPr="00421B8A" w:rsidRDefault="00505212"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Bibliografi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505212" w:rsidRPr="006A4BEC" w:rsidRDefault="00505212"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3AF56919" w:rsidR="00505212" w:rsidRPr="00242CD0" w:rsidRDefault="00505212" w:rsidP="00A60F2C">
    <w:pPr>
      <w:pStyle w:val="Capalera"/>
      <w:rPr>
        <w:i/>
        <w:iCs/>
        <w:sz w:val="20"/>
        <w:szCs w:val="18"/>
        <w:u w:val="single"/>
      </w:rPr>
    </w:pPr>
    <w:sdt>
      <w:sdtPr>
        <w:rPr>
          <w:i/>
          <w:iCs/>
          <w:sz w:val="20"/>
          <w:szCs w:val="18"/>
          <w:u w:val="single"/>
        </w:rPr>
        <w:id w:val="1142852897"/>
        <w:docPartObj>
          <w:docPartGallery w:val="Page Numbers (Top of Page)"/>
          <w:docPartUnique/>
        </w:docPartObj>
      </w:sdtPr>
      <w:sdtContent>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noProof/>
            <w:sz w:val="20"/>
            <w:szCs w:val="18"/>
            <w:u w:val="single"/>
          </w:rPr>
          <w:t>6</w:t>
        </w:r>
        <w:r w:rsidRPr="00242CD0">
          <w:rPr>
            <w:i/>
            <w:iCs/>
            <w:sz w:val="20"/>
            <w:szCs w:val="18"/>
            <w:u w:val="single"/>
          </w:rPr>
          <w:fldChar w:fldCharType="end"/>
        </w:r>
        <w:r w:rsidRPr="00242CD0">
          <w:rPr>
            <w:i/>
            <w:iCs/>
            <w:sz w:val="20"/>
            <w:szCs w:val="18"/>
            <w:u w:val="single"/>
          </w:rPr>
          <w:ptab w:relativeTo="margin" w:alignment="right" w:leader="none"/>
        </w:r>
        <w:hyperlink w:anchor="Índex" w:history="1">
          <w:r w:rsidRPr="00242CD0">
            <w:rPr>
              <w:rStyle w:val="Enlla"/>
              <w:i/>
              <w:iCs/>
              <w:color w:val="auto"/>
              <w:sz w:val="20"/>
              <w:szCs w:val="18"/>
            </w:rPr>
            <w:t>PLATAFORMA DE VISUALITZACIÓ D’ALERTES SANITÀRIES - AVANTPROJECTE</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2196A" w14:textId="387DFBF1" w:rsidR="00505212" w:rsidRPr="00421B8A" w:rsidRDefault="00505212" w:rsidP="00A60F2C">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Pr="00242CD0">
            <w:rPr>
              <w:rStyle w:val="Enlla"/>
              <w:i/>
              <w:iCs/>
              <w:color w:val="auto"/>
              <w:sz w:val="20"/>
              <w:szCs w:val="18"/>
            </w:rPr>
            <w:t>CAPÍTOL 1. OBJECTE DEL PROJECTE</w:t>
          </w:r>
        </w:hyperlink>
        <w:r w:rsidRPr="00421B8A">
          <w:rPr>
            <w:sz w:val="20"/>
            <w:szCs w:val="18"/>
            <w:u w:val="single"/>
          </w:rPr>
          <w:ptab w:relativeTo="margin" w:alignment="right" w:leader="none"/>
        </w:r>
      </w:sdtContent>
    </w:sd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w:t>
    </w:r>
    <w:r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36BA53E0" w:rsidR="00505212" w:rsidRPr="00242CD0" w:rsidRDefault="00505212" w:rsidP="00A60F2C">
    <w:pPr>
      <w:pStyle w:val="Capalera"/>
      <w:rPr>
        <w:i/>
        <w:iCs/>
        <w:sz w:val="20"/>
        <w:szCs w:val="18"/>
        <w:u w:val="single"/>
      </w:rPr>
    </w:pPr>
    <w:hyperlink w:anchor="_ESTUDI_PREVI" w:history="1">
      <w:r w:rsidRPr="00242CD0">
        <w:rPr>
          <w:rStyle w:val="Enlla"/>
          <w:i/>
          <w:iCs/>
          <w:color w:val="auto"/>
          <w:sz w:val="20"/>
          <w:szCs w:val="18"/>
        </w:rPr>
        <w:t>CAPÍTOL 2. ESTUDI PREVI</w:t>
      </w:r>
    </w:hyperlink>
    <w:sdt>
      <w:sdtPr>
        <w:rPr>
          <w:i/>
          <w:iCs/>
          <w:sz w:val="20"/>
          <w:szCs w:val="18"/>
          <w:u w:val="single"/>
        </w:rPr>
        <w:id w:val="351235310"/>
        <w:docPartObj>
          <w:docPartGallery w:val="Page Numbers (Top of Page)"/>
          <w:docPartUnique/>
        </w:docPartObj>
      </w:sdtPr>
      <w:sdtConten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3</w:t>
        </w:r>
        <w:r w:rsidRPr="00242CD0">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4A131" w14:textId="0D2FE647" w:rsidR="00505212" w:rsidRPr="00242CD0" w:rsidRDefault="00505212" w:rsidP="00A60F2C">
    <w:pPr>
      <w:pStyle w:val="Capalera"/>
      <w:rPr>
        <w:i/>
        <w:iCs/>
        <w:sz w:val="20"/>
        <w:szCs w:val="18"/>
        <w:u w:val="single"/>
      </w:rPr>
    </w:pPr>
    <w:sdt>
      <w:sdtPr>
        <w:rPr>
          <w:i/>
          <w:iCs/>
          <w:sz w:val="20"/>
          <w:szCs w:val="18"/>
          <w:u w:val="single"/>
        </w:rPr>
        <w:id w:val="-1252651829"/>
        <w:docPartObj>
          <w:docPartGallery w:val="Page Numbers (Top of Page)"/>
          <w:docPartUnique/>
        </w:docPartObj>
      </w:sdtPr>
      <w:sdtContent>
        <w:hyperlink w:anchor="_OBJECTIUS_I_ABAST" w:history="1">
          <w:r w:rsidRPr="00242CD0">
            <w:rPr>
              <w:rStyle w:val="Enlla"/>
              <w:i/>
              <w:iCs/>
              <w:color w:val="auto"/>
              <w:sz w:val="20"/>
              <w:szCs w:val="18"/>
            </w:rPr>
            <w:t>CAPÍTOL 3. OBJECTIUS I ABAST</w:t>
          </w:r>
        </w:hyperlink>
      </w:sdtContent>
    </w:sd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1</w:t>
    </w:r>
    <w:r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161315559"/>
      <w:docPartObj>
        <w:docPartGallery w:val="Page Numbers (Top of Page)"/>
        <w:docPartUnique/>
      </w:docPartObj>
    </w:sdtPr>
    <w:sdtContent>
      <w:p w14:paraId="0D429FCB" w14:textId="726F8954" w:rsidR="00505212" w:rsidRPr="00242CD0" w:rsidRDefault="00505212" w:rsidP="00A60F2C">
        <w:pPr>
          <w:pStyle w:val="Capalera"/>
          <w:rPr>
            <w:i/>
            <w:iCs/>
            <w:sz w:val="20"/>
            <w:szCs w:val="18"/>
            <w:u w:val="single"/>
          </w:rPr>
        </w:pPr>
        <w:hyperlink w:anchor="_METODOLOGIA" w:history="1">
          <w:r w:rsidRPr="00242CD0">
            <w:rPr>
              <w:rStyle w:val="Enlla"/>
              <w:i/>
              <w:iCs/>
              <w:color w:val="auto"/>
              <w:sz w:val="20"/>
              <w:szCs w:val="18"/>
            </w:rPr>
            <w:t>CAPÍTOL 4. METODOLOGIA</w:t>
          </w:r>
        </w:hyperlink>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3</w:t>
        </w:r>
        <w:r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2626D31D" w:rsidR="00505212" w:rsidRPr="00421B8A" w:rsidRDefault="00505212" w:rsidP="00A60F2C">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Pr="00242CD0">
            <w:rPr>
              <w:rStyle w:val="Enlla"/>
              <w:i/>
              <w:iCs/>
              <w:color w:val="auto"/>
              <w:sz w:val="20"/>
              <w:szCs w:val="18"/>
            </w:rPr>
            <w:t>CAPÍTOL 5. DEFINICIÓ DE REQUERIMENTS FUNCIONALS I TECNOLÒGIC</w:t>
          </w:r>
        </w:sdtContent>
      </w:sdt>
      <w:r w:rsidRPr="00242CD0">
        <w:rPr>
          <w:rStyle w:val="Enlla"/>
          <w:i/>
          <w:iCs/>
          <w:color w:val="auto"/>
          <w:sz w:val="20"/>
          <w:szCs w:val="18"/>
        </w:rPr>
        <w:t>S</w:t>
      </w:r>
    </w:hyperlink>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5</w:t>
    </w:r>
    <w:r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12D99CBE" w:rsidR="00505212" w:rsidRPr="00242CD0" w:rsidRDefault="00505212" w:rsidP="00A60F2C">
    <w:pPr>
      <w:pStyle w:val="Capalera"/>
      <w:rPr>
        <w:i/>
        <w:iCs/>
        <w:sz w:val="20"/>
        <w:szCs w:val="18"/>
        <w:u w:val="single"/>
      </w:rPr>
    </w:pPr>
    <w:hyperlink w:anchor="_ESTUDI_DE_LA" w:history="1">
      <w:r w:rsidRPr="00242CD0">
        <w:rPr>
          <w:rStyle w:val="Enlla"/>
          <w:i/>
          <w:iCs/>
          <w:color w:val="auto"/>
          <w:sz w:val="20"/>
          <w:szCs w:val="18"/>
        </w:rPr>
        <w:t>CAPÍTOL 6. ESTUDI DE LA VIABILITAT DEL PROJECTE</w:t>
      </w:r>
    </w:hyperlink>
    <w:sdt>
      <w:sdtPr>
        <w:rPr>
          <w:i/>
          <w:iCs/>
          <w:sz w:val="20"/>
          <w:szCs w:val="18"/>
          <w:u w:val="single"/>
        </w:rPr>
        <w:id w:val="-1197305180"/>
        <w:docPartObj>
          <w:docPartGallery w:val="Page Numbers (Top of Page)"/>
          <w:docPartUnique/>
        </w:docPartObj>
      </w:sdtPr>
      <w:sdtConten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7</w:t>
        </w:r>
        <w:r w:rsidRPr="00242CD0">
          <w:rPr>
            <w:i/>
            <w:iCs/>
            <w:sz w:val="20"/>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0"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1"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2"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5"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5E775147"/>
    <w:multiLevelType w:val="multilevel"/>
    <w:tmpl w:val="1DA0EE66"/>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6"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2"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4"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A530E93"/>
    <w:multiLevelType w:val="hybridMultilevel"/>
    <w:tmpl w:val="207698CE"/>
    <w:lvl w:ilvl="0" w:tplc="1F5A2BC2">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31"/>
  </w:num>
  <w:num w:numId="2">
    <w:abstractNumId w:val="22"/>
  </w:num>
  <w:num w:numId="3">
    <w:abstractNumId w:val="30"/>
  </w:num>
  <w:num w:numId="4">
    <w:abstractNumId w:val="34"/>
  </w:num>
  <w:num w:numId="5">
    <w:abstractNumId w:val="23"/>
  </w:num>
  <w:num w:numId="6">
    <w:abstractNumId w:val="36"/>
  </w:num>
  <w:num w:numId="7">
    <w:abstractNumId w:val="12"/>
  </w:num>
  <w:num w:numId="8">
    <w:abstractNumId w:val="3"/>
  </w:num>
  <w:num w:numId="9">
    <w:abstractNumId w:val="1"/>
  </w:num>
  <w:num w:numId="10">
    <w:abstractNumId w:val="20"/>
  </w:num>
  <w:num w:numId="11">
    <w:abstractNumId w:val="29"/>
  </w:num>
  <w:num w:numId="12">
    <w:abstractNumId w:val="19"/>
  </w:num>
  <w:num w:numId="13">
    <w:abstractNumId w:val="17"/>
  </w:num>
  <w:num w:numId="14">
    <w:abstractNumId w:val="28"/>
  </w:num>
  <w:num w:numId="15">
    <w:abstractNumId w:val="32"/>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6"/>
  </w:num>
  <w:num w:numId="19">
    <w:abstractNumId w:val="5"/>
  </w:num>
  <w:num w:numId="20">
    <w:abstractNumId w:val="4"/>
  </w:num>
  <w:num w:numId="21">
    <w:abstractNumId w:val="35"/>
  </w:num>
  <w:num w:numId="22">
    <w:abstractNumId w:val="24"/>
  </w:num>
  <w:num w:numId="23">
    <w:abstractNumId w:val="9"/>
  </w:num>
  <w:num w:numId="24">
    <w:abstractNumId w:val="13"/>
  </w:num>
  <w:num w:numId="25">
    <w:abstractNumId w:val="16"/>
  </w:num>
  <w:num w:numId="26">
    <w:abstractNumId w:val="7"/>
  </w:num>
  <w:num w:numId="27">
    <w:abstractNumId w:val="18"/>
  </w:num>
  <w:num w:numId="28">
    <w:abstractNumId w:val="2"/>
  </w:num>
  <w:num w:numId="29">
    <w:abstractNumId w:val="15"/>
  </w:num>
  <w:num w:numId="30">
    <w:abstractNumId w:val="26"/>
  </w:num>
  <w:num w:numId="31">
    <w:abstractNumId w:val="25"/>
  </w:num>
  <w:num w:numId="32">
    <w:abstractNumId w:val="27"/>
  </w:num>
  <w:num w:numId="33">
    <w:abstractNumId w:val="21"/>
  </w:num>
  <w:num w:numId="34">
    <w:abstractNumId w:val="10"/>
  </w:num>
  <w:num w:numId="35">
    <w:abstractNumId w:val="11"/>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4"/>
  </w:num>
  <w:num w:numId="39">
    <w:abstractNumId w:val="8"/>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Mq0FAK3i/n4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45D88"/>
    <w:rsid w:val="00056242"/>
    <w:rsid w:val="00057C90"/>
    <w:rsid w:val="00061C92"/>
    <w:rsid w:val="000621ED"/>
    <w:rsid w:val="00062697"/>
    <w:rsid w:val="000652A4"/>
    <w:rsid w:val="000719B6"/>
    <w:rsid w:val="00072F20"/>
    <w:rsid w:val="0007329F"/>
    <w:rsid w:val="00073C8D"/>
    <w:rsid w:val="000766C6"/>
    <w:rsid w:val="00090127"/>
    <w:rsid w:val="000A0E22"/>
    <w:rsid w:val="000A3512"/>
    <w:rsid w:val="000A6F98"/>
    <w:rsid w:val="000B70F4"/>
    <w:rsid w:val="000C0FF6"/>
    <w:rsid w:val="000D47BA"/>
    <w:rsid w:val="000D5D31"/>
    <w:rsid w:val="000E63F4"/>
    <w:rsid w:val="000E6A0D"/>
    <w:rsid w:val="000E79EA"/>
    <w:rsid w:val="000F57A2"/>
    <w:rsid w:val="00103D5F"/>
    <w:rsid w:val="00105603"/>
    <w:rsid w:val="0010581B"/>
    <w:rsid w:val="00105DA6"/>
    <w:rsid w:val="00105EC2"/>
    <w:rsid w:val="00106E96"/>
    <w:rsid w:val="001132A8"/>
    <w:rsid w:val="0011510C"/>
    <w:rsid w:val="0012078E"/>
    <w:rsid w:val="00125E09"/>
    <w:rsid w:val="00130E07"/>
    <w:rsid w:val="001310DE"/>
    <w:rsid w:val="001406A5"/>
    <w:rsid w:val="00147D63"/>
    <w:rsid w:val="0015723E"/>
    <w:rsid w:val="00161058"/>
    <w:rsid w:val="0016114B"/>
    <w:rsid w:val="00163FE8"/>
    <w:rsid w:val="00164875"/>
    <w:rsid w:val="0016662B"/>
    <w:rsid w:val="0017011E"/>
    <w:rsid w:val="0017154A"/>
    <w:rsid w:val="0017370F"/>
    <w:rsid w:val="001739A3"/>
    <w:rsid w:val="00177973"/>
    <w:rsid w:val="00181850"/>
    <w:rsid w:val="001828F8"/>
    <w:rsid w:val="00182BDC"/>
    <w:rsid w:val="00192CE2"/>
    <w:rsid w:val="001A5043"/>
    <w:rsid w:val="001A50F9"/>
    <w:rsid w:val="001A5C28"/>
    <w:rsid w:val="001A72BD"/>
    <w:rsid w:val="001B2BAB"/>
    <w:rsid w:val="001B485B"/>
    <w:rsid w:val="001B5E84"/>
    <w:rsid w:val="001B6DB4"/>
    <w:rsid w:val="001C2B43"/>
    <w:rsid w:val="001D19BA"/>
    <w:rsid w:val="001D321C"/>
    <w:rsid w:val="001D4962"/>
    <w:rsid w:val="001E0D65"/>
    <w:rsid w:val="001E1000"/>
    <w:rsid w:val="001E134F"/>
    <w:rsid w:val="001E14CF"/>
    <w:rsid w:val="001E5300"/>
    <w:rsid w:val="001E6D51"/>
    <w:rsid w:val="001F699D"/>
    <w:rsid w:val="001F7028"/>
    <w:rsid w:val="00201BD1"/>
    <w:rsid w:val="00201C09"/>
    <w:rsid w:val="00202733"/>
    <w:rsid w:val="0020384D"/>
    <w:rsid w:val="00204FA5"/>
    <w:rsid w:val="002069B8"/>
    <w:rsid w:val="002149B0"/>
    <w:rsid w:val="00220ABF"/>
    <w:rsid w:val="00223F13"/>
    <w:rsid w:val="00233C68"/>
    <w:rsid w:val="00241AE6"/>
    <w:rsid w:val="00242771"/>
    <w:rsid w:val="00242CD0"/>
    <w:rsid w:val="002466F4"/>
    <w:rsid w:val="002471F3"/>
    <w:rsid w:val="002521BF"/>
    <w:rsid w:val="00256599"/>
    <w:rsid w:val="0025732B"/>
    <w:rsid w:val="00263F91"/>
    <w:rsid w:val="00264521"/>
    <w:rsid w:val="002741C4"/>
    <w:rsid w:val="00275840"/>
    <w:rsid w:val="0027748E"/>
    <w:rsid w:val="00282038"/>
    <w:rsid w:val="00282752"/>
    <w:rsid w:val="00282BF8"/>
    <w:rsid w:val="00295E87"/>
    <w:rsid w:val="002961D1"/>
    <w:rsid w:val="002A0090"/>
    <w:rsid w:val="002A26D7"/>
    <w:rsid w:val="002A2C48"/>
    <w:rsid w:val="002A6EA2"/>
    <w:rsid w:val="002B24BA"/>
    <w:rsid w:val="002C1371"/>
    <w:rsid w:val="002C35FB"/>
    <w:rsid w:val="002C549C"/>
    <w:rsid w:val="002D7A48"/>
    <w:rsid w:val="002F7422"/>
    <w:rsid w:val="002F7958"/>
    <w:rsid w:val="0030057D"/>
    <w:rsid w:val="0030355E"/>
    <w:rsid w:val="00310460"/>
    <w:rsid w:val="003271FF"/>
    <w:rsid w:val="00333F1A"/>
    <w:rsid w:val="0033485F"/>
    <w:rsid w:val="00337CB7"/>
    <w:rsid w:val="003405B2"/>
    <w:rsid w:val="00341EF7"/>
    <w:rsid w:val="003454F1"/>
    <w:rsid w:val="00351580"/>
    <w:rsid w:val="00360616"/>
    <w:rsid w:val="00362DFA"/>
    <w:rsid w:val="00365BFC"/>
    <w:rsid w:val="00366EE7"/>
    <w:rsid w:val="0037180C"/>
    <w:rsid w:val="00375471"/>
    <w:rsid w:val="00376605"/>
    <w:rsid w:val="00384AEB"/>
    <w:rsid w:val="00385D03"/>
    <w:rsid w:val="0039542C"/>
    <w:rsid w:val="0039693C"/>
    <w:rsid w:val="00396E96"/>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21B8A"/>
    <w:rsid w:val="00424211"/>
    <w:rsid w:val="00426BE8"/>
    <w:rsid w:val="00430EBE"/>
    <w:rsid w:val="00436FDE"/>
    <w:rsid w:val="00447228"/>
    <w:rsid w:val="00455407"/>
    <w:rsid w:val="00455784"/>
    <w:rsid w:val="00466094"/>
    <w:rsid w:val="00470900"/>
    <w:rsid w:val="00474499"/>
    <w:rsid w:val="00477BB4"/>
    <w:rsid w:val="0048564F"/>
    <w:rsid w:val="00495B62"/>
    <w:rsid w:val="004A0F41"/>
    <w:rsid w:val="004A19D7"/>
    <w:rsid w:val="004A440B"/>
    <w:rsid w:val="004A5A8A"/>
    <w:rsid w:val="004A7880"/>
    <w:rsid w:val="004B79FF"/>
    <w:rsid w:val="004C26EF"/>
    <w:rsid w:val="004C49E9"/>
    <w:rsid w:val="004C6214"/>
    <w:rsid w:val="004D2673"/>
    <w:rsid w:val="004D2D48"/>
    <w:rsid w:val="004D4F61"/>
    <w:rsid w:val="004E19FC"/>
    <w:rsid w:val="004E2FB9"/>
    <w:rsid w:val="004E406B"/>
    <w:rsid w:val="004F32BE"/>
    <w:rsid w:val="004F3BB6"/>
    <w:rsid w:val="00500C12"/>
    <w:rsid w:val="00505212"/>
    <w:rsid w:val="00510F4E"/>
    <w:rsid w:val="00511431"/>
    <w:rsid w:val="005115DA"/>
    <w:rsid w:val="00515584"/>
    <w:rsid w:val="00516696"/>
    <w:rsid w:val="0051759A"/>
    <w:rsid w:val="00517FBE"/>
    <w:rsid w:val="005218D3"/>
    <w:rsid w:val="00525B67"/>
    <w:rsid w:val="00530003"/>
    <w:rsid w:val="005332E0"/>
    <w:rsid w:val="00533D7D"/>
    <w:rsid w:val="00533FAF"/>
    <w:rsid w:val="00536080"/>
    <w:rsid w:val="00545DE0"/>
    <w:rsid w:val="00547E7A"/>
    <w:rsid w:val="00552729"/>
    <w:rsid w:val="0055624C"/>
    <w:rsid w:val="00572182"/>
    <w:rsid w:val="005773B7"/>
    <w:rsid w:val="00580DA5"/>
    <w:rsid w:val="005828DB"/>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0432"/>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36A5F"/>
    <w:rsid w:val="00643F80"/>
    <w:rsid w:val="00645D7B"/>
    <w:rsid w:val="006563F8"/>
    <w:rsid w:val="0066312D"/>
    <w:rsid w:val="00663BC6"/>
    <w:rsid w:val="00665B26"/>
    <w:rsid w:val="00671740"/>
    <w:rsid w:val="00681F58"/>
    <w:rsid w:val="006870B9"/>
    <w:rsid w:val="006A2E0E"/>
    <w:rsid w:val="006A4BEC"/>
    <w:rsid w:val="006A6AF3"/>
    <w:rsid w:val="006A7B6B"/>
    <w:rsid w:val="006B0A43"/>
    <w:rsid w:val="006B1767"/>
    <w:rsid w:val="006B2FEA"/>
    <w:rsid w:val="006B3A1A"/>
    <w:rsid w:val="006C38F0"/>
    <w:rsid w:val="006C395D"/>
    <w:rsid w:val="006C5953"/>
    <w:rsid w:val="006D1994"/>
    <w:rsid w:val="006D755E"/>
    <w:rsid w:val="006E6D01"/>
    <w:rsid w:val="006E717A"/>
    <w:rsid w:val="006E74C9"/>
    <w:rsid w:val="006F02BA"/>
    <w:rsid w:val="006F11B1"/>
    <w:rsid w:val="00702682"/>
    <w:rsid w:val="00707CD0"/>
    <w:rsid w:val="0071601E"/>
    <w:rsid w:val="00716036"/>
    <w:rsid w:val="007166D0"/>
    <w:rsid w:val="00720DE3"/>
    <w:rsid w:val="00730BC2"/>
    <w:rsid w:val="00735157"/>
    <w:rsid w:val="00744E14"/>
    <w:rsid w:val="007513A7"/>
    <w:rsid w:val="00754683"/>
    <w:rsid w:val="0076220A"/>
    <w:rsid w:val="00762B9A"/>
    <w:rsid w:val="0076530A"/>
    <w:rsid w:val="00770028"/>
    <w:rsid w:val="00771AD8"/>
    <w:rsid w:val="0077403E"/>
    <w:rsid w:val="00777F79"/>
    <w:rsid w:val="007856DA"/>
    <w:rsid w:val="0079192B"/>
    <w:rsid w:val="0079383E"/>
    <w:rsid w:val="007A09B9"/>
    <w:rsid w:val="007A3A81"/>
    <w:rsid w:val="007A47FA"/>
    <w:rsid w:val="007A563C"/>
    <w:rsid w:val="007B25C0"/>
    <w:rsid w:val="007B6DE3"/>
    <w:rsid w:val="007C0E03"/>
    <w:rsid w:val="007C634E"/>
    <w:rsid w:val="007D2933"/>
    <w:rsid w:val="007E147B"/>
    <w:rsid w:val="007E5716"/>
    <w:rsid w:val="007F2738"/>
    <w:rsid w:val="007F34A8"/>
    <w:rsid w:val="007F45BD"/>
    <w:rsid w:val="007F621D"/>
    <w:rsid w:val="007F7CFD"/>
    <w:rsid w:val="008010A3"/>
    <w:rsid w:val="00801238"/>
    <w:rsid w:val="008027EF"/>
    <w:rsid w:val="008065B7"/>
    <w:rsid w:val="00810D2E"/>
    <w:rsid w:val="008175A8"/>
    <w:rsid w:val="0082063A"/>
    <w:rsid w:val="008218E9"/>
    <w:rsid w:val="0082578B"/>
    <w:rsid w:val="008273F7"/>
    <w:rsid w:val="00835359"/>
    <w:rsid w:val="00836591"/>
    <w:rsid w:val="008367D4"/>
    <w:rsid w:val="00837475"/>
    <w:rsid w:val="00837753"/>
    <w:rsid w:val="00843CA1"/>
    <w:rsid w:val="00844D19"/>
    <w:rsid w:val="00847337"/>
    <w:rsid w:val="0084783B"/>
    <w:rsid w:val="00851803"/>
    <w:rsid w:val="00861713"/>
    <w:rsid w:val="00871D24"/>
    <w:rsid w:val="00871DEB"/>
    <w:rsid w:val="008729DD"/>
    <w:rsid w:val="00876BC1"/>
    <w:rsid w:val="00877098"/>
    <w:rsid w:val="00882960"/>
    <w:rsid w:val="00883F0C"/>
    <w:rsid w:val="00890223"/>
    <w:rsid w:val="008907AC"/>
    <w:rsid w:val="00892DA0"/>
    <w:rsid w:val="00897A52"/>
    <w:rsid w:val="008A085C"/>
    <w:rsid w:val="008A16E0"/>
    <w:rsid w:val="008A19A9"/>
    <w:rsid w:val="008A3651"/>
    <w:rsid w:val="008A5584"/>
    <w:rsid w:val="008B14C4"/>
    <w:rsid w:val="008B423A"/>
    <w:rsid w:val="008C0A0B"/>
    <w:rsid w:val="008C1407"/>
    <w:rsid w:val="008C464C"/>
    <w:rsid w:val="008C7035"/>
    <w:rsid w:val="008E62E0"/>
    <w:rsid w:val="008E64FF"/>
    <w:rsid w:val="009032FE"/>
    <w:rsid w:val="00910E23"/>
    <w:rsid w:val="009127DD"/>
    <w:rsid w:val="00914482"/>
    <w:rsid w:val="009169F1"/>
    <w:rsid w:val="00920315"/>
    <w:rsid w:val="00926793"/>
    <w:rsid w:val="00927CD0"/>
    <w:rsid w:val="00933263"/>
    <w:rsid w:val="0093404F"/>
    <w:rsid w:val="00935E85"/>
    <w:rsid w:val="009459D3"/>
    <w:rsid w:val="00946917"/>
    <w:rsid w:val="00947725"/>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B7E7F"/>
    <w:rsid w:val="009C09DD"/>
    <w:rsid w:val="009C74E3"/>
    <w:rsid w:val="009C7EB7"/>
    <w:rsid w:val="009D0628"/>
    <w:rsid w:val="009D3E92"/>
    <w:rsid w:val="009D7354"/>
    <w:rsid w:val="009E0445"/>
    <w:rsid w:val="009E08B5"/>
    <w:rsid w:val="009E20D4"/>
    <w:rsid w:val="009F4E76"/>
    <w:rsid w:val="009F64FA"/>
    <w:rsid w:val="00A03DC4"/>
    <w:rsid w:val="00A04E9D"/>
    <w:rsid w:val="00A05F4B"/>
    <w:rsid w:val="00A07444"/>
    <w:rsid w:val="00A119A5"/>
    <w:rsid w:val="00A156F3"/>
    <w:rsid w:val="00A17BEC"/>
    <w:rsid w:val="00A23AAD"/>
    <w:rsid w:val="00A412A6"/>
    <w:rsid w:val="00A41B0B"/>
    <w:rsid w:val="00A44288"/>
    <w:rsid w:val="00A46D55"/>
    <w:rsid w:val="00A46E59"/>
    <w:rsid w:val="00A500E9"/>
    <w:rsid w:val="00A53790"/>
    <w:rsid w:val="00A55BF4"/>
    <w:rsid w:val="00A60F2C"/>
    <w:rsid w:val="00A65AB2"/>
    <w:rsid w:val="00A8033C"/>
    <w:rsid w:val="00A8480E"/>
    <w:rsid w:val="00A94B43"/>
    <w:rsid w:val="00A959CC"/>
    <w:rsid w:val="00A97FBD"/>
    <w:rsid w:val="00AA22CF"/>
    <w:rsid w:val="00AA6E44"/>
    <w:rsid w:val="00AB05BF"/>
    <w:rsid w:val="00AB471F"/>
    <w:rsid w:val="00AC15D5"/>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4400C"/>
    <w:rsid w:val="00B50B53"/>
    <w:rsid w:val="00B550F4"/>
    <w:rsid w:val="00B60BB1"/>
    <w:rsid w:val="00B6113C"/>
    <w:rsid w:val="00B61A5D"/>
    <w:rsid w:val="00B639C8"/>
    <w:rsid w:val="00B64780"/>
    <w:rsid w:val="00B65141"/>
    <w:rsid w:val="00B66CD3"/>
    <w:rsid w:val="00B74369"/>
    <w:rsid w:val="00B75AA9"/>
    <w:rsid w:val="00B95447"/>
    <w:rsid w:val="00B97197"/>
    <w:rsid w:val="00BA0C2D"/>
    <w:rsid w:val="00BA1E97"/>
    <w:rsid w:val="00BA2D6D"/>
    <w:rsid w:val="00BA40BF"/>
    <w:rsid w:val="00BA5BC9"/>
    <w:rsid w:val="00BC6579"/>
    <w:rsid w:val="00BD494E"/>
    <w:rsid w:val="00BE1551"/>
    <w:rsid w:val="00BE2363"/>
    <w:rsid w:val="00BE3E53"/>
    <w:rsid w:val="00BE42DB"/>
    <w:rsid w:val="00BE753C"/>
    <w:rsid w:val="00BE7CBB"/>
    <w:rsid w:val="00BF04E1"/>
    <w:rsid w:val="00BF29F5"/>
    <w:rsid w:val="00BF338E"/>
    <w:rsid w:val="00C00956"/>
    <w:rsid w:val="00C06FAE"/>
    <w:rsid w:val="00C13309"/>
    <w:rsid w:val="00C13984"/>
    <w:rsid w:val="00C14BF2"/>
    <w:rsid w:val="00C203C7"/>
    <w:rsid w:val="00C22B38"/>
    <w:rsid w:val="00C24605"/>
    <w:rsid w:val="00C32A5D"/>
    <w:rsid w:val="00C32AE4"/>
    <w:rsid w:val="00C33AD5"/>
    <w:rsid w:val="00C37BDB"/>
    <w:rsid w:val="00C4591E"/>
    <w:rsid w:val="00C47E9A"/>
    <w:rsid w:val="00C538FA"/>
    <w:rsid w:val="00C54810"/>
    <w:rsid w:val="00C55672"/>
    <w:rsid w:val="00C6367E"/>
    <w:rsid w:val="00C671DF"/>
    <w:rsid w:val="00C70262"/>
    <w:rsid w:val="00C71B29"/>
    <w:rsid w:val="00C73574"/>
    <w:rsid w:val="00C737C1"/>
    <w:rsid w:val="00C7481F"/>
    <w:rsid w:val="00C74F69"/>
    <w:rsid w:val="00C8177B"/>
    <w:rsid w:val="00C84BAF"/>
    <w:rsid w:val="00C87E34"/>
    <w:rsid w:val="00C94DB1"/>
    <w:rsid w:val="00C95454"/>
    <w:rsid w:val="00CA3ABF"/>
    <w:rsid w:val="00CA3D12"/>
    <w:rsid w:val="00CA54D5"/>
    <w:rsid w:val="00CA73FD"/>
    <w:rsid w:val="00CA7BBF"/>
    <w:rsid w:val="00CA7F4C"/>
    <w:rsid w:val="00CB4482"/>
    <w:rsid w:val="00CC5FB3"/>
    <w:rsid w:val="00CD0F14"/>
    <w:rsid w:val="00CD6908"/>
    <w:rsid w:val="00CF4B98"/>
    <w:rsid w:val="00CF5302"/>
    <w:rsid w:val="00D0199D"/>
    <w:rsid w:val="00D1168E"/>
    <w:rsid w:val="00D12839"/>
    <w:rsid w:val="00D16592"/>
    <w:rsid w:val="00D2026F"/>
    <w:rsid w:val="00D23027"/>
    <w:rsid w:val="00D23826"/>
    <w:rsid w:val="00D24AAA"/>
    <w:rsid w:val="00D2799D"/>
    <w:rsid w:val="00D315C5"/>
    <w:rsid w:val="00D42493"/>
    <w:rsid w:val="00D44364"/>
    <w:rsid w:val="00D50DDB"/>
    <w:rsid w:val="00D53D7F"/>
    <w:rsid w:val="00D5666F"/>
    <w:rsid w:val="00D57806"/>
    <w:rsid w:val="00D61202"/>
    <w:rsid w:val="00D7771E"/>
    <w:rsid w:val="00D83F72"/>
    <w:rsid w:val="00D856CB"/>
    <w:rsid w:val="00D90CD4"/>
    <w:rsid w:val="00D93A73"/>
    <w:rsid w:val="00D9515E"/>
    <w:rsid w:val="00DA154A"/>
    <w:rsid w:val="00DA5F8F"/>
    <w:rsid w:val="00DB5596"/>
    <w:rsid w:val="00DC0D58"/>
    <w:rsid w:val="00DC2065"/>
    <w:rsid w:val="00DC28BF"/>
    <w:rsid w:val="00DC4FFD"/>
    <w:rsid w:val="00DD0788"/>
    <w:rsid w:val="00DD1C96"/>
    <w:rsid w:val="00DD4567"/>
    <w:rsid w:val="00DE1575"/>
    <w:rsid w:val="00DE6567"/>
    <w:rsid w:val="00DE7B8A"/>
    <w:rsid w:val="00DF6813"/>
    <w:rsid w:val="00E0252E"/>
    <w:rsid w:val="00E0401A"/>
    <w:rsid w:val="00E06F56"/>
    <w:rsid w:val="00E07AD4"/>
    <w:rsid w:val="00E10EF7"/>
    <w:rsid w:val="00E14347"/>
    <w:rsid w:val="00E21242"/>
    <w:rsid w:val="00E21E50"/>
    <w:rsid w:val="00E25326"/>
    <w:rsid w:val="00E2580C"/>
    <w:rsid w:val="00E33A46"/>
    <w:rsid w:val="00E33D55"/>
    <w:rsid w:val="00E46623"/>
    <w:rsid w:val="00E55335"/>
    <w:rsid w:val="00E553BA"/>
    <w:rsid w:val="00E6412F"/>
    <w:rsid w:val="00E64F3A"/>
    <w:rsid w:val="00E73899"/>
    <w:rsid w:val="00E74565"/>
    <w:rsid w:val="00E80C12"/>
    <w:rsid w:val="00E8317E"/>
    <w:rsid w:val="00E91EFA"/>
    <w:rsid w:val="00EA13E3"/>
    <w:rsid w:val="00EA4A5C"/>
    <w:rsid w:val="00EA4DA2"/>
    <w:rsid w:val="00EC087E"/>
    <w:rsid w:val="00EC1059"/>
    <w:rsid w:val="00EC196F"/>
    <w:rsid w:val="00EE1B4D"/>
    <w:rsid w:val="00EE1E38"/>
    <w:rsid w:val="00EE2AD0"/>
    <w:rsid w:val="00EF67BC"/>
    <w:rsid w:val="00EF734A"/>
    <w:rsid w:val="00F0156B"/>
    <w:rsid w:val="00F02915"/>
    <w:rsid w:val="00F0653C"/>
    <w:rsid w:val="00F1105F"/>
    <w:rsid w:val="00F12A08"/>
    <w:rsid w:val="00F20226"/>
    <w:rsid w:val="00F3698A"/>
    <w:rsid w:val="00F37800"/>
    <w:rsid w:val="00F37B69"/>
    <w:rsid w:val="00F40131"/>
    <w:rsid w:val="00F42086"/>
    <w:rsid w:val="00F46807"/>
    <w:rsid w:val="00F60AB3"/>
    <w:rsid w:val="00F67519"/>
    <w:rsid w:val="00F7025D"/>
    <w:rsid w:val="00F70BBD"/>
    <w:rsid w:val="00F776B7"/>
    <w:rsid w:val="00F80AE6"/>
    <w:rsid w:val="00F9297F"/>
    <w:rsid w:val="00F9425C"/>
    <w:rsid w:val="00F94D93"/>
    <w:rsid w:val="00FA123D"/>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0B"/>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385D03"/>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9B7E7F"/>
    <w:pPr>
      <w:keepNext/>
      <w:keepLines/>
      <w:numPr>
        <w:ilvl w:val="4"/>
        <w:numId w:val="31"/>
      </w:numPr>
      <w:outlineLvl w:val="4"/>
    </w:pPr>
    <w:rPr>
      <w:rFonts w:eastAsiaTheme="majorEastAsia" w:cstheme="majorBidi"/>
      <w:b/>
      <w:sz w:val="28"/>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character" w:customStyle="1" w:styleId="Ttol4Car">
    <w:name w:val="Títol 4 Car"/>
    <w:basedOn w:val="Lletraperdefectedelpargraf"/>
    <w:link w:val="Ttol4"/>
    <w:uiPriority w:val="9"/>
    <w:rsid w:val="00385D03"/>
    <w:rPr>
      <w:rFonts w:ascii="Times New Roman" w:eastAsiaTheme="majorEastAsia" w:hAnsi="Times New Roman" w:cstheme="majorBidi"/>
      <w:b/>
      <w:iCs/>
      <w:sz w:val="28"/>
      <w:lang w:val="ca-ES"/>
    </w:rPr>
  </w:style>
  <w:style w:type="character" w:customStyle="1" w:styleId="Ttol5Car">
    <w:name w:val="Títol 5 Car"/>
    <w:basedOn w:val="Lletraperdefectedelpargraf"/>
    <w:link w:val="Ttol5"/>
    <w:uiPriority w:val="9"/>
    <w:rsid w:val="009B7E7F"/>
    <w:rPr>
      <w:rFonts w:ascii="Times New Roman" w:eastAsiaTheme="majorEastAsia" w:hAnsi="Times New Roman" w:cstheme="majorBidi"/>
      <w:b/>
      <w:sz w:val="28"/>
      <w:lang w:val="ca-ES"/>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85D03"/>
    <w:pPr>
      <w:spacing w:line="240" w:lineRule="auto"/>
      <w:jc w:val="center"/>
    </w:pPr>
    <w:rPr>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 w:type="character" w:styleId="Enllavisitat">
    <w:name w:val="FollowedHyperlink"/>
    <w:basedOn w:val="Lletraperdefectedelpargraf"/>
    <w:uiPriority w:val="99"/>
    <w:semiHidden/>
    <w:unhideWhenUsed/>
    <w:rsid w:val="0017154A"/>
    <w:rPr>
      <w:color w:val="954F72"/>
      <w:u w:val="single"/>
    </w:rPr>
  </w:style>
  <w:style w:type="paragraph" w:customStyle="1" w:styleId="msonormal0">
    <w:name w:val="msonormal"/>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17154A"/>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17154A"/>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17154A"/>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17154A"/>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17154A"/>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17154A"/>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17154A"/>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17154A"/>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17154A"/>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17154A"/>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17154A"/>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17154A"/>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17154A"/>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17154A"/>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17154A"/>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17154A"/>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17154A"/>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17154A"/>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17154A"/>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17154A"/>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17154A"/>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17154A"/>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17154A"/>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17154A"/>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17154A"/>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17154A"/>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17154A"/>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17154A"/>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17154A"/>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17154A"/>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17154A"/>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17154A"/>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17154A"/>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17154A"/>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17154A"/>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17154A"/>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17154A"/>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17154A"/>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17154A"/>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17154A"/>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17154A"/>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17154A"/>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17154A"/>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17154A"/>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17154A"/>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17154A"/>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17154A"/>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17154A"/>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17154A"/>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17154A"/>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17154A"/>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17154A"/>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17154A"/>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17154A"/>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17154A"/>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17154A"/>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17154A"/>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17154A"/>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17154A"/>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17154A"/>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17154A"/>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17154A"/>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17154A"/>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17154A"/>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17154A"/>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17154A"/>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17154A"/>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17154A"/>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17154A"/>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17154A"/>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07329F"/>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7329F"/>
    <w:rPr>
      <w:rFonts w:ascii="Times New Roman" w:hAnsi="Times New Roman" w:cs="Times New Roman"/>
      <w:sz w:val="20"/>
      <w:szCs w:val="20"/>
      <w:lang w:val="ca-ES"/>
    </w:rPr>
  </w:style>
  <w:style w:type="character" w:styleId="Refernciadenotaapeudepgina">
    <w:name w:val="footnote reference"/>
    <w:basedOn w:val="Lletraperdefectedelpargraf"/>
    <w:uiPriority w:val="99"/>
    <w:semiHidden/>
    <w:unhideWhenUsed/>
    <w:rsid w:val="000732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169564264">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72655915">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5902294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690305667">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51458762">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875310147">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68055116">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4444978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498615654">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687823550">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0.xml"/><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header" Target="header9.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9</TotalTime>
  <Pages>40</Pages>
  <Words>9238</Words>
  <Characters>52661</Characters>
  <Application>Microsoft Office Word</Application>
  <DocSecurity>0</DocSecurity>
  <Lines>438</Lines>
  <Paragraphs>12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61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45</cp:revision>
  <cp:lastPrinted>2021-01-06T10:06:00Z</cp:lastPrinted>
  <dcterms:created xsi:type="dcterms:W3CDTF">2021-01-20T11:52:00Z</dcterms:created>
  <dcterms:modified xsi:type="dcterms:W3CDTF">2021-02-09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8hLmdQu"/&gt;&lt;style id="http://www.zotero.org/styles/ieee" locale="ca-A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